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27B1F767" w:rsidR="00862972" w:rsidRPr="00207D2A" w:rsidRDefault="00862972" w:rsidP="00862972">
      <w:pPr>
        <w:pStyle w:val="Heading1"/>
        <w:rPr>
          <w:rFonts w:ascii="Times New Roman" w:hAnsi="Times New Roman" w:cs="Times New Roman"/>
        </w:rPr>
      </w:pPr>
      <w:bookmarkStart w:id="0" w:name="_Toc201083895"/>
      <w:r w:rsidRPr="00207D2A">
        <w:rPr>
          <w:rFonts w:ascii="Times New Roman" w:hAnsi="Times New Roman" w:cs="Times New Roman"/>
        </w:rPr>
        <w:t>Inferring sperm whale (</w:t>
      </w:r>
      <w:r w:rsidRPr="00207D2A">
        <w:rPr>
          <w:rFonts w:ascii="Times New Roman" w:hAnsi="Times New Roman" w:cs="Times New Roman"/>
          <w:i/>
          <w:iCs/>
        </w:rPr>
        <w:t>Physeter macrocephalus</w:t>
      </w:r>
      <w:r w:rsidRPr="00207D2A">
        <w:rPr>
          <w:rFonts w:ascii="Times New Roman" w:hAnsi="Times New Roman" w:cs="Times New Roman"/>
        </w:rPr>
        <w:t xml:space="preserve">) sex </w:t>
      </w:r>
      <w:r w:rsidR="00B56927" w:rsidRPr="00207D2A">
        <w:rPr>
          <w:rFonts w:ascii="Times New Roman" w:hAnsi="Times New Roman" w:cs="Times New Roman"/>
        </w:rPr>
        <w:t xml:space="preserve">and </w:t>
      </w:r>
      <w:r w:rsidR="00215849" w:rsidRPr="00207D2A">
        <w:rPr>
          <w:rFonts w:ascii="Times New Roman" w:hAnsi="Times New Roman" w:cs="Times New Roman"/>
        </w:rPr>
        <w:t>developmental stage</w:t>
      </w:r>
      <w:r w:rsidR="00B56927" w:rsidRPr="00207D2A">
        <w:rPr>
          <w:rFonts w:ascii="Times New Roman" w:hAnsi="Times New Roman" w:cs="Times New Roman"/>
        </w:rPr>
        <w:t xml:space="preserve"> </w:t>
      </w:r>
      <w:r w:rsidRPr="00207D2A">
        <w:rPr>
          <w:rFonts w:ascii="Times New Roman" w:hAnsi="Times New Roman" w:cs="Times New Roman"/>
        </w:rPr>
        <w:t>using aerial photogrammetry</w:t>
      </w:r>
      <w:bookmarkEnd w:id="0"/>
    </w:p>
    <w:p w14:paraId="433D1A9D" w14:textId="77777777" w:rsidR="00862972" w:rsidRPr="00207D2A" w:rsidRDefault="00862972" w:rsidP="00862972">
      <w:pPr>
        <w:pStyle w:val="Heading1"/>
        <w:rPr>
          <w:rFonts w:ascii="Times New Roman" w:hAnsi="Times New Roman" w:cs="Times New Roman"/>
        </w:rPr>
      </w:pPr>
    </w:p>
    <w:p w14:paraId="1A32E190" w14:textId="2A0F5C0C" w:rsidR="00862972" w:rsidRPr="00207D2A" w:rsidRDefault="00862972" w:rsidP="00862972">
      <w:pPr>
        <w:rPr>
          <w:vertAlign w:val="superscript"/>
        </w:rPr>
      </w:pPr>
      <w:r w:rsidRPr="00207D2A">
        <w:t>Ana Eguiguren</w:t>
      </w:r>
      <w:r w:rsidRPr="00207D2A">
        <w:rPr>
          <w:vertAlign w:val="superscript"/>
        </w:rPr>
        <w:t>1*</w:t>
      </w:r>
      <w:r w:rsidRPr="00207D2A">
        <w:t>, David Gaspard</w:t>
      </w:r>
      <w:r w:rsidRPr="00207D2A">
        <w:rPr>
          <w:vertAlign w:val="superscript"/>
        </w:rPr>
        <w:t>1</w:t>
      </w:r>
      <w:r w:rsidRPr="00207D2A">
        <w:t xml:space="preserve">, Christine </w:t>
      </w:r>
      <w:r w:rsidR="002543CD">
        <w:t xml:space="preserve">M. </w:t>
      </w:r>
      <w:r w:rsidRPr="00207D2A">
        <w:t>K</w:t>
      </w:r>
      <w:r w:rsidR="002543CD">
        <w:t>. Clarke</w:t>
      </w:r>
      <w:r w:rsidRPr="00207D2A">
        <w:rPr>
          <w:vertAlign w:val="superscript"/>
        </w:rPr>
        <w:t>1</w:t>
      </w:r>
      <w:r w:rsidRPr="00207D2A">
        <w:t>, Hal Whitehead</w:t>
      </w:r>
      <w:r w:rsidRPr="00207D2A">
        <w:rPr>
          <w:vertAlign w:val="superscript"/>
        </w:rPr>
        <w:t>1</w:t>
      </w:r>
    </w:p>
    <w:p w14:paraId="2D0413B3" w14:textId="77777777" w:rsidR="00862972" w:rsidRPr="00207D2A" w:rsidRDefault="00862972" w:rsidP="00862972">
      <w:r w:rsidRPr="00207D2A">
        <w:rPr>
          <w:vertAlign w:val="superscript"/>
        </w:rPr>
        <w:t>1</w:t>
      </w:r>
      <w:r w:rsidRPr="00207D2A">
        <w:t>Biology Department, Dalhousie University, Halifax, Nova Scotia, Canada</w:t>
      </w:r>
    </w:p>
    <w:p w14:paraId="339F5705" w14:textId="43D911F4" w:rsidR="00862972" w:rsidRPr="005618C0" w:rsidRDefault="00862972" w:rsidP="00862972">
      <w:r w:rsidRPr="00207D2A">
        <w:t xml:space="preserve">*Corresponding author: </w:t>
      </w:r>
      <w:hyperlink r:id="rId8" w:history="1">
        <w:r w:rsidRPr="00207D2A">
          <w:rPr>
            <w:rStyle w:val="Hyperlink"/>
          </w:rPr>
          <w:t>anaeguibur@gmail.com</w:t>
        </w:r>
      </w:hyperlink>
      <w:r w:rsidRPr="00207D2A">
        <w:br w:type="page"/>
      </w:r>
    </w:p>
    <w:p w14:paraId="08A67634" w14:textId="49C955C5" w:rsidR="00B67D3F" w:rsidRDefault="00B67D3F" w:rsidP="00EA7AE3">
      <w:pPr>
        <w:pStyle w:val="Heading2"/>
        <w:rPr>
          <w:rFonts w:cs="Times New Roman"/>
        </w:rPr>
      </w:pPr>
      <w:bookmarkStart w:id="1" w:name="_Toc201083896"/>
      <w:commentRangeStart w:id="2"/>
      <w:r>
        <w:rPr>
          <w:rFonts w:cs="Times New Roman"/>
        </w:rPr>
        <w:lastRenderedPageBreak/>
        <w:t xml:space="preserve">ABSTRACT </w:t>
      </w:r>
      <w:commentRangeEnd w:id="2"/>
      <w:r>
        <w:rPr>
          <w:rStyle w:val="CommentReference"/>
          <w:rFonts w:eastAsiaTheme="minorHAnsi" w:cs="Times New Roman"/>
          <w:b w:val="0"/>
          <w:bCs w:val="0"/>
        </w:rPr>
        <w:commentReference w:id="2"/>
      </w:r>
    </w:p>
    <w:p w14:paraId="5720E777" w14:textId="5535EBBE" w:rsidR="003B13C2" w:rsidRDefault="003B13C2" w:rsidP="00B67D3F">
      <w:r>
        <w:t>Demographic data (i.e. sex and age) are fundamental for analyzing behaviour patterns and evaluating the reproductive potential of a population. However, determining these traits in the wild can be challenging, particularly for marine animals with concealed genitals that spend most of their time underwater. Here, we developed a minimally invasive method to infer the developmental stage and sex stage of sperm whales (</w:t>
      </w:r>
      <w:r>
        <w:rPr>
          <w:i/>
          <w:iCs/>
        </w:rPr>
        <w:t>Physeter macrocephalus</w:t>
      </w:r>
      <w:r>
        <w:t xml:space="preserve">) off the Galápagos Islands (N = 51) using uncrewed aerial vehicle (UAV) photogrammetry. We leveraged historic whaling data on sperm whale growth and sexual dimorphism to assign developmental stages to individuals based on their body lengths. We estimated the probability that individuals were female using Bayesian theory based on their morphometry. </w:t>
      </w:r>
      <w:r>
        <w:t xml:space="preserve">Our methods </w:t>
      </w:r>
      <w:r>
        <w:t xml:space="preserve">allowed confident classification of the developmental stage and sex for most individuals. Moreover, an examination of the inferred developmental stage and sex individuals that participated in peduncle diving revealed patterns congruent with previous findings </w:t>
      </w:r>
      <w:r>
        <w:t xml:space="preserve">showing </w:t>
      </w:r>
      <w:r>
        <w:t>that this behaviour is predominantly directed at females and performed by subadult individuals. Our method offers an efficient, low-cost means of obtaining demographic information from live sperm whales, contributing to a deeper understanding of the</w:t>
      </w:r>
      <w:r>
        <w:t>ir</w:t>
      </w:r>
      <w:r>
        <w:t xml:space="preserve"> behavioural development and informing population status and viability assessments. </w:t>
      </w:r>
    </w:p>
    <w:p w14:paraId="36EB2A23" w14:textId="77777777" w:rsidR="003B13C2" w:rsidRPr="003B13C2" w:rsidRDefault="003B13C2" w:rsidP="00B67D3F"/>
    <w:p w14:paraId="73ADEA4F" w14:textId="281F62E0" w:rsidR="00B67D3F" w:rsidRPr="00B67D3F" w:rsidRDefault="00B67D3F" w:rsidP="00B67D3F">
      <w:r>
        <w:rPr>
          <w:b/>
          <w:bCs/>
          <w:i/>
          <w:iCs/>
        </w:rPr>
        <w:t>Keywords</w:t>
      </w:r>
      <w:r>
        <w:t xml:space="preserve"> (up to 6)</w:t>
      </w:r>
    </w:p>
    <w:p w14:paraId="02DA2A65" w14:textId="0F7EA5AC" w:rsidR="00862972" w:rsidRPr="00207D2A" w:rsidRDefault="00862972" w:rsidP="00EA7AE3">
      <w:pPr>
        <w:pStyle w:val="Heading2"/>
        <w:rPr>
          <w:rFonts w:cs="Times New Roman"/>
        </w:rPr>
      </w:pPr>
      <w:r w:rsidRPr="005618C0">
        <w:rPr>
          <w:rFonts w:cs="Times New Roman"/>
        </w:rPr>
        <w:t xml:space="preserve">1 </w:t>
      </w:r>
      <w:r w:rsidRPr="005618C0">
        <w:rPr>
          <w:rFonts w:cs="Times New Roman"/>
          <w:sz w:val="26"/>
          <w:szCs w:val="26"/>
        </w:rPr>
        <w:t xml:space="preserve">| </w:t>
      </w:r>
      <w:r w:rsidRPr="005618C0">
        <w:rPr>
          <w:rFonts w:cs="Times New Roman"/>
        </w:rPr>
        <w:t>INTRODUCTION</w:t>
      </w:r>
      <w:bookmarkEnd w:id="1"/>
    </w:p>
    <w:p w14:paraId="75673EA8" w14:textId="476BE722" w:rsidR="006571AA" w:rsidRPr="00207D2A" w:rsidRDefault="00601EC3" w:rsidP="00846C8C">
      <w:r w:rsidRPr="00207D2A">
        <w:t>Demographic data</w:t>
      </w:r>
      <w:r w:rsidR="00CA494E" w:rsidRPr="00207D2A">
        <w:t xml:space="preserve"> (i.e., sex and age)</w:t>
      </w:r>
      <w:r w:rsidR="00374F7A" w:rsidRPr="00207D2A">
        <w:t xml:space="preserve"> provide a </w:t>
      </w:r>
      <w:r w:rsidR="00B10704" w:rsidRPr="00207D2A">
        <w:t>key</w:t>
      </w:r>
      <w:r w:rsidR="00374F7A" w:rsidRPr="00207D2A">
        <w:t xml:space="preserve"> dimension </w:t>
      </w:r>
      <w:r w:rsidR="008E3BC8" w:rsidRPr="00207D2A">
        <w:t>for</w:t>
      </w:r>
      <w:r w:rsidR="00374F7A" w:rsidRPr="00207D2A">
        <w:t xml:space="preserve"> </w:t>
      </w:r>
      <w:r w:rsidR="00B10704" w:rsidRPr="00207D2A">
        <w:t>understanding</w:t>
      </w:r>
      <w:r w:rsidR="00374F7A" w:rsidRPr="00207D2A">
        <w:t xml:space="preserve"> </w:t>
      </w:r>
      <w:r w:rsidR="008E3BC8" w:rsidRPr="00207D2A">
        <w:t>behaviour</w:t>
      </w:r>
      <w:r w:rsidR="00B10704" w:rsidRPr="00207D2A">
        <w:t xml:space="preserve"> and </w:t>
      </w:r>
      <w:r w:rsidR="008E3BC8" w:rsidRPr="00207D2A">
        <w:t>evaluating reproductive</w:t>
      </w:r>
      <w:r w:rsidR="002543CD">
        <w:t xml:space="preserve"> </w:t>
      </w:r>
      <w:r w:rsidR="00B10704" w:rsidRPr="00207D2A">
        <w:t xml:space="preserve">status </w:t>
      </w:r>
      <w:r w:rsidR="00764DF1">
        <w:t>in</w:t>
      </w:r>
      <w:r w:rsidR="00764DF1" w:rsidRPr="00207D2A">
        <w:t xml:space="preserve"> </w:t>
      </w:r>
      <w:r w:rsidR="008E3BC8" w:rsidRPr="00207D2A">
        <w:t>a population</w:t>
      </w:r>
      <w:r w:rsidR="00B10704" w:rsidRPr="00207D2A">
        <w:t>.</w:t>
      </w:r>
      <w:r w:rsidR="00CA494E" w:rsidRPr="00207D2A">
        <w:t xml:space="preserve"> At an individual level, animals</w:t>
      </w:r>
      <w:r w:rsidR="00B10704" w:rsidRPr="00207D2A">
        <w:t xml:space="preserve"> </w:t>
      </w:r>
      <w:r w:rsidR="00B213BD" w:rsidRPr="00207D2A">
        <w:t xml:space="preserve">of </w:t>
      </w:r>
      <w:r w:rsidR="00B10704" w:rsidRPr="00207D2A">
        <w:t>different</w:t>
      </w:r>
      <w:r w:rsidR="00B213BD" w:rsidRPr="00207D2A">
        <w:t xml:space="preserve"> developmental stages and </w:t>
      </w:r>
      <w:r w:rsidR="00C8340B" w:rsidRPr="00207D2A">
        <w:t>sexes</w:t>
      </w:r>
      <w:r w:rsidR="00B10704" w:rsidRPr="00207D2A">
        <w:t xml:space="preserve"> </w:t>
      </w:r>
      <w:r w:rsidR="00E36F1F">
        <w:t xml:space="preserve">may </w:t>
      </w:r>
      <w:r w:rsidR="00B10704" w:rsidRPr="00207D2A">
        <w:t xml:space="preserve">adopt </w:t>
      </w:r>
      <w:r w:rsidR="009A468F" w:rsidRPr="00207D2A">
        <w:t>distinct</w:t>
      </w:r>
      <w:r w:rsidR="00B10704" w:rsidRPr="00207D2A">
        <w:t xml:space="preserve"> social and ecological behaviours </w:t>
      </w:r>
      <w:r w:rsidR="00096326" w:rsidRPr="00207D2A">
        <w:t>that reflect</w:t>
      </w:r>
      <w:r w:rsidR="00374F7A" w:rsidRPr="00207D2A">
        <w:t xml:space="preserve"> differences in their reproductive strategies and metabolic needs</w:t>
      </w:r>
      <w:commentRangeStart w:id="3"/>
      <w:r w:rsidR="005306CA" w:rsidRPr="00207D2A">
        <w:fldChar w:fldCharType="begin"/>
      </w:r>
      <w:r w:rsidR="00DC1D0D">
        <w:instrText xml:space="preserve"> ADDIN ZOTERO_ITEM CSL_CITATION {"citationID":"a1t5hug5dr2","properties":{"formattedCitation":"\\super 1\\uc0\\u8211{}3\\nosupersub{}","plainCitation":"1–3","noteIndex":0},"citationItems":[{"id":57,"uris":["http://zotero.org/users/5395629/items/WRP5IGCB"],"itemData":{"id":57,"type":"article-journal","container-title":"Wildlife Monographs","language":"en","page":"3 - 50","source":"Zotero","title":"Sexual segregation in mountain sheep: resources or predation?","volume":"134","author":[{"family":"Bleich","given":"Vernon C"},{"family":"Bowyer","given":"R Terry"},{"family":"Wehausen","given":"John D."}],"issued":{"date-parts":[["1997"]]}}},{"id":5108,"uris":["http://zotero.org/users/5395629/items/CAQVAHZW"],"itemData":{"id":5108,"type":"article-journal","container-title":"Integrative and Comparative Biology","DOI":"10.1093/icb/icm030","ISSN":"1540-7063, 1557-7023","issue":"2","journalAbbreviation":"Integrative and Comparative Biology","language":"en","page":"245-257","source":"DOI.org (Crossref)","title":"Sexual segregation in vertebrates: proximate and ultimate causes","title-short":"Sexual segregation in vertebrates","volume":"47","author":[{"family":"Ruckstuhl","given":"K. E."}],"issued":{"date-parts":[["2007",5,22]]}}},{"id":58,"uris":["http://zotero.org/users/5395629/items/LKKGIZB2"],"itemData":{"id":58,"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rsidRPr="00207D2A">
        <w:fldChar w:fldCharType="separate"/>
      </w:r>
      <w:r w:rsidR="00DC1D0D" w:rsidRPr="00DC1D0D">
        <w:rPr>
          <w:kern w:val="0"/>
          <w:szCs w:val="24"/>
          <w:vertAlign w:val="superscript"/>
          <w:lang w:val="en-US"/>
        </w:rPr>
        <w:t>1–3</w:t>
      </w:r>
      <w:r w:rsidR="005306CA" w:rsidRPr="00207D2A">
        <w:fldChar w:fldCharType="end"/>
      </w:r>
      <w:commentRangeEnd w:id="3"/>
      <w:r w:rsidR="002543CD">
        <w:rPr>
          <w:rStyle w:val="CommentReference"/>
        </w:rPr>
        <w:commentReference w:id="3"/>
      </w:r>
      <w:r w:rsidR="005306CA" w:rsidRPr="00207D2A">
        <w:t>.</w:t>
      </w:r>
      <w:r w:rsidR="008A2CD2" w:rsidRPr="00207D2A">
        <w:t xml:space="preserve"> </w:t>
      </w:r>
      <w:r w:rsidR="00096326" w:rsidRPr="00207D2A">
        <w:t>From a population conservation standpoint</w:t>
      </w:r>
      <w:r w:rsidR="00B10704" w:rsidRPr="00207D2A">
        <w:t xml:space="preserve">, knowledge of </w:t>
      </w:r>
      <w:r w:rsidR="00C8340B" w:rsidRPr="00207D2A">
        <w:t xml:space="preserve">the </w:t>
      </w:r>
      <w:r w:rsidR="00B10704" w:rsidRPr="00207D2A">
        <w:t xml:space="preserve">demographic structure is essential for </w:t>
      </w:r>
      <w:r w:rsidR="00C8340B" w:rsidRPr="00207D2A">
        <w:t>assessing life history parameters and their changes over time</w:t>
      </w:r>
      <w:del w:id="4" w:author="Hal Whitehead" w:date="2025-09-27T08:18:00Z" w16du:dateUtc="2025-09-27T11:18:00Z">
        <w:r w:rsidR="00B10704" w:rsidRPr="00207D2A" w:rsidDel="00764DF1">
          <w:delText xml:space="preserve"> </w:delText>
        </w:r>
      </w:del>
      <w:r w:rsidR="00CA494E" w:rsidRPr="00207D2A">
        <w:rPr>
          <w:highlight w:val="yellow"/>
        </w:rPr>
        <w:fldChar w:fldCharType="begin"/>
      </w:r>
      <w:r w:rsidR="00DC1D0D">
        <w:rPr>
          <w:highlight w:val="yellow"/>
        </w:rPr>
        <w:instrText xml:space="preserve"> ADDIN ZOTERO_ITEM CSL_CITATION {"citationID":"a23sblo7bm1","properties":{"formattedCitation":"\\super 4\\nosupersub{}","plainCitation":"4","noteIndex":0},"citationItems":[{"id":56,"uris":["http://zotero.org/users/5395629/items/BYT8KKVZ"],"itemData":{"id":56,"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07D2A">
        <w:rPr>
          <w:highlight w:val="yellow"/>
        </w:rPr>
        <w:fldChar w:fldCharType="separate"/>
      </w:r>
      <w:r w:rsidR="00DC1D0D" w:rsidRPr="00DC1D0D">
        <w:rPr>
          <w:kern w:val="0"/>
          <w:szCs w:val="24"/>
          <w:vertAlign w:val="superscript"/>
          <w:lang w:val="en-US"/>
        </w:rPr>
        <w:t>4</w:t>
      </w:r>
      <w:r w:rsidR="00CA494E" w:rsidRPr="00207D2A">
        <w:rPr>
          <w:highlight w:val="yellow"/>
        </w:rPr>
        <w:fldChar w:fldCharType="end"/>
      </w:r>
      <w:r w:rsidR="007F6602" w:rsidRPr="00207D2A">
        <w:t>.</w:t>
      </w:r>
      <w:r w:rsidR="006571AA" w:rsidRPr="00207D2A">
        <w:t xml:space="preserve"> </w:t>
      </w:r>
      <w:r w:rsidR="00D453AC">
        <w:t xml:space="preserve">In some cases, </w:t>
      </w:r>
      <w:r w:rsidR="009A468F" w:rsidRPr="00207D2A">
        <w:t xml:space="preserve">sex and </w:t>
      </w:r>
      <w:r w:rsidR="00B213BD" w:rsidRPr="00207D2A">
        <w:t xml:space="preserve">developmental stages </w:t>
      </w:r>
      <w:r w:rsidR="009A468F" w:rsidRPr="00207D2A">
        <w:t>can</w:t>
      </w:r>
      <w:r w:rsidR="00846C8C" w:rsidRPr="00207D2A">
        <w:t xml:space="preserve"> be easily </w:t>
      </w:r>
      <w:r w:rsidR="009A468F" w:rsidRPr="00207D2A">
        <w:t xml:space="preserve">discerned in the field based on </w:t>
      </w:r>
      <w:r w:rsidR="00D453AC">
        <w:t xml:space="preserve">body </w:t>
      </w:r>
      <w:r w:rsidR="009A468F" w:rsidRPr="00207D2A">
        <w:t xml:space="preserve">size, </w:t>
      </w:r>
      <w:r w:rsidR="009A468F" w:rsidRPr="00207D2A">
        <w:lastRenderedPageBreak/>
        <w:t>appearance, and behaviour—</w:t>
      </w:r>
      <w:r w:rsidR="00F266FF">
        <w:t xml:space="preserve">such as categorizing small, young developmental stages </w:t>
      </w:r>
      <w:r w:rsidR="009A468F" w:rsidRPr="00207D2A">
        <w:t xml:space="preserve">like newborns </w:t>
      </w:r>
      <w:commentRangeStart w:id="5"/>
      <w:r w:rsidR="009A468F" w:rsidRPr="00207D2A">
        <w:t xml:space="preserve">and </w:t>
      </w:r>
      <w:r w:rsidR="00F266FF">
        <w:t xml:space="preserve">determining sex in </w:t>
      </w:r>
      <w:r w:rsidR="009A468F" w:rsidRPr="00207D2A">
        <w:t xml:space="preserve">mature </w:t>
      </w:r>
      <w:r w:rsidR="00F266FF">
        <w:t xml:space="preserve">individuals </w:t>
      </w:r>
      <w:r w:rsidR="009A468F" w:rsidRPr="00207D2A">
        <w:t>in sexually dimorphic species</w:t>
      </w:r>
      <w:commentRangeEnd w:id="5"/>
      <w:r w:rsidR="00D453AC">
        <w:rPr>
          <w:rStyle w:val="CommentReference"/>
        </w:rPr>
        <w:commentReference w:id="5"/>
      </w:r>
      <w:r w:rsidR="00D453AC">
        <w:t xml:space="preserve">. But, </w:t>
      </w:r>
      <w:commentRangeStart w:id="6"/>
      <w:r w:rsidR="00470B35" w:rsidRPr="00207D2A">
        <w:t>physically immature individuals</w:t>
      </w:r>
      <w:r w:rsidR="00F266FF">
        <w:t xml:space="preserve"> can be hard to distinguish from mature ones, and the sexes </w:t>
      </w:r>
      <w:r w:rsidR="00846C8C" w:rsidRPr="00207D2A">
        <w:t>may</w:t>
      </w:r>
      <w:r w:rsidR="00470B35" w:rsidRPr="00207D2A">
        <w:t xml:space="preserve"> </w:t>
      </w:r>
      <w:r w:rsidR="00846C8C" w:rsidRPr="00207D2A">
        <w:t>be hard to tell apart</w:t>
      </w:r>
      <w:r w:rsidR="00F266FF">
        <w:t xml:space="preserve"> at this stage</w:t>
      </w:r>
      <w:r w:rsidR="00096326" w:rsidRPr="00207D2A">
        <w:t>.</w:t>
      </w:r>
      <w:commentRangeEnd w:id="6"/>
      <w:r w:rsidR="00D453AC">
        <w:rPr>
          <w:rStyle w:val="CommentReference"/>
        </w:rPr>
        <w:commentReference w:id="6"/>
      </w:r>
      <w:r w:rsidR="00096326" w:rsidRPr="00207D2A">
        <w:t xml:space="preserve"> </w:t>
      </w:r>
      <w:r w:rsidR="00F266FF">
        <w:t>Thus, i</w:t>
      </w:r>
      <w:r w:rsidR="008E3BC8" w:rsidRPr="00207D2A">
        <w:t>dentifying</w:t>
      </w:r>
      <w:r w:rsidR="00C8340B" w:rsidRPr="00207D2A">
        <w:t xml:space="preserve"> developmental stages of live animals </w:t>
      </w:r>
      <w:r w:rsidR="008E3BC8" w:rsidRPr="00207D2A">
        <w:t xml:space="preserve">has </w:t>
      </w:r>
      <w:r w:rsidR="00F266FF">
        <w:t>often</w:t>
      </w:r>
      <w:r w:rsidR="00F266FF" w:rsidRPr="00207D2A">
        <w:t xml:space="preserve"> </w:t>
      </w:r>
      <w:r w:rsidR="00C8340B" w:rsidRPr="00207D2A">
        <w:t>require</w:t>
      </w:r>
      <w:r w:rsidR="008E3BC8" w:rsidRPr="00207D2A">
        <w:t>d</w:t>
      </w:r>
      <w:r w:rsidR="00C8340B" w:rsidRPr="00207D2A">
        <w:t xml:space="preserve"> tracking individuals over time or implementing </w:t>
      </w:r>
      <w:r w:rsidR="008E3BC8" w:rsidRPr="00207D2A">
        <w:t>hormonal</w:t>
      </w:r>
      <w:r w:rsidR="00C8340B" w:rsidRPr="00207D2A">
        <w:t xml:space="preserve"> analyses</w:t>
      </w:r>
      <w:r w:rsidR="00C8340B" w:rsidRPr="00207D2A">
        <w:fldChar w:fldCharType="begin"/>
      </w:r>
      <w:r w:rsidR="00DC1D0D">
        <w:instrText xml:space="preserve"> ADDIN ZOTERO_ITEM CSL_CITATION {"citationID":"a8325d3smc","properties":{"formattedCitation":"\\super 5\\nosupersub{}","plainCitation":"5","noteIndex":0},"citationItems":[{"id":53,"uris":["http://zotero.org/users/5395629/items/69QWKVR2"],"itemData":{"id":53,"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C8340B" w:rsidRPr="00207D2A">
        <w:fldChar w:fldCharType="separate"/>
      </w:r>
      <w:r w:rsidR="00DC1D0D" w:rsidRPr="00DC1D0D">
        <w:rPr>
          <w:kern w:val="0"/>
          <w:szCs w:val="24"/>
          <w:vertAlign w:val="superscript"/>
          <w:lang w:val="en-US"/>
        </w:rPr>
        <w:t>5</w:t>
      </w:r>
      <w:r w:rsidR="00C8340B" w:rsidRPr="00207D2A">
        <w:fldChar w:fldCharType="end"/>
      </w:r>
      <w:r w:rsidR="00C8340B" w:rsidRPr="00207D2A">
        <w:t xml:space="preserve">, both of which can be </w:t>
      </w:r>
      <w:r w:rsidR="008E3BC8" w:rsidRPr="00207D2A">
        <w:t xml:space="preserve">invasive and </w:t>
      </w:r>
      <w:r w:rsidR="00C8340B" w:rsidRPr="00207D2A">
        <w:t>financially and logistically challenging. Likewise, s</w:t>
      </w:r>
      <w:r w:rsidR="00470B35" w:rsidRPr="00207D2A">
        <w:t>exing live individuals</w:t>
      </w:r>
      <w:r w:rsidR="009E36CF" w:rsidRPr="00207D2A">
        <w:t xml:space="preserve"> </w:t>
      </w:r>
      <w:r w:rsidR="00F266FF">
        <w:t xml:space="preserve">in the absence of obvious sexual dimorphism </w:t>
      </w:r>
      <w:r w:rsidR="009E36CF" w:rsidRPr="00207D2A">
        <w:t>can</w:t>
      </w:r>
      <w:r w:rsidR="00470354" w:rsidRPr="00207D2A">
        <w:t xml:space="preserve"> involve</w:t>
      </w:r>
      <w:r w:rsidR="009E2E5B" w:rsidRPr="00207D2A">
        <w:t xml:space="preserve"> genital inspection, which may not be feasible for some species, or </w:t>
      </w:r>
      <w:commentRangeStart w:id="7"/>
      <w:commentRangeStart w:id="8"/>
      <w:commentRangeStart w:id="9"/>
      <w:r w:rsidR="00096326" w:rsidRPr="00207D2A">
        <w:t>relatively</w:t>
      </w:r>
      <w:r w:rsidR="009E712A">
        <w:t>/invasive</w:t>
      </w:r>
      <w:r w:rsidR="00096326" w:rsidRPr="00207D2A">
        <w:t xml:space="preserve"> </w:t>
      </w:r>
      <w:r w:rsidR="00470354" w:rsidRPr="00207D2A">
        <w:t>costly</w:t>
      </w:r>
      <w:r w:rsidR="00470B35" w:rsidRPr="00207D2A">
        <w:t xml:space="preserve"> </w:t>
      </w:r>
      <w:r w:rsidR="00A81206" w:rsidRPr="00207D2A">
        <w:t>molecular</w:t>
      </w:r>
      <w:r w:rsidR="00470B35" w:rsidRPr="00207D2A">
        <w:t xml:space="preserve"> </w:t>
      </w:r>
      <w:r w:rsidR="00A81206" w:rsidRPr="00207D2A">
        <w:t xml:space="preserve">analyses </w:t>
      </w:r>
      <w:commentRangeEnd w:id="7"/>
      <w:r w:rsidR="00F266FF">
        <w:rPr>
          <w:rStyle w:val="CommentReference"/>
        </w:rPr>
        <w:commentReference w:id="7"/>
      </w:r>
      <w:commentRangeEnd w:id="8"/>
      <w:r w:rsidR="00D46654">
        <w:rPr>
          <w:rStyle w:val="CommentReference"/>
        </w:rPr>
        <w:commentReference w:id="8"/>
      </w:r>
      <w:commentRangeEnd w:id="9"/>
      <w:r w:rsidR="00CB5A4C">
        <w:rPr>
          <w:rStyle w:val="CommentReference"/>
        </w:rPr>
        <w:commentReference w:id="9"/>
      </w:r>
      <w:r w:rsidR="00470B35" w:rsidRPr="00207D2A">
        <w:t xml:space="preserve">of samples collected </w:t>
      </w:r>
      <w:r w:rsidR="0061386D" w:rsidRPr="00207D2A">
        <w:t>using variably invasive techniques</w:t>
      </w:r>
      <w:r w:rsidR="0061386D" w:rsidRPr="00207D2A">
        <w:fldChar w:fldCharType="begin"/>
      </w:r>
      <w:r w:rsidR="00DC1D0D">
        <w:instrText xml:space="preserve"> ADDIN ZOTERO_ITEM CSL_CITATION {"citationID":"ap1e9ge7hb","properties":{"formattedCitation":"\\super 6\\nosupersub{}","plainCitation":"6","noteIndex":0},"citationItems":[{"id":55,"uris":["http://zotero.org/users/5395629/items/ZW9WTCWE"],"itemData":{"id":55,"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rsidRPr="00207D2A">
        <w:fldChar w:fldCharType="separate"/>
      </w:r>
      <w:r w:rsidR="00DC1D0D" w:rsidRPr="00DC1D0D">
        <w:rPr>
          <w:kern w:val="0"/>
          <w:szCs w:val="24"/>
          <w:vertAlign w:val="superscript"/>
          <w:lang w:val="en-US"/>
        </w:rPr>
        <w:t>6</w:t>
      </w:r>
      <w:r w:rsidR="0061386D" w:rsidRPr="00207D2A">
        <w:fldChar w:fldCharType="end"/>
      </w:r>
      <w:r w:rsidR="00470B35" w:rsidRPr="00207D2A">
        <w:t xml:space="preserve">. </w:t>
      </w:r>
    </w:p>
    <w:p w14:paraId="55347759" w14:textId="2B4D1091" w:rsidR="00793DF2" w:rsidRPr="00207D2A" w:rsidRDefault="009E2E5B" w:rsidP="00D378B4">
      <w:r w:rsidRPr="00207D2A">
        <w:t xml:space="preserve">Identifying sex and </w:t>
      </w:r>
      <w:r w:rsidR="00B213BD" w:rsidRPr="00207D2A">
        <w:t>developmental stage</w:t>
      </w:r>
      <w:r w:rsidRPr="00207D2A">
        <w:t xml:space="preserve"> is particularly hard</w:t>
      </w:r>
      <w:r w:rsidR="009E36CF" w:rsidRPr="00207D2A">
        <w:t xml:space="preserve"> in wild </w:t>
      </w:r>
      <w:r w:rsidR="006571AA" w:rsidRPr="00207D2A">
        <w:t>cetaceans</w:t>
      </w:r>
      <w:r w:rsidRPr="00207D2A">
        <w:t xml:space="preserve">, </w:t>
      </w:r>
      <w:r w:rsidR="009E36CF" w:rsidRPr="00207D2A">
        <w:t xml:space="preserve">as their </w:t>
      </w:r>
      <w:r w:rsidRPr="00207D2A">
        <w:t xml:space="preserve">bodies are </w:t>
      </w:r>
      <w:r w:rsidR="00333FBA" w:rsidRPr="00207D2A">
        <w:t>often</w:t>
      </w:r>
      <w:r w:rsidR="006571AA" w:rsidRPr="00207D2A">
        <w:t xml:space="preserve"> </w:t>
      </w:r>
      <w:r w:rsidR="00BE68B1" w:rsidRPr="00207D2A">
        <w:t>submerged</w:t>
      </w:r>
      <w:r w:rsidR="00C8340B" w:rsidRPr="00207D2A">
        <w:t>,</w:t>
      </w:r>
      <w:r w:rsidR="009E36CF" w:rsidRPr="00207D2A">
        <w:t xml:space="preserve"> </w:t>
      </w:r>
      <w:r w:rsidR="008E3BC8" w:rsidRPr="00207D2A">
        <w:t>which makes</w:t>
      </w:r>
      <w:r w:rsidR="009E36CF" w:rsidRPr="00207D2A">
        <w:t xml:space="preserve"> visually based assessments </w:t>
      </w:r>
      <w:r w:rsidR="00BE68B1" w:rsidRPr="00207D2A">
        <w:t>impractical</w:t>
      </w:r>
      <w:r w:rsidR="009E36CF" w:rsidRPr="00207D2A">
        <w:t>.</w:t>
      </w:r>
      <w:r w:rsidR="006571AA" w:rsidRPr="00207D2A">
        <w:t xml:space="preserve"> </w:t>
      </w:r>
      <w:r w:rsidR="00F266FF">
        <w:t>As a result,</w:t>
      </w:r>
      <w:r w:rsidR="00602E0E" w:rsidRPr="00207D2A">
        <w:t xml:space="preserve"> </w:t>
      </w:r>
      <w:r w:rsidR="008E3BC8" w:rsidRPr="00207D2A">
        <w:t>studies</w:t>
      </w:r>
      <w:r w:rsidR="006571AA" w:rsidRPr="00207D2A">
        <w:t xml:space="preserve"> </w:t>
      </w:r>
      <w:r w:rsidR="008E3BC8" w:rsidRPr="00207D2A">
        <w:t>of</w:t>
      </w:r>
      <w:r w:rsidR="006571AA" w:rsidRPr="00207D2A">
        <w:t xml:space="preserve"> cetaceans</w:t>
      </w:r>
      <w:r w:rsidR="008E3BC8" w:rsidRPr="00207D2A">
        <w:t xml:space="preserve"> in the wild frequently</w:t>
      </w:r>
      <w:r w:rsidR="006571AA" w:rsidRPr="00207D2A">
        <w:t xml:space="preserve"> classify individuals into coarse </w:t>
      </w:r>
      <w:r w:rsidR="00B213BD" w:rsidRPr="00207D2A">
        <w:t xml:space="preserve">developmental </w:t>
      </w:r>
      <w:r w:rsidR="006571AA" w:rsidRPr="00207D2A">
        <w:t>classes</w:t>
      </w:r>
      <w:r w:rsidR="0012150A" w:rsidRPr="00207D2A">
        <w:t xml:space="preserve"> without sex distinctions (calves, juveniles, and adults), or</w:t>
      </w:r>
      <w:r w:rsidR="00F266FF">
        <w:t>, in species with male-biased sexual size dimorphism,</w:t>
      </w:r>
      <w:r w:rsidR="00333FBA" w:rsidRPr="00207D2A">
        <w:t xml:space="preserve"> </w:t>
      </w:r>
      <w:r w:rsidR="001306CB">
        <w:t xml:space="preserve">such as sperm whales, </w:t>
      </w:r>
      <w:r w:rsidR="00333FBA" w:rsidRPr="00207D2A">
        <w:t>into</w:t>
      </w:r>
      <w:r w:rsidR="0012150A" w:rsidRPr="00207D2A">
        <w:t xml:space="preserve"> </w:t>
      </w:r>
      <w:r w:rsidR="00B213BD" w:rsidRPr="00207D2A">
        <w:t>developmental</w:t>
      </w:r>
      <w:r w:rsidR="0012150A" w:rsidRPr="00207D2A">
        <w:t>/sex classes</w:t>
      </w:r>
      <w:r w:rsidR="006571AA" w:rsidRPr="00207D2A">
        <w:t xml:space="preserve"> that</w:t>
      </w:r>
      <w:r w:rsidR="00602E0E" w:rsidRPr="00207D2A">
        <w:t xml:space="preserve"> </w:t>
      </w:r>
      <w:r w:rsidR="006571AA" w:rsidRPr="00207D2A">
        <w:t>lump together immature males with mature females</w:t>
      </w:r>
      <w:r w:rsidR="0020338D">
        <w:t xml:space="preserve"> (e.g. </w:t>
      </w:r>
      <w:r w:rsidR="006571AA" w:rsidRPr="00207D2A">
        <w:fldChar w:fldCharType="begin"/>
      </w:r>
      <w:r w:rsidR="0020338D">
        <w:instrText xml:space="preserve"> ADDIN ZOTERO_ITEM CSL_CITATION {"citationID":"a27pn8lnvq4","properties":{"formattedCitation":"\\super 7,8\\nosupersub{}","plainCitation":"7,8","noteIndex":0},"citationItems":[{"id":870,"uris":["http://zotero.org/users/5395629/items/QGP6SSX7"],"itemData":{"id":870,"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id":962,"uris":["http://zotero.org/users/5395629/items/RNKPKU9S"],"itemData":{"id":962,"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rsidRPr="00207D2A">
        <w:fldChar w:fldCharType="separate"/>
      </w:r>
      <w:r w:rsidR="0020338D" w:rsidRPr="0020338D">
        <w:rPr>
          <w:kern w:val="0"/>
          <w:szCs w:val="24"/>
          <w:vertAlign w:val="superscript"/>
          <w:lang w:val="en-US"/>
        </w:rPr>
        <w:t>7,8</w:t>
      </w:r>
      <w:r w:rsidR="006571AA" w:rsidRPr="00207D2A">
        <w:fldChar w:fldCharType="end"/>
      </w:r>
      <w:r w:rsidR="0020338D">
        <w:t>)</w:t>
      </w:r>
      <w:r w:rsidR="00602E0E" w:rsidRPr="00207D2A">
        <w:t xml:space="preserve">. </w:t>
      </w:r>
    </w:p>
    <w:p w14:paraId="13A48FAA" w14:textId="7B1A7380" w:rsidR="00A109BD" w:rsidRPr="00427786" w:rsidRDefault="00F24B63" w:rsidP="00D378B4">
      <w:r w:rsidRPr="00207D2A">
        <w:t>T</w:t>
      </w:r>
      <w:r w:rsidR="00D378B4" w:rsidRPr="00207D2A">
        <w:t xml:space="preserve">he emergence of uncrewed aerial vehicles (UAVs) </w:t>
      </w:r>
      <w:r w:rsidR="00D20807" w:rsidRPr="00207D2A">
        <w:t>has</w:t>
      </w:r>
      <w:r w:rsidR="00D378B4" w:rsidRPr="00207D2A">
        <w:t xml:space="preserve"> allowed researchers to extract precise morphometric measurements of free-ranging cetaceans with minimal impact on their behaviour </w:t>
      </w:r>
      <w:r w:rsidR="008E3BC8" w:rsidRPr="00207D2A">
        <w:t>and wellbeing</w:t>
      </w:r>
      <w:r w:rsidR="00D378B4" w:rsidRPr="00207D2A">
        <w:fldChar w:fldCharType="begin"/>
      </w:r>
      <w:r w:rsidR="00DC1D0D">
        <w:instrText xml:space="preserve"> ADDIN ZOTERO_ITEM CSL_CITATION {"citationID":"a24rf2l0hp8","properties":{"formattedCitation":"\\super 9\\uc0\\u8211{}11\\nosupersub{}","plainCitation":"9–11","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rsidRPr="00207D2A">
        <w:fldChar w:fldCharType="separate"/>
      </w:r>
      <w:r w:rsidR="00DC1D0D" w:rsidRPr="00DC1D0D">
        <w:rPr>
          <w:kern w:val="0"/>
          <w:szCs w:val="24"/>
          <w:vertAlign w:val="superscript"/>
          <w:lang w:val="en-US"/>
        </w:rPr>
        <w:t>9–11</w:t>
      </w:r>
      <w:r w:rsidR="00D378B4" w:rsidRPr="00207D2A">
        <w:fldChar w:fldCharType="end"/>
      </w:r>
      <w:r w:rsidR="00D378B4" w:rsidRPr="00207D2A">
        <w:t xml:space="preserve">. More recently, UAV-derived morphometric measurements have been used to delineate </w:t>
      </w:r>
      <w:r w:rsidR="008E3BC8" w:rsidRPr="00207D2A">
        <w:t>age classes</w:t>
      </w:r>
      <w:r w:rsidR="00D378B4" w:rsidRPr="00207D2A">
        <w:fldChar w:fldCharType="begin"/>
      </w:r>
      <w:r w:rsidR="00DC1D0D">
        <w:instrText xml:space="preserve"> ADDIN ZOTERO_ITEM CSL_CITATION {"citationID":"ajvoe2r2fk","properties":{"formattedCitation":"\\super 12\\nosupersub{}","plainCitation":"12","noteIndex":0},"citationItems":[{"id":1841,"uris":["http://zotero.org/users/5395629/items/FS5SDB2C"],"itemData":{"id":184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rsidRPr="00207D2A">
        <w:fldChar w:fldCharType="separate"/>
      </w:r>
      <w:r w:rsidR="00DC1D0D" w:rsidRPr="00DC1D0D">
        <w:rPr>
          <w:kern w:val="0"/>
          <w:szCs w:val="24"/>
          <w:vertAlign w:val="superscript"/>
          <w:lang w:val="en-US"/>
        </w:rPr>
        <w:t>12</w:t>
      </w:r>
      <w:r w:rsidR="00D378B4" w:rsidRPr="00207D2A">
        <w:fldChar w:fldCharType="end"/>
      </w:r>
      <w:r w:rsidR="00D378B4" w:rsidRPr="00207D2A">
        <w:t xml:space="preserve"> and </w:t>
      </w:r>
      <w:r w:rsidR="00C8340B" w:rsidRPr="00207D2A">
        <w:t xml:space="preserve">the </w:t>
      </w:r>
      <w:r w:rsidR="00D378B4" w:rsidRPr="00207D2A">
        <w:t>reproductive status of wild cetaceans</w:t>
      </w:r>
      <w:r w:rsidR="00D378B4" w:rsidRPr="00207D2A">
        <w:fldChar w:fldCharType="begin"/>
      </w:r>
      <w:r w:rsidR="00DC1D0D">
        <w:instrText xml:space="preserve"> ADDIN ZOTERO_ITEM CSL_CITATION {"citationID":"aav03u121e","properties":{"formattedCitation":"\\super 13\\uc0\\u8211{}15\\nosupersub{}","plainCitation":"13–15","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49,"uris":["http://zotero.org/users/5395629/items/2VE994MX"],"itemData":{"id":49,"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1,"uris":["http://zotero.org/users/5395629/items/3337IYUJ"],"itemData":{"id":51,"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rsidRPr="00207D2A">
        <w:fldChar w:fldCharType="separate"/>
      </w:r>
      <w:r w:rsidR="00DC1D0D" w:rsidRPr="00DC1D0D">
        <w:rPr>
          <w:kern w:val="0"/>
          <w:szCs w:val="24"/>
          <w:vertAlign w:val="superscript"/>
          <w:lang w:val="en-US"/>
        </w:rPr>
        <w:t>13–15</w:t>
      </w:r>
      <w:r w:rsidR="00D378B4" w:rsidRPr="00207D2A">
        <w:fldChar w:fldCharType="end"/>
      </w:r>
      <w:r w:rsidR="00D378B4" w:rsidRPr="00427786">
        <w:t xml:space="preserve">. </w:t>
      </w:r>
    </w:p>
    <w:p w14:paraId="254C5E27" w14:textId="544490E3" w:rsidR="00793DF2" w:rsidRPr="00207D2A" w:rsidRDefault="00793DF2" w:rsidP="00793DF2">
      <w:r w:rsidRPr="00207D2A">
        <w:t>Sperm whales (</w:t>
      </w:r>
      <w:r w:rsidRPr="00207D2A">
        <w:rPr>
          <w:i/>
          <w:iCs/>
        </w:rPr>
        <w:t>Physeter macrocephalus</w:t>
      </w:r>
      <w:r w:rsidRPr="00207D2A">
        <w:t>)</w:t>
      </w:r>
      <w:r w:rsidRPr="00207D2A">
        <w:rPr>
          <w:i/>
          <w:iCs/>
        </w:rPr>
        <w:t xml:space="preserve"> </w:t>
      </w:r>
      <w:r w:rsidRPr="00207D2A">
        <w:t>off the Galápagos Islands have been the focus of a multi-decade research project spanning 1985 - 2023</w:t>
      </w:r>
      <w:r w:rsidRPr="00207D2A">
        <w:fldChar w:fldCharType="begin"/>
      </w:r>
      <w:r w:rsidR="00DC1D0D">
        <w:instrText xml:space="preserve"> ADDIN ZOTERO_ITEM CSL_CITATION {"citationID":"a1f5denv53r","properties":{"formattedCitation":"\\super 16,17\\nosupersub{}","plainCitation":"16,17","noteIndex":0},"citationItems":[{"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00DC1D0D" w:rsidRPr="00DC1D0D">
        <w:rPr>
          <w:kern w:val="0"/>
          <w:szCs w:val="24"/>
          <w:vertAlign w:val="superscript"/>
          <w:lang w:val="en-US"/>
        </w:rPr>
        <w:t>16,17</w:t>
      </w:r>
      <w:r w:rsidRPr="00207D2A">
        <w:fldChar w:fldCharType="end"/>
      </w:r>
      <w:r w:rsidRPr="00207D2A">
        <w:t>. Because sperm whales in the region are highly mobile</w:t>
      </w:r>
      <w:r w:rsidR="00C16AC2">
        <w:fldChar w:fldCharType="begin"/>
      </w:r>
      <w:r w:rsidR="00DC1D0D">
        <w:instrText xml:space="preserve"> ADDIN ZOTERO_ITEM CSL_CITATION {"citationID":"a2239mq4f39","properties":{"formattedCitation":"\\super 18\\nosupersub{}","plainCitation":"18","noteIndex":0},"citationItems":[{"id":506,"uris":["http://zotero.org/users/5395629/items/I6FUM4F8"],"itemData":{"id":506,"type":"article-journal","abstract":"The movements of female and immature sperm whales Physeter macrocephalus in the tropical Pacific Ocean and adjacent waters are described using photoidentifications over time scales of 3 d to 15 yr and the tracks of followed groups over scales of 1 to 48 h. The female/immature whales frequently made movements of less than 2000 km and occasionally made movements of about 4000 km. There were no recorded movements of greater than 5000 km (for instance, between the eastern and western Pacific). On average, displacements for female/immature whales were about 4 km after 1 h of movement, 50 km after 1 d, 200 km after 3 d, and 1000 km after periods of 1 yr or more. Members of the 2 principal cultural clans of female and immature sperm whales that use waters near the Galápagos had distinctive movement patterns over all time scales greater than 3 h, with 1 clan’s displacements about 50% greater than the displacements of the other. Displacements were greater than predicted by the correlated random walk over scales of 12 to 48 h because of autocorrelation in displacement, approximately as predicted by the correlated random walk over periods of days to weeks, but less than predicted by the correlated random walk over scales of years because of boundaries of home ranges. The adaptive movement of sperm whales over large spatial and temporal scales likely contributes to their substantial trophic impact, and reduces geographic population structure. These movements, together with cultural heterogeneity, complicate the management of the species, including the designation of management stocks.","container-title":"Marine Ecology Progress Series","DOI":"10.3354/meps07412","ISSN":"0171-8630, 1616-1599","journalAbbreviation":"Mar. Ecol. Prog. Ser.","language":"en","page":"291-300","source":"DOI.org (Crossref)","title":"Movements of sperm whales in the tropical Pacific","volume":"361","author":[{"family":"Whitehead","given":"H"},{"family":"Coakes","given":"A"},{"family":"Jaquet","given":"N"},{"family":"Lusseau","given":"S"}],"issued":{"date-parts":[["2008",6,9]]}}}],"schema":"https://github.com/citation-style-language/schema/raw/master/csl-citation.json"} </w:instrText>
      </w:r>
      <w:r w:rsidR="00C16AC2">
        <w:fldChar w:fldCharType="separate"/>
      </w:r>
      <w:r w:rsidR="00DC1D0D" w:rsidRPr="00DC1D0D">
        <w:rPr>
          <w:kern w:val="0"/>
          <w:szCs w:val="24"/>
          <w:vertAlign w:val="superscript"/>
          <w:lang w:val="en-US"/>
        </w:rPr>
        <w:t>18</w:t>
      </w:r>
      <w:r w:rsidR="00C16AC2">
        <w:fldChar w:fldCharType="end"/>
      </w:r>
      <w:r w:rsidR="00F266FF">
        <w:t xml:space="preserve"> </w:t>
      </w:r>
      <w:commentRangeStart w:id="10"/>
      <w:r w:rsidRPr="00207D2A">
        <w:t xml:space="preserve">individuals </w:t>
      </w:r>
      <w:r w:rsidR="001306CB">
        <w:t xml:space="preserve">are only feasible to track over a few days and </w:t>
      </w:r>
      <w:commentRangeEnd w:id="10"/>
      <w:r w:rsidR="001306CB">
        <w:rPr>
          <w:rStyle w:val="CommentReference"/>
        </w:rPr>
        <w:commentReference w:id="10"/>
      </w:r>
      <w:r w:rsidRPr="00207D2A">
        <w:t>are rarely re-sighted over several decades, making observation-based assessments of their age impractical. Thus, individuals have been classified into four broad developmental/sex classes: calves are considerably small (ca. &lt; 5.5m) individuals found near other larger whales; mature males are considerably large (ca. &gt; 12 m) individuals</w:t>
      </w:r>
      <w:commentRangeStart w:id="11"/>
      <w:r w:rsidRPr="00207D2A">
        <w:t xml:space="preserve">; </w:t>
      </w:r>
      <w:r w:rsidR="00D46654">
        <w:t>immature bachelor</w:t>
      </w:r>
      <w:r w:rsidRPr="00207D2A">
        <w:t xml:space="preserve"> males </w:t>
      </w:r>
      <w:commentRangeEnd w:id="11"/>
      <w:r w:rsidR="001306CB">
        <w:rPr>
          <w:rStyle w:val="CommentReference"/>
        </w:rPr>
        <w:commentReference w:id="11"/>
      </w:r>
      <w:r w:rsidRPr="00207D2A">
        <w:t>are other individuals found in small (&lt; 4 individuals) groups; and mature females/immature individuals are all other whales found in larger groups</w:t>
      </w:r>
      <w:r w:rsidRPr="00207D2A">
        <w:fldChar w:fldCharType="begin"/>
      </w:r>
      <w:r w:rsidR="00DC1D0D">
        <w:instrText xml:space="preserve"> ADDIN ZOTERO_ITEM CSL_CITATION {"citationID":"a430qj6ppi","properties":{"formattedCitation":"\\super 16,17,19\\nosupersub{}","plainCitation":"16,17,19","noteIndex":0},"citationItems":[{"id":1727,"uris":["http://zotero.org/users/5395629/items/S9TEBS3E"],"itemData":{"id":1727,"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00DC1D0D" w:rsidRPr="00DC1D0D">
        <w:rPr>
          <w:kern w:val="0"/>
          <w:szCs w:val="24"/>
          <w:vertAlign w:val="superscript"/>
          <w:lang w:val="en-US"/>
        </w:rPr>
        <w:t>16,17,19</w:t>
      </w:r>
      <w:r w:rsidRPr="00207D2A">
        <w:fldChar w:fldCharType="end"/>
      </w:r>
      <w:r w:rsidRPr="00207D2A">
        <w:t xml:space="preserve">. Although mature males can be reliably </w:t>
      </w:r>
      <w:r w:rsidRPr="00207D2A">
        <w:lastRenderedPageBreak/>
        <w:t>identified in the field, as they can be 40% longer and weigh three times as much as mature females</w:t>
      </w:r>
      <w:r w:rsidRPr="00207D2A">
        <w:fldChar w:fldCharType="begin"/>
      </w:r>
      <w:r w:rsidR="00DC1D0D">
        <w:instrText xml:space="preserve"> ADDIN ZOTERO_ITEM CSL_CITATION {"citationID":"a1s03ii5ji2","properties":{"formattedCitation":"\\super 20\\nosupersub{}","plainCitation":"20","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DC1D0D" w:rsidRPr="00DC1D0D">
        <w:rPr>
          <w:kern w:val="0"/>
          <w:szCs w:val="24"/>
          <w:vertAlign w:val="superscript"/>
          <w:lang w:val="en-US"/>
        </w:rPr>
        <w:t>20</w:t>
      </w:r>
      <w:r w:rsidRPr="00207D2A">
        <w:fldChar w:fldCharType="end"/>
      </w:r>
      <w:r w:rsidRPr="00207D2A">
        <w:t xml:space="preserve">, the distinction between bachelor males, immature individuals and mature females is </w:t>
      </w:r>
      <w:r w:rsidR="001306CB">
        <w:t>not</w:t>
      </w:r>
      <w:r w:rsidRPr="00207D2A">
        <w:t xml:space="preserve"> clear</w:t>
      </w:r>
      <w:commentRangeStart w:id="12"/>
      <w:r w:rsidRPr="00207D2A">
        <w:t>. As the behaviours of mature females and immature males/females are shaped by different social and ecological processes</w:t>
      </w:r>
      <w:commentRangeEnd w:id="12"/>
      <w:r w:rsidR="001306CB">
        <w:rPr>
          <w:rStyle w:val="CommentReference"/>
        </w:rPr>
        <w:commentReference w:id="12"/>
      </w:r>
      <w:r w:rsidRPr="00207D2A">
        <w:fldChar w:fldCharType="begin"/>
      </w:r>
      <w:r w:rsidR="00DC1D0D">
        <w:instrText xml:space="preserve"> ADDIN ZOTERO_ITEM CSL_CITATION {"citationID":"a1qh5cdke9r","properties":{"formattedCitation":"\\super 21\\nosupersub{}","plainCitation":"21","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00DC1D0D" w:rsidRPr="00DC1D0D">
        <w:rPr>
          <w:kern w:val="0"/>
          <w:szCs w:val="24"/>
          <w:vertAlign w:val="superscript"/>
          <w:lang w:val="en-US"/>
        </w:rPr>
        <w:t>21</w:t>
      </w:r>
      <w:r w:rsidRPr="00207D2A">
        <w:fldChar w:fldCharType="end"/>
      </w:r>
      <w:r w:rsidRPr="00207D2A">
        <w:t xml:space="preserve">, this grouping masks important </w:t>
      </w:r>
      <w:r w:rsidR="00764DF1">
        <w:t>facets of</w:t>
      </w:r>
      <w:r w:rsidRPr="00207D2A">
        <w:t xml:space="preserve"> their behaviour and population structure. </w:t>
      </w:r>
    </w:p>
    <w:p w14:paraId="48BA9B60" w14:textId="07262DAB" w:rsidR="00941758" w:rsidRPr="00207D2A" w:rsidRDefault="001306CB" w:rsidP="00941758">
      <w:r>
        <w:t>I</w:t>
      </w:r>
      <w:commentRangeStart w:id="13"/>
      <w:r>
        <w:t>nformed by age and sex specific morphological data</w:t>
      </w:r>
      <w:commentRangeEnd w:id="13"/>
      <w:r>
        <w:rPr>
          <w:rStyle w:val="CommentReference"/>
        </w:rPr>
        <w:commentReference w:id="13"/>
      </w:r>
      <w:r>
        <w:t xml:space="preserve">, </w:t>
      </w:r>
      <w:r w:rsidR="004E7554" w:rsidRPr="00207D2A">
        <w:t xml:space="preserve">we </w:t>
      </w:r>
      <w:r w:rsidR="00A65828" w:rsidRPr="00207D2A">
        <w:t>develop</w:t>
      </w:r>
      <w:r w:rsidR="00A109BD" w:rsidRPr="00207D2A">
        <w:t>ed</w:t>
      </w:r>
      <w:r w:rsidR="00A65828" w:rsidRPr="00207D2A">
        <w:t xml:space="preserve"> </w:t>
      </w:r>
      <w:r w:rsidR="00793DF2" w:rsidRPr="00207D2A">
        <w:t xml:space="preserve">a method </w:t>
      </w:r>
      <w:r w:rsidR="00A65828" w:rsidRPr="00207D2A">
        <w:t xml:space="preserve">to infer the </w:t>
      </w:r>
      <w:r w:rsidR="00B213BD" w:rsidRPr="00207D2A">
        <w:t xml:space="preserve">developmental stage and </w:t>
      </w:r>
      <w:r w:rsidR="00A65828" w:rsidRPr="00207D2A">
        <w:t xml:space="preserve">sex of sperm whales based </w:t>
      </w:r>
      <w:r w:rsidR="00C62BB7">
        <w:t xml:space="preserve">on </w:t>
      </w:r>
      <w:r w:rsidR="00D0654D">
        <w:t>UA</w:t>
      </w:r>
      <w:r w:rsidR="00793DF2" w:rsidRPr="00207D2A">
        <w:t>V-derived morphometric measurements</w:t>
      </w:r>
      <w:r>
        <w:t>, in</w:t>
      </w:r>
      <w:r w:rsidRPr="001306CB">
        <w:t xml:space="preserve"> </w:t>
      </w:r>
      <w:r w:rsidRPr="00207D2A">
        <w:t>the absence of known</w:t>
      </w:r>
      <w:r>
        <w:t xml:space="preserve"> individual</w:t>
      </w:r>
      <w:r w:rsidRPr="00207D2A">
        <w:t xml:space="preserve"> demographic data</w:t>
      </w:r>
      <w:r w:rsidR="003B4470" w:rsidRPr="00207D2A">
        <w:t>.</w:t>
      </w:r>
      <w:r w:rsidR="00DB2679" w:rsidRPr="00207D2A">
        <w:t xml:space="preserve"> </w:t>
      </w:r>
      <w:r w:rsidR="00793DF2" w:rsidRPr="00207D2A">
        <w:t>W</w:t>
      </w:r>
      <w:commentRangeStart w:id="14"/>
      <w:r w:rsidR="00793DF2" w:rsidRPr="00207D2A">
        <w:t xml:space="preserve">e first defined </w:t>
      </w:r>
      <w:r w:rsidR="00E55E8B" w:rsidRPr="00207D2A">
        <w:t xml:space="preserve">size ranges corresponding to </w:t>
      </w:r>
      <w:r w:rsidR="00793DF2" w:rsidRPr="00207D2A">
        <w:t xml:space="preserve">finer-scale developmental </w:t>
      </w:r>
      <w:r w:rsidR="00E55E8B" w:rsidRPr="00207D2A">
        <w:t xml:space="preserve">stages using existing data on sperm whale growth and length-age relationships derived from analyses of thousands of individuals killed during industrial whaling. </w:t>
      </w:r>
      <w:r w:rsidR="00DB2679" w:rsidRPr="00207D2A">
        <w:t xml:space="preserve">To </w:t>
      </w:r>
      <w:r w:rsidR="00E55E8B" w:rsidRPr="00207D2A">
        <w:t>distinguish individual sex,</w:t>
      </w:r>
      <w:r w:rsidR="00DB2679" w:rsidRPr="00207D2A">
        <w:t xml:space="preserve"> we relied on the male’s</w:t>
      </w:r>
      <w:r w:rsidR="009E0634" w:rsidRPr="00207D2A">
        <w:t xml:space="preserve"> extreme sexual dimorphism and particularly their</w:t>
      </w:r>
      <w:r w:rsidR="00DB2679" w:rsidRPr="00207D2A">
        <w:t xml:space="preserve"> disproportionately </w:t>
      </w:r>
      <w:commentRangeStart w:id="15"/>
      <w:commentRangeStart w:id="16"/>
      <w:commentRangeStart w:id="17"/>
      <w:r w:rsidR="00DB2679" w:rsidRPr="00207D2A">
        <w:t>larger nos</w:t>
      </w:r>
      <w:r w:rsidR="000D38CB" w:rsidRPr="00207D2A">
        <w:t>e</w:t>
      </w:r>
      <w:commentRangeEnd w:id="15"/>
      <w:r w:rsidR="00B46BCD">
        <w:rPr>
          <w:rStyle w:val="CommentReference"/>
        </w:rPr>
        <w:commentReference w:id="15"/>
      </w:r>
      <w:commentRangeEnd w:id="16"/>
      <w:r w:rsidR="004D6EE1">
        <w:rPr>
          <w:rStyle w:val="CommentReference"/>
        </w:rPr>
        <w:commentReference w:id="16"/>
      </w:r>
      <w:commentRangeEnd w:id="17"/>
      <w:r w:rsidR="00B842AE">
        <w:rPr>
          <w:rStyle w:val="CommentReference"/>
        </w:rPr>
        <w:commentReference w:id="17"/>
      </w:r>
      <w:r w:rsidR="009E0634" w:rsidRPr="00207D2A">
        <w:t xml:space="preserve">, which </w:t>
      </w:r>
      <w:r w:rsidR="001F1000">
        <w:t>(</w:t>
      </w:r>
      <w:r w:rsidR="001F1000" w:rsidRPr="00207D2A">
        <w:t>when measured from the base of the skull to the tip of the snout</w:t>
      </w:r>
      <w:r w:rsidR="001F1000">
        <w:t xml:space="preserve">) </w:t>
      </w:r>
      <w:r w:rsidR="009E0634" w:rsidRPr="00207D2A">
        <w:t>can account for c.a. 40% of their total length, compared to up to 30% of the females’</w:t>
      </w:r>
      <w:r w:rsidR="00427786">
        <w:fldChar w:fldCharType="begin"/>
      </w:r>
      <w:r w:rsidR="00A40687">
        <w:instrText xml:space="preserve"> ADDIN ZOTERO_ITEM CSL_CITATION {"citationID":"a1hls8o0aog","properties":{"formattedCitation":"\\super 22\\nosupersub{}","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427786">
        <w:fldChar w:fldCharType="separate"/>
      </w:r>
      <w:r w:rsidR="00A40687" w:rsidRPr="00A40687">
        <w:rPr>
          <w:kern w:val="0"/>
          <w:szCs w:val="24"/>
          <w:vertAlign w:val="superscript"/>
          <w:lang w:val="en-US"/>
        </w:rPr>
        <w:t>22</w:t>
      </w:r>
      <w:r w:rsidR="00427786">
        <w:fldChar w:fldCharType="end"/>
      </w:r>
      <w:r w:rsidR="00427786">
        <w:t xml:space="preserve"> </w:t>
      </w:r>
      <w:commentRangeStart w:id="18"/>
      <w:r w:rsidR="00427786">
        <w:t>(Box 1)</w:t>
      </w:r>
      <w:commentRangeStart w:id="19"/>
      <w:r w:rsidR="00C807BA" w:rsidRPr="00207D2A">
        <w:t xml:space="preserve">. </w:t>
      </w:r>
      <w:commentRangeEnd w:id="19"/>
      <w:r w:rsidR="00E55E8B" w:rsidRPr="00207D2A">
        <w:rPr>
          <w:rStyle w:val="CommentReference"/>
        </w:rPr>
        <w:commentReference w:id="19"/>
      </w:r>
      <w:commentRangeEnd w:id="18"/>
      <w:r w:rsidR="00B842AE">
        <w:rPr>
          <w:rStyle w:val="CommentReference"/>
        </w:rPr>
        <w:commentReference w:id="18"/>
      </w:r>
      <w:r w:rsidR="00E55E8B" w:rsidRPr="00207D2A">
        <w:t>A</w:t>
      </w:r>
      <w:r w:rsidR="009E0634" w:rsidRPr="00207D2A">
        <w:t xml:space="preserve">lthough the hypertrophy of male sperm whales’ noses is most notable when they </w:t>
      </w:r>
      <w:r w:rsidR="00296268" w:rsidRPr="00207D2A">
        <w:t>reach physical</w:t>
      </w:r>
      <w:r w:rsidR="009E0634" w:rsidRPr="00207D2A">
        <w:t xml:space="preserve"> maturity (&gt; 20 years), it can be detectable in older juveniles (ca. 2 years – 6 m) and intensifies with age</w:t>
      </w:r>
      <w:r w:rsidR="009E0634" w:rsidRPr="00207D2A">
        <w:fldChar w:fldCharType="begin"/>
      </w:r>
      <w:r w:rsidR="00DC1D0D">
        <w:instrText xml:space="preserve"> ADDIN ZOTERO_ITEM CSL_CITATION {"citationID":"aekuihpu2d","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9E0634" w:rsidRPr="00207D2A">
        <w:fldChar w:fldCharType="separate"/>
      </w:r>
      <w:r w:rsidR="00DC1D0D" w:rsidRPr="00DC1D0D">
        <w:rPr>
          <w:kern w:val="0"/>
          <w:szCs w:val="24"/>
          <w:vertAlign w:val="superscript"/>
          <w:lang w:val="en-US"/>
        </w:rPr>
        <w:t>23</w:t>
      </w:r>
      <w:r w:rsidR="009E0634" w:rsidRPr="00207D2A">
        <w:fldChar w:fldCharType="end"/>
      </w:r>
      <w:r w:rsidR="009E0634" w:rsidRPr="00207D2A">
        <w:t xml:space="preserve">. </w:t>
      </w:r>
      <w:r w:rsidR="00E55E8B" w:rsidRPr="00207D2A">
        <w:t>W</w:t>
      </w:r>
      <w:r w:rsidR="00FC3060" w:rsidRPr="00207D2A">
        <w:t xml:space="preserve">e developed a model-optimizing algorithm to estimate the probability that individuals are females based on their total body length and nose-to-body ratio. </w:t>
      </w:r>
      <w:r w:rsidR="00941758" w:rsidRPr="00207D2A">
        <w:t xml:space="preserve">To demonstrate the application of our methods, we </w:t>
      </w:r>
      <w:r w:rsidR="00FC3060" w:rsidRPr="00207D2A">
        <w:t>explored</w:t>
      </w:r>
      <w:r w:rsidR="00941758" w:rsidRPr="00207D2A">
        <w:t xml:space="preserve"> individuals’ involvement in </w:t>
      </w:r>
      <w:r w:rsidR="00941758" w:rsidRPr="00207D2A">
        <w:rPr>
          <w:i/>
          <w:iCs/>
        </w:rPr>
        <w:t>peduncle dives</w:t>
      </w:r>
      <w:r w:rsidR="00941758" w:rsidRPr="00207D2A">
        <w:t xml:space="preserve">—a stereotyped interaction which has thus far been reported </w:t>
      </w:r>
      <w:commentRangeEnd w:id="14"/>
      <w:r>
        <w:rPr>
          <w:rStyle w:val="CommentReference"/>
        </w:rPr>
        <w:commentReference w:id="14"/>
      </w:r>
      <w:r w:rsidR="00941758" w:rsidRPr="00207D2A">
        <w:t xml:space="preserve">only between calves/juveniles and females—in light of our </w:t>
      </w:r>
      <w:r w:rsidR="00B213BD" w:rsidRPr="00207D2A">
        <w:t>developmental stage/sex</w:t>
      </w:r>
      <w:r w:rsidR="00941758" w:rsidRPr="00207D2A">
        <w:t xml:space="preserve"> class inferences.  </w:t>
      </w:r>
    </w:p>
    <w:p w14:paraId="0699146D" w14:textId="77777777" w:rsidR="00862972" w:rsidRPr="00207D2A" w:rsidRDefault="00862972" w:rsidP="00EA7AE3">
      <w:pPr>
        <w:pStyle w:val="Heading2"/>
        <w:rPr>
          <w:rFonts w:cs="Times New Roman"/>
        </w:rPr>
      </w:pPr>
      <w:bookmarkStart w:id="20" w:name="_Toc201083897"/>
      <w:r w:rsidRPr="00207D2A">
        <w:rPr>
          <w:rFonts w:cs="Times New Roman"/>
        </w:rPr>
        <w:t>2 | METHODS</w:t>
      </w:r>
      <w:bookmarkEnd w:id="20"/>
    </w:p>
    <w:p w14:paraId="39B141C3" w14:textId="77777777" w:rsidR="00862972" w:rsidRPr="00207D2A" w:rsidRDefault="00862972" w:rsidP="00EA7AE3">
      <w:pPr>
        <w:pStyle w:val="Heading3"/>
        <w:rPr>
          <w:rFonts w:cs="Times New Roman"/>
        </w:rPr>
      </w:pPr>
      <w:bookmarkStart w:id="21" w:name="_Toc201083898"/>
      <w:r w:rsidRPr="00207D2A">
        <w:rPr>
          <w:rFonts w:cs="Times New Roman"/>
        </w:rPr>
        <w:t>2.1 | Data Collection</w:t>
      </w:r>
      <w:bookmarkEnd w:id="21"/>
    </w:p>
    <w:p w14:paraId="6034AE18" w14:textId="2F5B4301" w:rsidR="00862972" w:rsidRPr="00207D2A" w:rsidRDefault="00862972" w:rsidP="00862972">
      <w:r w:rsidRPr="00207D2A">
        <w:t>We carried out dedicated surveys in the deep waters (&gt; 1000 m) off the Galápagos Islands aboard a 12</w:t>
      </w:r>
      <w:r w:rsidR="00D20807" w:rsidRPr="00207D2A">
        <w:t xml:space="preserve"> </w:t>
      </w:r>
      <w:r w:rsidRPr="00207D2A">
        <w:t>m sailboat (</w:t>
      </w:r>
      <w:r w:rsidRPr="00207D2A">
        <w:rPr>
          <w:i/>
          <w:iCs/>
        </w:rPr>
        <w:t>Balaena</w:t>
      </w:r>
      <w:r w:rsidRPr="00207D2A">
        <w:t xml:space="preserve">) between January and </w:t>
      </w:r>
      <w:r w:rsidR="00C16AC2" w:rsidRPr="00207D2A">
        <w:t>May</w:t>
      </w:r>
      <w:r w:rsidRPr="00207D2A">
        <w:t xml:space="preserve"> 2023 </w:t>
      </w:r>
      <w:commentRangeStart w:id="22"/>
      <w:r w:rsidRPr="00207D2A">
        <w:t>(</w:t>
      </w:r>
      <w:r w:rsidR="00D20807" w:rsidRPr="00207D2A">
        <w:t xml:space="preserve">Galápagos National Park </w:t>
      </w:r>
      <w:r w:rsidRPr="00207D2A">
        <w:t>research permit No. PC-86-22</w:t>
      </w:r>
      <w:commentRangeEnd w:id="22"/>
      <w:r w:rsidR="00EA082D" w:rsidRPr="00207D2A">
        <w:rPr>
          <w:rStyle w:val="CommentReference"/>
        </w:rPr>
        <w:commentReference w:id="22"/>
      </w:r>
      <w:r w:rsidRPr="00207D2A">
        <w:t xml:space="preserve">). </w:t>
      </w:r>
      <w:commentRangeStart w:id="23"/>
      <w:r w:rsidRPr="00207D2A">
        <w:t xml:space="preserve">We searched for sperm whales </w:t>
      </w:r>
      <w:r w:rsidR="00C1259C" w:rsidRPr="00207D2A">
        <w:t xml:space="preserve">visually during daylight hours </w:t>
      </w:r>
      <w:r w:rsidR="00C1259C">
        <w:t xml:space="preserve">and </w:t>
      </w:r>
      <w:r w:rsidRPr="00207D2A">
        <w:t xml:space="preserve">acoustically </w:t>
      </w:r>
      <w:r w:rsidR="00AA7307" w:rsidRPr="00207D2A">
        <w:t>(</w:t>
      </w:r>
      <w:r w:rsidRPr="00207D2A">
        <w:t>using a 100</w:t>
      </w:r>
      <w:r w:rsidR="00AC376A">
        <w:t>-</w:t>
      </w:r>
      <w:r w:rsidRPr="00207D2A">
        <w:t xml:space="preserve">m towed </w:t>
      </w:r>
      <w:r w:rsidRPr="00207D2A">
        <w:lastRenderedPageBreak/>
        <w:t>hydrophone</w:t>
      </w:r>
      <w:r w:rsidR="00AA7307" w:rsidRPr="00207D2A">
        <w:t>)</w:t>
      </w:r>
      <w:commentRangeEnd w:id="23"/>
      <w:r w:rsidR="00C1259C">
        <w:rPr>
          <w:rStyle w:val="CommentReference"/>
        </w:rPr>
        <w:commentReference w:id="23"/>
      </w:r>
      <w:r w:rsidRPr="00207D2A">
        <w:t xml:space="preserve">. When we encountered groups of females and juveniles, we followed them for as long as possible at a </w:t>
      </w:r>
      <w:commentRangeStart w:id="24"/>
      <w:r w:rsidRPr="00207D2A">
        <w:t>cautious</w:t>
      </w:r>
      <w:commentRangeEnd w:id="24"/>
      <w:r w:rsidR="00C1259C">
        <w:rPr>
          <w:rStyle w:val="CommentReference"/>
        </w:rPr>
        <w:commentReference w:id="24"/>
      </w:r>
      <w:r w:rsidRPr="00207D2A">
        <w:t xml:space="preserve"> distance</w:t>
      </w:r>
      <w:r w:rsidR="004D6EE1">
        <w:t xml:space="preserve"> (c.a. 50 m)</w:t>
      </w:r>
      <w:r w:rsidRPr="00207D2A">
        <w:t xml:space="preserve"> to collect behavioural, acoustic, and photo-identification data. </w:t>
      </w:r>
    </w:p>
    <w:p w14:paraId="6007BE96" w14:textId="1095E87D" w:rsidR="00862972" w:rsidRDefault="00862972" w:rsidP="00862972">
      <w:r w:rsidRPr="00207D2A">
        <w:t xml:space="preserve">If conditions were adequate (windspeed &lt; 10 kt and no rain), we conducted 1 – 2 hour </w:t>
      </w:r>
      <w:commentRangeStart w:id="25"/>
      <w:r w:rsidRPr="00207D2A">
        <w:t>flight sessions</w:t>
      </w:r>
      <w:r w:rsidR="00037DCB">
        <w:t>, composed by a series of consecutive flights,</w:t>
      </w:r>
      <w:r w:rsidRPr="00207D2A">
        <w:t xml:space="preserve"> </w:t>
      </w:r>
      <w:commentRangeEnd w:id="25"/>
      <w:r w:rsidR="00C1259C">
        <w:rPr>
          <w:rStyle w:val="CommentReference"/>
        </w:rPr>
        <w:commentReference w:id="25"/>
      </w:r>
      <w:r w:rsidRPr="00207D2A">
        <w:t xml:space="preserve">using a DJI Mini 2 drone (249 g) equipped with propeller guards and landing gear. We conducted sessions </w:t>
      </w:r>
      <w:commentRangeStart w:id="26"/>
      <w:r w:rsidRPr="00207D2A">
        <w:t>when glare</w:t>
      </w:r>
      <w:r w:rsidR="00037DCB">
        <w:t xml:space="preserve"> from direct sunlight</w:t>
      </w:r>
      <w:r w:rsidRPr="00207D2A">
        <w:t xml:space="preserve"> </w:t>
      </w:r>
      <w:r w:rsidR="00D0654D">
        <w:t>on</w:t>
      </w:r>
      <w:r w:rsidRPr="00207D2A">
        <w:t xml:space="preserve"> the water interfered the least with visibility</w:t>
      </w:r>
      <w:commentRangeEnd w:id="26"/>
      <w:r w:rsidR="00C1259C">
        <w:rPr>
          <w:rStyle w:val="CommentReference"/>
        </w:rPr>
        <w:commentReference w:id="26"/>
      </w:r>
      <w:r w:rsidR="009E712A">
        <w:t>, often early in the morning or later after noon</w:t>
      </w:r>
      <w:r w:rsidRPr="00207D2A">
        <w:t xml:space="preserve">.  </w:t>
      </w:r>
      <w:r w:rsidR="00C1259C">
        <w:t xml:space="preserve">Over the whales, </w:t>
      </w:r>
      <w:r w:rsidRPr="00207D2A">
        <w:t>we flew between 15 - 120 m above the water and pointed the camera</w:t>
      </w:r>
      <w:r w:rsidR="00D0654D">
        <w:t xml:space="preserve"> down</w:t>
      </w:r>
      <w:r w:rsidRPr="00207D2A">
        <w:t xml:space="preserve"> perpendicularly (i.e., nadir). During flights, we recorded continuously </w:t>
      </w:r>
      <w:r w:rsidR="00D0654D">
        <w:t>at a resolution of</w:t>
      </w:r>
      <w:r w:rsidRPr="00207D2A">
        <w:t xml:space="preserve"> 1080</w:t>
      </w:r>
      <w:r w:rsidR="00B213BD" w:rsidRPr="00207D2A">
        <w:t xml:space="preserve"> x 1902</w:t>
      </w:r>
      <w:r w:rsidR="00D20807" w:rsidRPr="00207D2A">
        <w:t xml:space="preserve"> </w:t>
      </w:r>
      <w:r w:rsidRPr="00207D2A">
        <w:t xml:space="preserve">or </w:t>
      </w:r>
      <w:r w:rsidR="00B213BD" w:rsidRPr="00207D2A">
        <w:t>3840 x 2160 px (</w:t>
      </w:r>
      <w:r w:rsidRPr="00207D2A">
        <w:t>4K</w:t>
      </w:r>
      <w:r w:rsidR="00B213BD" w:rsidRPr="00207D2A">
        <w:t>)</w:t>
      </w:r>
      <w:r w:rsidRPr="00207D2A">
        <w:t xml:space="preserve"> resolution</w:t>
      </w:r>
      <w:r w:rsidR="00D0654D">
        <w:t>, both at 29.79 fps</w:t>
      </w:r>
      <w:r w:rsidRPr="00207D2A">
        <w:t xml:space="preserve">. We alternated </w:t>
      </w:r>
      <w:r w:rsidR="00C1259C">
        <w:t xml:space="preserve">between </w:t>
      </w:r>
      <w:r w:rsidRPr="00207D2A">
        <w:t>a group-follow protocol–during which we kept visual contact with a group of whales by flying high enough to fit all whales in the frame</w:t>
      </w:r>
      <w:r w:rsidR="00B630CA">
        <w:fldChar w:fldCharType="begin"/>
      </w:r>
      <w:r w:rsidR="00A40687">
        <w:instrText xml:space="preserve"> ADDIN ZOTERO_ITEM CSL_CITATION {"citationID":"a29lhd9f4ej","properties":{"formattedCitation":"\\super 24\\nosupersub{}","plainCitation":"24","noteIndex":0},"citationItems":[{"id":77,"uris":["http://zotero.org/users/5395629/items/HSZYS5D4"],"itemData":{"id":77,"type":"article-journal","abstract":"Abstract\n              Seven major types of sampling for observational studies of social behavior have been found in the literature. These methods differ considerably in their suitability for providing unbiased data of various kinds. Below is a summary of the major recommended uses of each technique: In this paper, I have tried to point out the major strengths and weaknesses of each sampling method. Some methods are intrinsically biased with respect to many variables, others to fewer. In choosing a sampling method the main question is whether the procedure results in a biased sample of the variables under study. A method can produce a biased sample directly, as a result of intrinsic bias with respect to a study variable, or secondarily due to some degree of dependence (correlation) between the study variable and a directly-biased variable. In order to choose a sampling technique, the observer needs to consider carefully the characteristics of behavior and social interactions that are relevant to the study population and the research questions at hand. In most studies one will not have adequate empirical knowledge of the dependencies between relevant variables. Under the circumstances, the observer should avoid intrinsic biases to whatever extent possible, in particular those that direcly affect the variables under study. Finally, it will often be possible to use more than one sampling method in a study. Such samples can be taken successively or, under favorable conditions, even concurrently. For example, we have found it possible to take Instantaneous Samples of the identities and distances of nearest neighbors of a focal individual at five or ten minute intervals during Focal-Animal (behavior) Samples on that individual. Often during Focal-Animal Sampling one can also record All Occurrences of Some Behaviors, for the whole social group, for categories of conspicuous behavior, such as predation, intergroup contact, drinking, and so on. The extent to which concurrent multiple sampling is feasible will depend very much on the behavior categories and rate of occurrence, the observational conditions, etc. Where feasible, such multiple sampling can greatly aid in the efficient use of research time.","container-title":"Behaviour","DOI":"10.1163/156853974X00534","ISSN":"0005-7959, 1568-539X","issue":"3-4","journalAbbreviation":"Behaviour","language":"en","page":"227-266","source":"DOI.org (Crossref)","title":"Observational study of behavior: sampling methods","title-short":"Observational study of behavior","volume":"49","author":[{"family":"Altmann","given":"Jeanne"}],"issued":{"date-parts":[["1974"]]}}}],"schema":"https://github.com/citation-style-language/schema/raw/master/csl-citation.json"} </w:instrText>
      </w:r>
      <w:r w:rsidR="00B630CA">
        <w:fldChar w:fldCharType="separate"/>
      </w:r>
      <w:r w:rsidR="00A40687" w:rsidRPr="00A40687">
        <w:rPr>
          <w:kern w:val="0"/>
          <w:szCs w:val="24"/>
          <w:vertAlign w:val="superscript"/>
          <w:lang w:val="en-US"/>
        </w:rPr>
        <w:t>24</w:t>
      </w:r>
      <w:r w:rsidR="00B630CA">
        <w:fldChar w:fldCharType="end"/>
      </w:r>
      <w:r w:rsidRPr="00207D2A">
        <w:t>–</w:t>
      </w:r>
      <w:r w:rsidR="00C1259C">
        <w:t>and</w:t>
      </w:r>
      <w:r w:rsidRPr="00207D2A">
        <w:t xml:space="preserve"> brief moments of close approach (15 - 20 m)–to capture individual whales’ distinctive marks and allow for more accurate size estimates. At the end </w:t>
      </w:r>
      <w:r w:rsidR="00C8340B" w:rsidRPr="00207D2A">
        <w:t xml:space="preserve">of </w:t>
      </w:r>
      <w:r w:rsidRPr="00207D2A">
        <w:t xml:space="preserve">most flights, we hovered over the research vessel to collect a calibration image (see </w:t>
      </w:r>
      <w:r w:rsidRPr="00207D2A">
        <w:fldChar w:fldCharType="begin"/>
      </w:r>
      <w:r w:rsidRPr="00207D2A">
        <w:instrText xml:space="preserve"> REF _Ref192584273 \h </w:instrText>
      </w:r>
      <w:r w:rsidR="008E3BC8" w:rsidRPr="00207D2A">
        <w:instrText xml:space="preserve"> \* MERGEFORMAT </w:instrText>
      </w:r>
      <w:r w:rsidRPr="00207D2A">
        <w:fldChar w:fldCharType="separate"/>
      </w:r>
      <w:r w:rsidR="00C00B6C" w:rsidRPr="00207D2A">
        <w:t xml:space="preserve">2.2.1 | </w:t>
      </w:r>
      <w:r w:rsidRPr="00207D2A">
        <w:fldChar w:fldCharType="end"/>
      </w:r>
      <w:r w:rsidRPr="00207D2A">
        <w:t xml:space="preserve">). </w:t>
      </w:r>
    </w:p>
    <w:p w14:paraId="2427619A" w14:textId="77777777" w:rsidR="00862972" w:rsidRPr="00207D2A" w:rsidRDefault="00862972" w:rsidP="00EA7AE3">
      <w:pPr>
        <w:pStyle w:val="Heading3"/>
        <w:rPr>
          <w:rFonts w:cs="Times New Roman"/>
        </w:rPr>
      </w:pPr>
      <w:bookmarkStart w:id="27" w:name="_Toc201083899"/>
      <w:r w:rsidRPr="00207D2A">
        <w:rPr>
          <w:rFonts w:cs="Times New Roman"/>
        </w:rPr>
        <w:t>2.2 | Morphometric measurements</w:t>
      </w:r>
      <w:bookmarkEnd w:id="27"/>
    </w:p>
    <w:p w14:paraId="15D81402" w14:textId="77777777" w:rsidR="00862972" w:rsidRPr="00207D2A" w:rsidRDefault="00862972" w:rsidP="00EA7AE3">
      <w:pPr>
        <w:pStyle w:val="Heading4"/>
        <w:rPr>
          <w:rFonts w:cs="Times New Roman"/>
        </w:rPr>
      </w:pPr>
      <w:bookmarkStart w:id="28" w:name="_Ref192584273"/>
      <w:r w:rsidRPr="00207D2A">
        <w:rPr>
          <w:rFonts w:cs="Times New Roman"/>
        </w:rPr>
        <w:t xml:space="preserve">2.2.1 | </w:t>
      </w:r>
      <w:bookmarkEnd w:id="28"/>
      <w:r w:rsidRPr="00207D2A">
        <w:rPr>
          <w:rFonts w:cs="Times New Roman"/>
        </w:rPr>
        <w:t>Estimating and correcting measurement error</w:t>
      </w:r>
    </w:p>
    <w:p w14:paraId="0DA1BC33" w14:textId="7228350C" w:rsidR="00C45E33" w:rsidRPr="00207D2A" w:rsidRDefault="00862972" w:rsidP="00862972">
      <w:commentRangeStart w:id="29"/>
      <w:r w:rsidRPr="00207D2A">
        <w:t xml:space="preserve">Errors in aerial photogrammetry arise from several sources, of which the most impactful </w:t>
      </w:r>
      <w:r w:rsidR="00876D20">
        <w:t>is</w:t>
      </w:r>
      <w:r w:rsidRPr="00207D2A">
        <w:t xml:space="preserve"> altitude </w:t>
      </w:r>
      <w:r w:rsidR="00EC30B6" w:rsidRPr="00207D2A">
        <w:t>measurement</w:t>
      </w:r>
      <w:r w:rsidR="00876D20">
        <w:t xml:space="preserve"> error</w:t>
      </w:r>
      <w:r w:rsidR="00EC30B6" w:rsidRPr="00207D2A">
        <w:t>, which impact</w:t>
      </w:r>
      <w:r w:rsidR="00876D20">
        <w:t>s</w:t>
      </w:r>
      <w:r w:rsidR="00EC30B6" w:rsidRPr="00207D2A">
        <w:t xml:space="preserve"> the scaling factor used to estimate true object lengths</w:t>
      </w:r>
      <w:r w:rsidRPr="00207D2A">
        <w:fldChar w:fldCharType="begin"/>
      </w:r>
      <w:r w:rsidR="00A40687">
        <w:instrText xml:space="preserve"> ADDIN ZOTERO_ITEM CSL_CITATION {"citationID":"JyqLn8Zm","properties":{"formattedCitation":"\\super 9\\uc0\\u8211{}11,25\\nosupersub{}","plainCitation":"9–11,25","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A40687" w:rsidRPr="00A40687">
        <w:rPr>
          <w:kern w:val="0"/>
          <w:szCs w:val="24"/>
          <w:vertAlign w:val="superscript"/>
          <w:lang w:val="en-US"/>
        </w:rPr>
        <w:t>9–11,25</w:t>
      </w:r>
      <w:r w:rsidRPr="00207D2A">
        <w:fldChar w:fldCharType="end"/>
      </w:r>
      <w:r w:rsidRPr="00764DF1">
        <w:rPr>
          <w:rPrChange w:id="30" w:author="Hal Whitehead" w:date="2025-09-27T08:17:00Z" w16du:dateUtc="2025-09-27T11:17:00Z">
            <w:rPr>
              <w:lang w:val="fr-FR"/>
            </w:rPr>
          </w:rPrChange>
        </w:rPr>
        <w:t xml:space="preserve">. </w:t>
      </w:r>
      <w:r w:rsidR="00EC30B6" w:rsidRPr="00B67D3F">
        <w:t xml:space="preserve">Our morphometric estimates were based on </w:t>
      </w:r>
      <w:r w:rsidR="00EC30B6" w:rsidRPr="00207D2A">
        <w:t xml:space="preserve">altitude </w:t>
      </w:r>
      <w:r w:rsidR="00EC30B6" w:rsidRPr="00037DCB">
        <w:t xml:space="preserve">measurements </w:t>
      </w:r>
      <w:r w:rsidR="00EC30B6" w:rsidRPr="00207D2A">
        <w:t>from</w:t>
      </w:r>
      <w:r w:rsidR="00EC30B6" w:rsidRPr="00037DCB">
        <w:t xml:space="preserve"> the built-in barometric altimeter, which is less precise (i.e., </w:t>
      </w:r>
      <w:r w:rsidR="00EC30B6" w:rsidRPr="00207D2A">
        <w:t xml:space="preserve">has more variation) and less accurate (i.e., approaches true values less often) than measurements obtained from laser-based altimeters </w:t>
      </w:r>
      <w:r w:rsidR="003D11D0" w:rsidRPr="00207D2A">
        <w:t xml:space="preserve">that are </w:t>
      </w:r>
      <w:r w:rsidR="00EC30B6" w:rsidRPr="00207D2A">
        <w:t xml:space="preserve">typically used in </w:t>
      </w:r>
      <w:r w:rsidR="003D11D0" w:rsidRPr="00207D2A">
        <w:t>cetacean photogrammetric</w:t>
      </w:r>
      <w:r w:rsidR="00EC30B6" w:rsidRPr="00207D2A">
        <w:t xml:space="preserve"> research</w:t>
      </w:r>
      <w:r w:rsidRPr="00207D2A">
        <w:fldChar w:fldCharType="begin"/>
      </w:r>
      <w:r w:rsidR="00DC1D0D">
        <w:instrText xml:space="preserve"> ADDIN ZOTERO_ITEM CSL_CITATION {"citationID":"vJXFMUMd","properties":{"formattedCitation":"\\super 9,10\\nosupersub{}","plainCitation":"9,10","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Pr="00207D2A">
        <w:fldChar w:fldCharType="separate"/>
      </w:r>
      <w:r w:rsidR="00DC1D0D" w:rsidRPr="00DC1D0D">
        <w:rPr>
          <w:kern w:val="0"/>
          <w:szCs w:val="24"/>
          <w:vertAlign w:val="superscript"/>
          <w:lang w:val="en-US"/>
        </w:rPr>
        <w:t>9,10</w:t>
      </w:r>
      <w:r w:rsidRPr="00207D2A">
        <w:fldChar w:fldCharType="end"/>
      </w:r>
      <w:r w:rsidR="00906B25" w:rsidRPr="00207D2A">
        <w:t xml:space="preserve">. We did not incorporate a laser altimeter </w:t>
      </w:r>
      <w:r w:rsidR="00C45E33" w:rsidRPr="00207D2A">
        <w:t>on</w:t>
      </w:r>
      <w:r w:rsidR="00906B25" w:rsidRPr="00207D2A">
        <w:t xml:space="preserve"> our </w:t>
      </w:r>
      <w:r w:rsidR="00D0654D">
        <w:t>UAV as it would have exceeded the payload capacity of the airframe and significantly reduced flight time, given the UAV’s small size.</w:t>
      </w:r>
      <w:r w:rsidR="00C45E33" w:rsidRPr="00207D2A">
        <w:t xml:space="preserve"> We opted for this </w:t>
      </w:r>
      <w:r w:rsidR="00D0654D">
        <w:t>UAV</w:t>
      </w:r>
      <w:r w:rsidR="00C45E33" w:rsidRPr="00207D2A">
        <w:t xml:space="preserve"> model because our initial attempts to fly and retrieve a larger UAV (Phantom 4 Pro) equipped with a laser altimeter </w:t>
      </w:r>
      <w:r w:rsidR="003B55B4">
        <w:t xml:space="preserve">from the research </w:t>
      </w:r>
      <w:r w:rsidR="00C45E33" w:rsidRPr="00207D2A">
        <w:t xml:space="preserve">vessel </w:t>
      </w:r>
      <w:commentRangeStart w:id="31"/>
      <w:commentRangeStart w:id="32"/>
      <w:r w:rsidR="00876D20">
        <w:t>were largely unsuccessful</w:t>
      </w:r>
      <w:commentRangeEnd w:id="31"/>
      <w:r w:rsidR="00876D20">
        <w:rPr>
          <w:rStyle w:val="CommentReference"/>
        </w:rPr>
        <w:commentReference w:id="31"/>
      </w:r>
      <w:commentRangeEnd w:id="32"/>
      <w:r w:rsidR="00037DCB">
        <w:rPr>
          <w:rStyle w:val="CommentReference"/>
        </w:rPr>
        <w:commentReference w:id="32"/>
      </w:r>
      <w:r w:rsidR="00C45E33" w:rsidRPr="00207D2A">
        <w:t xml:space="preserve"> due to a combination </w:t>
      </w:r>
      <w:r w:rsidR="003D11D0" w:rsidRPr="00207D2A">
        <w:t xml:space="preserve">of </w:t>
      </w:r>
      <w:r w:rsidR="00C45E33" w:rsidRPr="00207D2A">
        <w:t xml:space="preserve">pilot inexperience (AE) and the inherent challenges of landing a drone on a sailboat at sea. As our main interest </w:t>
      </w:r>
      <w:r w:rsidR="003D11D0" w:rsidRPr="00207D2A">
        <w:t xml:space="preserve">was to collect video recordings for analyzing </w:t>
      </w:r>
      <w:r w:rsidR="00C45E33" w:rsidRPr="00207D2A">
        <w:t xml:space="preserve">sperm whale </w:t>
      </w:r>
      <w:r w:rsidR="003D11D0" w:rsidRPr="00207D2A">
        <w:t>behaviour</w:t>
      </w:r>
      <w:r w:rsidR="00C45E33" w:rsidRPr="00207D2A">
        <w:t xml:space="preserve">, we </w:t>
      </w:r>
      <w:r w:rsidR="00876D20">
        <w:t xml:space="preserve">opted </w:t>
      </w:r>
      <w:r w:rsidR="00876D20">
        <w:lastRenderedPageBreak/>
        <w:t>for</w:t>
      </w:r>
      <w:r w:rsidR="00C45E33" w:rsidRPr="00207D2A">
        <w:t xml:space="preserve"> </w:t>
      </w:r>
      <w:r w:rsidR="00876D20">
        <w:t xml:space="preserve">the </w:t>
      </w:r>
      <w:r w:rsidR="00D0654D">
        <w:t>UAV</w:t>
      </w:r>
      <w:r w:rsidR="00876D20">
        <w:t xml:space="preserve"> system with </w:t>
      </w:r>
      <w:r w:rsidR="003D11D0" w:rsidRPr="00207D2A">
        <w:t>reduced</w:t>
      </w:r>
      <w:r w:rsidR="00C45E33" w:rsidRPr="00207D2A">
        <w:t xml:space="preserve"> of accuracy and precision </w:t>
      </w:r>
      <w:r w:rsidR="00876D20">
        <w:t>in</w:t>
      </w:r>
      <w:r w:rsidR="003D11D0" w:rsidRPr="00207D2A">
        <w:t xml:space="preserve"> </w:t>
      </w:r>
      <w:r w:rsidR="00876D20">
        <w:t>altitude measurement</w:t>
      </w:r>
      <w:r w:rsidR="00C45E33" w:rsidRPr="00207D2A">
        <w:t xml:space="preserve"> </w:t>
      </w:r>
      <w:r w:rsidR="00876D20">
        <w:t xml:space="preserve">in </w:t>
      </w:r>
      <w:r w:rsidR="00C45E33" w:rsidRPr="00207D2A">
        <w:t xml:space="preserve">exchange for </w:t>
      </w:r>
      <w:r w:rsidR="00876D20">
        <w:t>longer flight times</w:t>
      </w:r>
      <w:r w:rsidR="00C45E33" w:rsidRPr="00207D2A">
        <w:t>,</w:t>
      </w:r>
      <w:r w:rsidR="00876D20">
        <w:t xml:space="preserve"> reliable</w:t>
      </w:r>
      <w:r w:rsidR="00C45E33" w:rsidRPr="00207D2A">
        <w:t xml:space="preserve"> </w:t>
      </w:r>
      <w:r w:rsidR="003D11D0" w:rsidRPr="00207D2A">
        <w:t>retriev</w:t>
      </w:r>
      <w:r w:rsidR="00876D20">
        <w:t>al</w:t>
      </w:r>
      <w:r w:rsidR="00C45E33" w:rsidRPr="00207D2A">
        <w:t>, and relatively low</w:t>
      </w:r>
      <w:r w:rsidR="00876D20">
        <w:t xml:space="preserve"> replacement</w:t>
      </w:r>
      <w:r w:rsidR="00C45E33" w:rsidRPr="00207D2A">
        <w:t xml:space="preserve"> cost. </w:t>
      </w:r>
      <w:commentRangeEnd w:id="29"/>
      <w:r w:rsidR="00876D20">
        <w:rPr>
          <w:rStyle w:val="CommentReference"/>
        </w:rPr>
        <w:commentReference w:id="29"/>
      </w:r>
    </w:p>
    <w:p w14:paraId="1D845A02" w14:textId="2C51E498" w:rsidR="00862972" w:rsidRPr="00207D2A" w:rsidRDefault="002A1690" w:rsidP="00862972">
      <w:r w:rsidRPr="00207D2A">
        <w:t xml:space="preserve">To quantify the uncertainty in morphometric measurements and correct barometric altitudes of our </w:t>
      </w:r>
      <w:r w:rsidR="00D0654D">
        <w:t>UAV</w:t>
      </w:r>
      <w:r w:rsidRPr="00207D2A">
        <w:t xml:space="preserve"> system, we</w:t>
      </w:r>
      <w:r w:rsidR="00862972" w:rsidRPr="00207D2A">
        <w:t xml:space="preserve"> used measurements of our research vessel</w:t>
      </w:r>
      <w:r w:rsidR="004942FF" w:rsidRPr="00207D2A">
        <w:t xml:space="preserve"> (12.03 m)</w:t>
      </w:r>
      <w:r w:rsidR="00862972" w:rsidRPr="00207D2A">
        <w:t xml:space="preserve"> collected throughout the field season at various altitudes (27 – 120 m). We quantified percent measurement error using a modified version </w:t>
      </w:r>
      <w:r w:rsidR="00583D6D" w:rsidRPr="00207D2A">
        <w:t xml:space="preserve">of the equation </w:t>
      </w:r>
      <w:r w:rsidR="00B630CA">
        <w:t>in</w:t>
      </w:r>
      <w:r w:rsidR="00862972" w:rsidRPr="00207D2A">
        <w:t xml:space="preserve"> Bierlich et al. </w:t>
      </w:r>
      <w:r w:rsidR="00583D6D" w:rsidRPr="00207D2A">
        <w:t>(</w:t>
      </w:r>
      <w:r w:rsidR="00862972" w:rsidRPr="00207D2A">
        <w:t>2021</w:t>
      </w:r>
      <w:r w:rsidR="00583D6D" w:rsidRPr="00207D2A">
        <w:t>)</w:t>
      </w:r>
      <w:r w:rsidR="00B630CA">
        <w:fldChar w:fldCharType="begin"/>
      </w:r>
      <w:r w:rsidR="00A40687">
        <w:instrText xml:space="preserve"> ADDIN ZOTERO_ITEM CSL_CITATION {"citationID":"aoosumhikg","properties":{"formattedCitation":"\\super 10\\nosupersub{}","plainCitation":"10","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00B630CA">
        <w:fldChar w:fldCharType="separate"/>
      </w:r>
      <w:r w:rsidR="00A40687" w:rsidRPr="00A40687">
        <w:rPr>
          <w:kern w:val="0"/>
          <w:szCs w:val="24"/>
          <w:vertAlign w:val="superscript"/>
          <w:lang w:val="en-US"/>
        </w:rPr>
        <w:t>10</w:t>
      </w:r>
      <w:r w:rsidR="00B630CA">
        <w:fldChar w:fldCharType="end"/>
      </w:r>
      <w:r w:rsidR="00862972" w:rsidRPr="00207D2A">
        <w:t>:</w:t>
      </w:r>
    </w:p>
    <w:p w14:paraId="797DCAED" w14:textId="5D34A304"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207D2A" w:rsidRDefault="00862972" w:rsidP="00862972">
      <w:pPr>
        <w:rPr>
          <w:rFonts w:eastAsiaTheme="minorEastAsia"/>
        </w:rPr>
      </w:pPr>
    </w:p>
    <w:p w14:paraId="4DDB094A" w14:textId="716D1991" w:rsidR="004942FF" w:rsidRPr="00207D2A" w:rsidRDefault="00862972" w:rsidP="004942FF">
      <w:r w:rsidRPr="00207D2A">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 xml:space="preserve"> is the known length of the calibration object </w:t>
      </w:r>
      <w:r w:rsidR="004942FF" w:rsidRPr="00207D2A">
        <w:rPr>
          <w:rFonts w:eastAsiaTheme="minorEastAsia"/>
        </w:rPr>
        <w:t xml:space="preserve">in meters, </w:t>
      </w:r>
      <w:r w:rsidRPr="00207D2A">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sidRPr="00207D2A">
        <w:rPr>
          <w:rFonts w:eastAsiaTheme="minorEastAsia"/>
        </w:rPr>
        <w:t xml:space="preserve"> is the estimated length in meters of the calibration object in each image </w:t>
      </w:r>
      <m:oMath>
        <m:r>
          <w:rPr>
            <w:rFonts w:ascii="Cambria Math" w:hAnsi="Cambria Math"/>
          </w:rPr>
          <m:t>i</m:t>
        </m:r>
      </m:oMath>
      <w:r w:rsidRPr="00207D2A">
        <w:rPr>
          <w:rFonts w:eastAsiaTheme="minorEastAsia"/>
        </w:rPr>
        <w:t xml:space="preserve">. </w:t>
      </w:r>
      <w:r w:rsidR="004942FF" w:rsidRPr="00207D2A">
        <w:t>We used MorphoMetriX V2</w:t>
      </w:r>
      <w:r w:rsidR="004942FF" w:rsidRPr="00207D2A">
        <w:fldChar w:fldCharType="begin"/>
      </w:r>
      <w:r w:rsidR="00A40687">
        <w:instrText xml:space="preserve"> ADDIN ZOTERO_ITEM CSL_CITATION {"citationID":"t6cTNLw6","properties":{"formattedCitation":"\\super 26\\nosupersub{}","plainCitation":"26","noteIndex":0},"citationItems":[{"id":184,"uris":["http://zotero.org/users/5395629/items/38LKEFTN"],"itemData":{"id":184,"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rsidRPr="00207D2A">
        <w:fldChar w:fldCharType="separate"/>
      </w:r>
      <w:r w:rsidR="00A40687" w:rsidRPr="00A40687">
        <w:rPr>
          <w:kern w:val="0"/>
          <w:szCs w:val="24"/>
          <w:vertAlign w:val="superscript"/>
          <w:lang w:val="en-US"/>
        </w:rPr>
        <w:t>26</w:t>
      </w:r>
      <w:r w:rsidR="004942FF" w:rsidRPr="00207D2A">
        <w:fldChar w:fldCharType="end"/>
      </w:r>
      <w:r w:rsidR="004942FF" w:rsidRPr="00207D2A">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rsidRPr="00207D2A">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rsidRPr="00207D2A">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rsidRPr="00207D2A">
        <w:t xml:space="preserve">) in meters by </w:t>
      </w:r>
      <w:r w:rsidR="00F43927" w:rsidRPr="00207D2A">
        <w:t>applying</w:t>
      </w:r>
      <w:r w:rsidR="004942FF" w:rsidRPr="00207D2A">
        <w:t xml:space="preserve"> equation</w:t>
      </w:r>
      <w:r w:rsidR="00F43927" w:rsidRPr="00207D2A">
        <w:t xml:space="preserve"> (2)</w:t>
      </w:r>
      <w:r w:rsidR="004942FF" w:rsidRPr="00207D2A">
        <w:t>, modified from Burnett et al. (2019)</w:t>
      </w:r>
      <w:r w:rsidR="00B630CA">
        <w:fldChar w:fldCharType="begin"/>
      </w:r>
      <w:r w:rsidR="00A40687">
        <w:instrText xml:space="preserve"> ADDIN ZOTERO_ITEM CSL_CITATION {"citationID":"a2eovn6tto1","properties":{"formattedCitation":"\\super 9\\nosupersub{}","plainCitation":"9","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schema":"https://github.com/citation-style-language/schema/raw/master/csl-citation.json"} </w:instrText>
      </w:r>
      <w:r w:rsidR="00B630CA">
        <w:fldChar w:fldCharType="separate"/>
      </w:r>
      <w:r w:rsidR="00A40687" w:rsidRPr="00A40687">
        <w:rPr>
          <w:kern w:val="0"/>
          <w:szCs w:val="24"/>
          <w:vertAlign w:val="superscript"/>
          <w:lang w:val="en-US"/>
        </w:rPr>
        <w:t>9</w:t>
      </w:r>
      <w:r w:rsidR="00B630CA">
        <w:fldChar w:fldCharType="end"/>
      </w:r>
      <w:r w:rsidR="004942FF" w:rsidRPr="00207D2A">
        <w:t>:</w:t>
      </w:r>
    </w:p>
    <w:p w14:paraId="67004528" w14:textId="2EC17D7A" w:rsidR="004942FF" w:rsidRPr="00207D2A"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522D8356" w:rsidR="004942FF" w:rsidRPr="00207D2A" w:rsidRDefault="004942FF" w:rsidP="004942FF">
      <w:pPr>
        <w:rPr>
          <w:rFonts w:eastAsiaTheme="minorEastAsia"/>
        </w:rPr>
      </w:pPr>
      <w:r w:rsidRPr="00207D2A">
        <w:rPr>
          <w:rFonts w:eastAsiaTheme="minorEastAsia"/>
        </w:rPr>
        <w:t xml:space="preserve">where </w:t>
      </w:r>
      <w:r w:rsidRPr="00207D2A">
        <w:rPr>
          <w:rFonts w:eastAsiaTheme="minorEastAsia"/>
          <w:i/>
          <w:iCs/>
        </w:rPr>
        <w:t>H</w:t>
      </w:r>
      <w:r w:rsidRPr="00207D2A">
        <w:rPr>
          <w:rFonts w:eastAsiaTheme="minorEastAsia"/>
        </w:rPr>
        <w:t xml:space="preserve"> </w:t>
      </w:r>
      <w:r w:rsidR="00C8340B" w:rsidRPr="00207D2A">
        <w:rPr>
          <w:rFonts w:eastAsiaTheme="minorEastAsia"/>
        </w:rPr>
        <w:t xml:space="preserve">is </w:t>
      </w:r>
      <w:r w:rsidRPr="00207D2A">
        <w:rPr>
          <w:rFonts w:eastAsiaTheme="minorEastAsia"/>
        </w:rPr>
        <w:t xml:space="preserve">the drone altitude above sea level, and α is a </w:t>
      </w:r>
      <w:commentRangeStart w:id="33"/>
      <w:r w:rsidRPr="00207D2A">
        <w:rPr>
          <w:rFonts w:eastAsiaTheme="minorEastAsia"/>
        </w:rPr>
        <w:t xml:space="preserve">scaling </w:t>
      </w:r>
      <w:commentRangeEnd w:id="33"/>
      <w:r w:rsidR="00876D20">
        <w:rPr>
          <w:rStyle w:val="CommentReference"/>
        </w:rPr>
        <w:commentReference w:id="33"/>
      </w:r>
      <w:r w:rsidR="00037DCB">
        <w:rPr>
          <w:rFonts w:eastAsiaTheme="minorEastAsia"/>
        </w:rPr>
        <w:t xml:space="preserve">factor </w:t>
      </w:r>
      <w:r w:rsidRPr="00207D2A">
        <w:rPr>
          <w:rFonts w:eastAsiaTheme="minorEastAsia"/>
        </w:rPr>
        <w:t xml:space="preserve">corresponding to the DJI Mini 2 drone camera. While </w:t>
      </w:r>
      <m:oMath>
        <m:r>
          <w:rPr>
            <w:rFonts w:ascii="Cambria Math" w:hAnsi="Cambria Math"/>
          </w:rPr>
          <m:t>α</m:t>
        </m:r>
      </m:oMath>
      <w:r w:rsidRPr="00207D2A">
        <w:rPr>
          <w:rFonts w:eastAsiaTheme="minorEastAsia"/>
        </w:rPr>
        <w:t xml:space="preserve">, can be computed based on known camera parameters (i.e., focal length and pixel dimensions), these values were unavailable for our drone model from the manufacturer. We therefor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sidRPr="00207D2A">
        <w:rPr>
          <w:rFonts w:eastAsiaTheme="minorEastAsia"/>
        </w:rPr>
        <w:t xml:space="preserve">measurements of a known object of known length </w:t>
      </w:r>
      <w:r w:rsidRPr="00207D2A">
        <w:rPr>
          <w:rFonts w:eastAsiaTheme="minorEastAsia"/>
          <w:i/>
          <w:iCs/>
        </w:rPr>
        <w:t xml:space="preserve">L </w:t>
      </w:r>
      <w:r w:rsidR="00AA7307" w:rsidRPr="00207D2A">
        <w:rPr>
          <w:rFonts w:eastAsiaTheme="minorEastAsia"/>
        </w:rPr>
        <w:t xml:space="preserve">at a </w:t>
      </w:r>
      <w:r w:rsidRPr="00207D2A">
        <w:rPr>
          <w:rFonts w:eastAsiaTheme="minorEastAsia"/>
        </w:rPr>
        <w:t>known distance (</w:t>
      </w:r>
      <w:r w:rsidRPr="00207D2A">
        <w:rPr>
          <w:rFonts w:eastAsiaTheme="minorEastAsia"/>
          <w:i/>
          <w:iCs/>
        </w:rPr>
        <w:t>H</w:t>
      </w:r>
      <w:r w:rsidRPr="00207D2A">
        <w:rPr>
          <w:rFonts w:eastAsiaTheme="minorEastAsia"/>
        </w:rPr>
        <w:t>)</w:t>
      </w:r>
      <w:r w:rsidRPr="00207D2A">
        <w:rPr>
          <w:rFonts w:eastAsiaTheme="minorEastAsia"/>
          <w:i/>
          <w:iCs/>
        </w:rPr>
        <w:t xml:space="preserve"> </w:t>
      </w:r>
      <w:r w:rsidRPr="00207D2A">
        <w:rPr>
          <w:rFonts w:eastAsiaTheme="minorEastAsia"/>
        </w:rPr>
        <w:t>in the lab</w:t>
      </w:r>
      <w:r w:rsidR="00AA7307" w:rsidRPr="00207D2A">
        <w:rPr>
          <w:rFonts w:eastAsiaTheme="minorEastAsia"/>
        </w:rPr>
        <w:t xml:space="preserve"> and then</w:t>
      </w:r>
      <w:r w:rsidRPr="00207D2A">
        <w:rPr>
          <w:rFonts w:eastAsiaTheme="minorEastAsia"/>
        </w:rPr>
        <w:t xml:space="preserve"> using equation </w:t>
      </w:r>
      <w:r w:rsidR="00F43927" w:rsidRPr="00207D2A">
        <w:rPr>
          <w:rFonts w:eastAsiaTheme="minorEastAsia"/>
        </w:rPr>
        <w:t>(3)</w:t>
      </w:r>
      <w:r w:rsidRPr="00207D2A">
        <w:rPr>
          <w:rFonts w:eastAsiaTheme="minorEastAsia"/>
        </w:rPr>
        <w:t xml:space="preserve">. </w:t>
      </w:r>
    </w:p>
    <w:p w14:paraId="5DF22379" w14:textId="6446D0B9" w:rsidR="004942FF" w:rsidRPr="00207D2A" w:rsidRDefault="00000000" w:rsidP="00862972">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25A65B9F" w14:textId="5E491937" w:rsidR="00862972" w:rsidRPr="00207D2A" w:rsidRDefault="00862972" w:rsidP="00862972">
      <w:r w:rsidRPr="00207D2A">
        <w:lastRenderedPageBreak/>
        <w:t xml:space="preserve">To </w:t>
      </w:r>
      <w:r w:rsidR="004942FF" w:rsidRPr="00207D2A">
        <w:t xml:space="preserve">estimate the bias in the drone’s barometric altitude, we first </w:t>
      </w:r>
      <w:r w:rsidRPr="00207D2A">
        <w:t>compute</w:t>
      </w:r>
      <w:r w:rsidR="00FC473B" w:rsidRPr="00207D2A">
        <w:t>d</w:t>
      </w:r>
      <w:r w:rsidRPr="00207D2A">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207D2A">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sidRPr="00207D2A">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w:t>
      </w:r>
    </w:p>
    <w:p w14:paraId="7A15B987" w14:textId="77777777" w:rsidR="00862972"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Pr="00207D2A" w:rsidRDefault="00FC473B" w:rsidP="00862972">
      <w:pPr>
        <w:rPr>
          <w:rFonts w:eastAsiaTheme="minorEastAsia"/>
        </w:rPr>
      </w:pPr>
      <w:r w:rsidRPr="00207D2A">
        <w:rPr>
          <w:rFonts w:eastAsiaTheme="minorEastAsia"/>
        </w:rPr>
        <w:t>W</w:t>
      </w:r>
      <w:r w:rsidR="00862972" w:rsidRPr="00207D2A">
        <w:rPr>
          <w:rFonts w:eastAsiaTheme="minorEastAsia"/>
        </w:rPr>
        <w:t>e</w:t>
      </w:r>
      <w:r w:rsidRPr="00207D2A">
        <w:rPr>
          <w:rFonts w:eastAsiaTheme="minorEastAsia"/>
        </w:rPr>
        <w:t xml:space="preserve"> then</w:t>
      </w:r>
      <w:r w:rsidR="00862972" w:rsidRPr="00207D2A">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sidRPr="00207D2A">
        <w:rPr>
          <w:rFonts w:eastAsiaTheme="minorEastAsia"/>
        </w:rPr>
        <w:t xml:space="preserve"> given the barometer altitude: </w:t>
      </w:r>
    </w:p>
    <w:p w14:paraId="7882B529" w14:textId="129400F6" w:rsidR="00FC473B"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71ACD08D" w14:textId="26A8575F" w:rsidR="001555F5" w:rsidRPr="00207D2A" w:rsidRDefault="001555F5" w:rsidP="00862972">
      <w:pPr>
        <w:rPr>
          <w:rFonts w:eastAsiaTheme="minorEastAsia"/>
        </w:rPr>
      </w:pPr>
      <w:r w:rsidRPr="00207D2A">
        <w:rPr>
          <w:rFonts w:eastAsiaTheme="minorEastAsia"/>
        </w:rPr>
        <w:t xml:space="preserve">To account for the possibility that barometric altitude biases would vary on different days as a result </w:t>
      </w:r>
      <w:r w:rsidR="00FA4C14">
        <w:rPr>
          <w:rFonts w:eastAsiaTheme="minorEastAsia"/>
        </w:rPr>
        <w:t>of</w:t>
      </w:r>
      <w:r w:rsidR="00FA4C14" w:rsidRPr="00207D2A">
        <w:rPr>
          <w:rFonts w:eastAsiaTheme="minorEastAsia"/>
        </w:rPr>
        <w:t xml:space="preserve"> </w:t>
      </w:r>
      <w:r w:rsidRPr="00207D2A">
        <w:rPr>
          <w:rFonts w:eastAsiaTheme="minorEastAsia"/>
        </w:rPr>
        <w:t>changes in weather conditions, we also fit random effects models with date as a random intercept and slope. Although we found evidence for variation i</w:t>
      </w:r>
      <w:r w:rsidR="00DB08E5" w:rsidRPr="00207D2A">
        <w:rPr>
          <w:rFonts w:eastAsiaTheme="minorEastAsia"/>
        </w:rPr>
        <w:t xml:space="preserve">n the intercept and slope across different dates, this had </w:t>
      </w:r>
      <w:commentRangeStart w:id="34"/>
      <w:r w:rsidR="00DB08E5" w:rsidRPr="00207D2A">
        <w:rPr>
          <w:rFonts w:eastAsiaTheme="minorEastAsia"/>
        </w:rPr>
        <w:t xml:space="preserve">a negligible effect on measurement error. </w:t>
      </w:r>
      <w:commentRangeEnd w:id="34"/>
      <w:r w:rsidR="00D0654D">
        <w:rPr>
          <w:rStyle w:val="CommentReference"/>
        </w:rPr>
        <w:commentReference w:id="34"/>
      </w:r>
      <w:r w:rsidR="00FA4C14">
        <w:rPr>
          <w:rFonts w:eastAsiaTheme="minorEastAsia"/>
        </w:rPr>
        <w:t xml:space="preserve">This likely results from our study area being having very little variation in barometric pressure within and between days. </w:t>
      </w:r>
      <w:r w:rsidR="00DB08E5" w:rsidRPr="00207D2A">
        <w:rPr>
          <w:rFonts w:eastAsiaTheme="minorEastAsia"/>
        </w:rPr>
        <w:t xml:space="preserve">The results of random effects models </w:t>
      </w:r>
      <w:r w:rsidR="00AB242E">
        <w:rPr>
          <w:rFonts w:eastAsiaTheme="minorEastAsia"/>
        </w:rPr>
        <w:t xml:space="preserve">including date </w:t>
      </w:r>
      <w:r w:rsidR="00DB08E5" w:rsidRPr="00207D2A">
        <w:rPr>
          <w:rFonts w:eastAsiaTheme="minorEastAsia"/>
        </w:rPr>
        <w:t xml:space="preserve">are shown in </w:t>
      </w:r>
      <w:r w:rsidR="00DB08E5" w:rsidRPr="00207D2A">
        <w:rPr>
          <w:rFonts w:eastAsiaTheme="minorEastAsia"/>
          <w:b/>
          <w:bCs/>
        </w:rPr>
        <w:t xml:space="preserve">Supplementary Material </w:t>
      </w:r>
      <w:r w:rsidR="00B37072" w:rsidRPr="00207D2A">
        <w:rPr>
          <w:rFonts w:eastAsiaTheme="minorEastAsia"/>
          <w:b/>
          <w:bCs/>
        </w:rPr>
        <w:t>1</w:t>
      </w:r>
      <w:r w:rsidR="00B37072" w:rsidRPr="00207D2A">
        <w:rPr>
          <w:rFonts w:eastAsiaTheme="minorEastAsia"/>
        </w:rPr>
        <w:t>.</w:t>
      </w:r>
    </w:p>
    <w:p w14:paraId="39B92A30" w14:textId="77777777" w:rsidR="00862972" w:rsidRPr="00207D2A" w:rsidRDefault="00862972" w:rsidP="00EA7AE3">
      <w:pPr>
        <w:pStyle w:val="Heading4"/>
        <w:rPr>
          <w:rFonts w:cs="Times New Roman"/>
        </w:rPr>
      </w:pPr>
      <w:r w:rsidRPr="00207D2A">
        <w:rPr>
          <w:rFonts w:cs="Times New Roman"/>
        </w:rPr>
        <w:t>2.2.2 | Measuring whales</w:t>
      </w:r>
    </w:p>
    <w:p w14:paraId="0F94409E" w14:textId="71C97D21" w:rsidR="00862972" w:rsidRPr="00207D2A" w:rsidRDefault="00862972" w:rsidP="00862972">
      <w:pPr>
        <w:rPr>
          <w:b/>
          <w:bCs/>
        </w:rPr>
      </w:pPr>
      <w:r w:rsidRPr="00207D2A">
        <w:t xml:space="preserve">Drone footage was quality-rated on </w:t>
      </w:r>
      <w:commentRangeStart w:id="35"/>
      <w:r w:rsidRPr="00207D2A">
        <w:t>a scale of 0 – 8, with 0 being high quality and 8 being low quality</w:t>
      </w:r>
      <w:commentRangeEnd w:id="35"/>
      <w:r w:rsidR="00876D20">
        <w:rPr>
          <w:rStyle w:val="CommentReference"/>
        </w:rPr>
        <w:commentReference w:id="35"/>
      </w:r>
      <w:r w:rsidRPr="00207D2A">
        <w:t>, based on the level of glare, sea-surface disruption, focus, and exposure</w:t>
      </w:r>
      <w:r w:rsidR="00037DCB">
        <w:t xml:space="preserve"> (</w:t>
      </w:r>
      <w:r w:rsidR="002D3224">
        <w:t xml:space="preserve">described in </w:t>
      </w:r>
      <w:r w:rsidR="002D3224">
        <w:rPr>
          <w:b/>
          <w:bCs/>
        </w:rPr>
        <w:t>Supplementary Materia</w:t>
      </w:r>
      <w:r w:rsidR="00C744D6">
        <w:rPr>
          <w:b/>
          <w:bCs/>
        </w:rPr>
        <w:t>l</w:t>
      </w:r>
      <w:r w:rsidR="002D3224">
        <w:rPr>
          <w:b/>
          <w:bCs/>
        </w:rPr>
        <w:t xml:space="preserve"> 2</w:t>
      </w:r>
      <w:r w:rsidR="00037DCB">
        <w:t>)</w:t>
      </w:r>
      <w:r w:rsidRPr="00207D2A">
        <w:t xml:space="preserve">. Only recordings with a quality rating ≤ 4 were included in the analysis. Within high-quality videos, </w:t>
      </w:r>
      <w:r w:rsidR="00B576F4" w:rsidRPr="00207D2A">
        <w:t>we</w:t>
      </w:r>
      <w:r w:rsidRPr="00207D2A">
        <w:t xml:space="preserve"> extracted still images using the behavioural analysis software BORIS</w:t>
      </w:r>
      <w:r w:rsidRPr="00207D2A">
        <w:fldChar w:fldCharType="begin"/>
      </w:r>
      <w:r w:rsidR="00A40687">
        <w:instrText xml:space="preserve"> ADDIN ZOTERO_ITEM CSL_CITATION {"citationID":"b28sJduE","properties":{"formattedCitation":"\\super 27\\nosupersub{}","plainCitation":"27","noteIndex":0},"citationItems":[{"id":177,"uris":["http://zotero.org/users/5395629/items/FD2VYEN7"],"itemData":{"id":177,"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rsidRPr="00207D2A">
        <w:fldChar w:fldCharType="separate"/>
      </w:r>
      <w:r w:rsidR="00A40687" w:rsidRPr="00A40687">
        <w:rPr>
          <w:kern w:val="0"/>
          <w:szCs w:val="24"/>
          <w:vertAlign w:val="superscript"/>
          <w:lang w:val="en-US"/>
        </w:rPr>
        <w:t>27</w:t>
      </w:r>
      <w:r w:rsidRPr="00207D2A">
        <w:fldChar w:fldCharType="end"/>
      </w:r>
      <w:r w:rsidRPr="00207D2A">
        <w:t>. We selected frames where whales were lying mostly flat at the water surface, located near the center of the frame</w:t>
      </w:r>
      <w:r w:rsidR="003E74A1">
        <w:t>,</w:t>
      </w:r>
      <w:r w:rsidR="00037DCB">
        <w:t xml:space="preserve"> </w:t>
      </w:r>
      <w:r w:rsidR="003E74A1">
        <w:t>where the possible effects of lens distortion are negligible</w:t>
      </w:r>
      <w:r w:rsidR="003E74A1">
        <w:fldChar w:fldCharType="begin"/>
      </w:r>
      <w:r w:rsidR="00DC1D0D">
        <w:instrText xml:space="preserve"> ADDIN ZOTERO_ITEM CSL_CITATION {"citationID":"a29f32va5ij","properties":{"formattedCitation":"\\super 9\\nosupersub{}","plainCitation":"9","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schema":"https://github.com/citation-style-language/schema/raw/master/csl-citation.json"} </w:instrText>
      </w:r>
      <w:r w:rsidR="003E74A1">
        <w:fldChar w:fldCharType="separate"/>
      </w:r>
      <w:r w:rsidR="00DC1D0D" w:rsidRPr="00DC1D0D">
        <w:rPr>
          <w:kern w:val="0"/>
          <w:szCs w:val="24"/>
          <w:vertAlign w:val="superscript"/>
          <w:lang w:val="en-US"/>
        </w:rPr>
        <w:t>9</w:t>
      </w:r>
      <w:r w:rsidR="003E74A1">
        <w:fldChar w:fldCharType="end"/>
      </w:r>
      <w:r w:rsidRPr="00207D2A">
        <w:t>, and whe</w:t>
      </w:r>
      <w:r w:rsidR="00D0654D">
        <w:t>n</w:t>
      </w:r>
      <w:r w:rsidRPr="00207D2A">
        <w:t xml:space="preserve"> the drone camera was positioned at nadir relative to the water surface</w:t>
      </w:r>
      <w:r w:rsidR="0056733A">
        <w:t>, as confirmed by the flight log data</w:t>
      </w:r>
      <w:r w:rsidRPr="00207D2A">
        <w:t xml:space="preserve">. </w:t>
      </w:r>
      <w:commentRangeStart w:id="36"/>
      <w:r w:rsidR="00876D20">
        <w:t>W</w:t>
      </w:r>
      <w:r w:rsidR="002E01B8" w:rsidRPr="00207D2A">
        <w:t>e</w:t>
      </w:r>
      <w:commentRangeEnd w:id="36"/>
      <w:r w:rsidR="00D0654D">
        <w:rPr>
          <w:rStyle w:val="CommentReference"/>
        </w:rPr>
        <w:commentReference w:id="36"/>
      </w:r>
      <w:r w:rsidR="002E01B8" w:rsidRPr="00207D2A">
        <w:t xml:space="preserve"> attempted to capture a broad size range of individuals, </w:t>
      </w:r>
      <w:r w:rsidR="00876D20">
        <w:t xml:space="preserve">so </w:t>
      </w:r>
      <w:r w:rsidR="002E01B8" w:rsidRPr="00207D2A">
        <w:t xml:space="preserve">we note that measured whales are not a random sample of the population. </w:t>
      </w:r>
    </w:p>
    <w:p w14:paraId="2E26AEFF" w14:textId="511380B7" w:rsidR="00EC75E7" w:rsidRPr="00207D2A" w:rsidRDefault="00A47453" w:rsidP="000851A3">
      <w:r w:rsidRPr="00207D2A">
        <w:t>For each whale, w</w:t>
      </w:r>
      <w:r w:rsidR="00862972" w:rsidRPr="00207D2A">
        <w:t>e measured</w:t>
      </w:r>
      <w:r w:rsidRPr="00207D2A">
        <w:t xml:space="preserve"> the</w:t>
      </w:r>
      <w:r w:rsidR="00862972" w:rsidRPr="00207D2A">
        <w:t xml:space="preserve"> total length (</w:t>
      </w:r>
      <w:r w:rsidR="00862972" w:rsidRPr="00207D2A">
        <w:rPr>
          <w:i/>
          <w:iCs/>
        </w:rPr>
        <w:t>TL</w:t>
      </w:r>
      <w:r w:rsidR="00862972" w:rsidRPr="00207D2A">
        <w:t xml:space="preserve">) </w:t>
      </w:r>
      <w:r w:rsidR="00583D2A" w:rsidRPr="00207D2A">
        <w:t>and two alternative nose length measures—</w:t>
      </w:r>
      <w:r w:rsidR="003729E9" w:rsidRPr="00207D2A">
        <w:t>snout</w:t>
      </w:r>
      <w:r w:rsidR="00862972" w:rsidRPr="00207D2A">
        <w:t>-to-flipper</w:t>
      </w:r>
      <w:r w:rsidR="00583D2A" w:rsidRPr="00207D2A">
        <w:t xml:space="preserve"> </w:t>
      </w:r>
      <w:r w:rsidR="00862972" w:rsidRPr="00207D2A">
        <w:t>length</w:t>
      </w:r>
      <w:commentRangeStart w:id="37"/>
      <w:r w:rsidR="00862972" w:rsidRPr="00207D2A">
        <w:t xml:space="preserve"> (</w:t>
      </w:r>
      <w:r w:rsidR="003729E9" w:rsidRPr="00207D2A">
        <w:rPr>
          <w:i/>
          <w:iCs/>
        </w:rPr>
        <w:t>Sn</w:t>
      </w:r>
      <w:r w:rsidR="00862972" w:rsidRPr="00207D2A">
        <w:rPr>
          <w:i/>
          <w:iCs/>
        </w:rPr>
        <w:t>F</w:t>
      </w:r>
      <w:r w:rsidR="00862972" w:rsidRPr="00207D2A">
        <w:t xml:space="preserve">) </w:t>
      </w:r>
      <w:commentRangeEnd w:id="37"/>
      <w:r w:rsidR="00323AC6">
        <w:rPr>
          <w:rStyle w:val="CommentReference"/>
        </w:rPr>
        <w:commentReference w:id="37"/>
      </w:r>
      <w:r w:rsidR="00862972" w:rsidRPr="00207D2A">
        <w:t xml:space="preserve">and </w:t>
      </w:r>
      <w:r w:rsidR="003729E9" w:rsidRPr="00207D2A">
        <w:t>snout</w:t>
      </w:r>
      <w:r w:rsidR="00862972" w:rsidRPr="00207D2A">
        <w:t>-to-dorsal</w:t>
      </w:r>
      <w:r w:rsidR="003C5F32" w:rsidRPr="00207D2A">
        <w:t>-</w:t>
      </w:r>
      <w:r w:rsidR="00862972" w:rsidRPr="00207D2A">
        <w:t>fin length (</w:t>
      </w:r>
      <w:r w:rsidR="003729E9" w:rsidRPr="00207D2A">
        <w:rPr>
          <w:i/>
          <w:iCs/>
        </w:rPr>
        <w:t>Sn</w:t>
      </w:r>
      <w:r w:rsidR="00862972" w:rsidRPr="00207D2A">
        <w:rPr>
          <w:i/>
          <w:iCs/>
        </w:rPr>
        <w:t>D</w:t>
      </w:r>
      <w:r w:rsidR="00862972" w:rsidRPr="00207D2A">
        <w:t>)</w:t>
      </w:r>
      <w:r w:rsidR="00583D2A" w:rsidRPr="00207D2A">
        <w:t>—</w:t>
      </w:r>
      <w:r w:rsidR="003729E9" w:rsidRPr="00207D2A">
        <w:t>in</w:t>
      </w:r>
      <w:r w:rsidR="00583D2A" w:rsidRPr="00207D2A">
        <w:t xml:space="preserve"> </w:t>
      </w:r>
      <w:r w:rsidR="003729E9" w:rsidRPr="00207D2A">
        <w:t>pixels</w:t>
      </w:r>
      <w:r w:rsidR="00862972" w:rsidRPr="00207D2A">
        <w:t xml:space="preserve"> (Figure 1).</w:t>
      </w:r>
      <w:r w:rsidR="00D03DAA" w:rsidRPr="00207D2A">
        <w:t xml:space="preserve"> </w:t>
      </w:r>
      <w:r w:rsidR="00D03DAA" w:rsidRPr="00207D2A">
        <w:rPr>
          <w:i/>
          <w:iCs/>
        </w:rPr>
        <w:t>TL</w:t>
      </w:r>
      <w:r w:rsidR="00D03DAA" w:rsidRPr="00207D2A">
        <w:t xml:space="preserve"> was measured </w:t>
      </w:r>
      <w:commentRangeStart w:id="38"/>
      <w:r w:rsidR="00583D2A" w:rsidRPr="00207D2A">
        <w:t>piecewise</w:t>
      </w:r>
      <w:commentRangeEnd w:id="38"/>
      <w:r w:rsidR="003C5F32" w:rsidRPr="00207D2A">
        <w:rPr>
          <w:rStyle w:val="CommentReference"/>
        </w:rPr>
        <w:commentReference w:id="38"/>
      </w:r>
      <w:r w:rsidR="00583D2A" w:rsidRPr="00207D2A">
        <w:t xml:space="preserve"> </w:t>
      </w:r>
      <w:r w:rsidR="00D03DAA" w:rsidRPr="00207D2A">
        <w:t xml:space="preserve">from the </w:t>
      </w:r>
      <w:r w:rsidR="00583D2A" w:rsidRPr="00207D2A">
        <w:t>snout</w:t>
      </w:r>
      <w:r w:rsidR="00D03DAA" w:rsidRPr="00207D2A">
        <w:t xml:space="preserve"> to the fluke notch</w:t>
      </w:r>
      <w:r w:rsidR="00B23C72" w:rsidRPr="00207D2A">
        <w:t>,</w:t>
      </w:r>
      <w:r w:rsidR="00D03DAA" w:rsidRPr="00207D2A">
        <w:t xml:space="preserve"> </w:t>
      </w:r>
      <w:r w:rsidR="00D03DAA" w:rsidRPr="00207D2A">
        <w:rPr>
          <w:i/>
          <w:iCs/>
        </w:rPr>
        <w:t>SnF</w:t>
      </w:r>
      <w:r w:rsidR="00D03DAA" w:rsidRPr="00207D2A">
        <w:t xml:space="preserve"> was measured from the snout to the transversal </w:t>
      </w:r>
      <w:r w:rsidR="00D03DAA" w:rsidRPr="00207D2A">
        <w:lastRenderedPageBreak/>
        <w:t xml:space="preserve">intersection of the </w:t>
      </w:r>
      <w:commentRangeStart w:id="39"/>
      <w:r w:rsidR="00323AC6">
        <w:t xml:space="preserve">anterior </w:t>
      </w:r>
      <w:commentRangeEnd w:id="39"/>
      <w:r w:rsidR="00323AC6">
        <w:rPr>
          <w:rStyle w:val="CommentReference"/>
        </w:rPr>
        <w:commentReference w:id="39"/>
      </w:r>
      <w:r w:rsidR="00D03DAA" w:rsidRPr="00207D2A">
        <w:t>base of the flippers with the spine</w:t>
      </w:r>
      <w:r w:rsidR="004B1854">
        <w:t xml:space="preserve"> (when at least one flipper was visible)</w:t>
      </w:r>
      <w:r w:rsidR="00B23C72" w:rsidRPr="00207D2A">
        <w:t>,</w:t>
      </w:r>
      <w:r w:rsidR="00D03DAA" w:rsidRPr="00207D2A">
        <w:t xml:space="preserve"> and </w:t>
      </w:r>
      <w:r w:rsidR="00D03DAA" w:rsidRPr="00207D2A">
        <w:rPr>
          <w:i/>
          <w:iCs/>
        </w:rPr>
        <w:t>SnD</w:t>
      </w:r>
      <w:r w:rsidR="00D03DAA" w:rsidRPr="00207D2A">
        <w:t xml:space="preserve"> was measured from the snout to the caudal base of the dorsal fin. </w:t>
      </w:r>
      <w:r w:rsidR="00137A4D" w:rsidRPr="00207D2A">
        <w:t>To estimate nose proportions, we calculated the n</w:t>
      </w:r>
      <w:r w:rsidR="000851A3" w:rsidRPr="00207D2A">
        <w:t>ose</w:t>
      </w:r>
      <w:r w:rsidRPr="00207D2A">
        <w:t>-</w:t>
      </w:r>
      <w:r w:rsidR="000851A3" w:rsidRPr="00207D2A">
        <w:t>to</w:t>
      </w:r>
      <w:r w:rsidRPr="00207D2A">
        <w:t>-</w:t>
      </w:r>
      <w:r w:rsidR="000851A3" w:rsidRPr="00207D2A">
        <w:t>body ratio</w:t>
      </w:r>
      <w:r w:rsidR="00D03DAA" w:rsidRPr="00207D2A">
        <w:t xml:space="preserve"> (</w:t>
      </w:r>
      <w:r w:rsidR="00583D2A" w:rsidRPr="00207D2A">
        <w:rPr>
          <w:i/>
          <w:iCs/>
        </w:rPr>
        <w:t>NR</w:t>
      </w:r>
      <w:r w:rsidR="00D03DAA" w:rsidRPr="00207D2A">
        <w:t>)</w:t>
      </w:r>
      <w:r w:rsidR="000851A3" w:rsidRPr="00207D2A">
        <w:t xml:space="preserve"> by dividing </w:t>
      </w:r>
      <w:r w:rsidR="000851A3" w:rsidRPr="00207D2A">
        <w:rPr>
          <w:i/>
          <w:iCs/>
        </w:rPr>
        <w:t>SnF</w:t>
      </w:r>
      <w:r w:rsidR="000851A3" w:rsidRPr="00207D2A">
        <w:t xml:space="preserve"> or </w:t>
      </w:r>
      <w:r w:rsidR="000851A3" w:rsidRPr="00207D2A">
        <w:rPr>
          <w:i/>
          <w:iCs/>
        </w:rPr>
        <w:t>SnD</w:t>
      </w:r>
      <w:r w:rsidR="000851A3" w:rsidRPr="00207D2A">
        <w:t xml:space="preserve"> by </w:t>
      </w:r>
      <w:r w:rsidR="000851A3" w:rsidRPr="00207D2A">
        <w:rPr>
          <w:i/>
          <w:iCs/>
        </w:rPr>
        <w:t>TL</w:t>
      </w:r>
      <w:r w:rsidR="003C5F32" w:rsidRPr="00207D2A">
        <w:t xml:space="preserve"> (in pixels)</w:t>
      </w:r>
      <w:r w:rsidR="00D03DAA" w:rsidRPr="00207D2A">
        <w:t>, resulting in two metrics</w:t>
      </w:r>
      <w:r w:rsidR="00137A4D" w:rsidRPr="00207D2A">
        <w:t>:</w:t>
      </w:r>
      <w:r w:rsidR="00D03DAA" w:rsidRPr="00207D2A">
        <w:t xml:space="preserve"> </w:t>
      </w:r>
      <w:r w:rsidR="00583D2A" w:rsidRPr="00207D2A">
        <w:rPr>
          <w:i/>
          <w:iCs/>
        </w:rPr>
        <w:t>NR</w:t>
      </w:r>
      <w:r w:rsidR="009874F7" w:rsidRPr="00207D2A">
        <w:rPr>
          <w:i/>
          <w:iCs/>
          <w:vertAlign w:val="subscript"/>
        </w:rPr>
        <w:t>f</w:t>
      </w:r>
      <w:r w:rsidR="0031537C" w:rsidRPr="00207D2A">
        <w:rPr>
          <w:i/>
          <w:iCs/>
          <w:vertAlign w:val="subscript"/>
        </w:rPr>
        <w:t>lipper</w:t>
      </w:r>
      <w:r w:rsidR="00D03DAA" w:rsidRPr="00207D2A">
        <w:t xml:space="preserve"> and </w:t>
      </w:r>
      <w:r w:rsidR="00583D2A" w:rsidRPr="00207D2A">
        <w:rPr>
          <w:i/>
          <w:iCs/>
        </w:rPr>
        <w:t>NR</w:t>
      </w:r>
      <w:r w:rsidR="009874F7" w:rsidRPr="00207D2A">
        <w:rPr>
          <w:i/>
          <w:iCs/>
          <w:vertAlign w:val="subscript"/>
        </w:rPr>
        <w:t>d</w:t>
      </w:r>
      <w:r w:rsidR="0031537C" w:rsidRPr="00207D2A">
        <w:rPr>
          <w:i/>
          <w:iCs/>
          <w:vertAlign w:val="subscript"/>
        </w:rPr>
        <w:t>orsal</w:t>
      </w:r>
      <w:r w:rsidR="0031537C" w:rsidRPr="00207D2A">
        <w:rPr>
          <w:i/>
          <w:iCs/>
        </w:rPr>
        <w:t xml:space="preserve">, </w:t>
      </w:r>
      <w:r w:rsidR="00D03DAA" w:rsidRPr="00207D2A">
        <w:t>respectively</w:t>
      </w:r>
      <w:r w:rsidR="000851A3" w:rsidRPr="00207D2A">
        <w:t>.</w:t>
      </w:r>
      <w:r w:rsidR="000851A3" w:rsidRPr="00207D2A">
        <w:rPr>
          <w:i/>
          <w:iCs/>
        </w:rPr>
        <w:t xml:space="preserve"> </w:t>
      </w:r>
    </w:p>
    <w:p w14:paraId="5BACCF3D" w14:textId="153ACBDB" w:rsidR="00D03DAA" w:rsidRPr="00207D2A" w:rsidRDefault="00EC69CA" w:rsidP="000851A3">
      <w:r w:rsidRPr="00207D2A">
        <w:rPr>
          <w:i/>
          <w:iCs/>
        </w:rPr>
        <w:t>TL</w:t>
      </w:r>
      <w:r w:rsidRPr="00207D2A">
        <w:t xml:space="preserve"> was converted </w:t>
      </w:r>
      <w:r w:rsidR="00FC473B" w:rsidRPr="00207D2A">
        <w:t>from pixels to meters using Equation 2</w:t>
      </w:r>
      <w:r w:rsidR="003D11D0" w:rsidRPr="00207D2A">
        <w:t>,</w:t>
      </w:r>
      <w:r w:rsidR="00FC473B" w:rsidRPr="00207D2A">
        <w:t xml:space="preserve">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sidRPr="00207D2A">
        <w:rPr>
          <w:rFonts w:eastAsiaTheme="minorEastAsia"/>
        </w:rPr>
        <w:t>) calculated using Equation 5.</w:t>
      </w:r>
    </w:p>
    <w:p w14:paraId="4CBC569D" w14:textId="5E4C34D6" w:rsidR="000851A3" w:rsidRPr="00207D2A" w:rsidRDefault="00D03DAA" w:rsidP="000851A3">
      <w:pPr>
        <w:rPr>
          <w:rFonts w:eastAsiaTheme="minorEastAsia"/>
        </w:rPr>
      </w:pPr>
      <w:r w:rsidRPr="00207D2A">
        <w:t>To capture inter-image variability, w</w:t>
      </w:r>
      <w:r w:rsidR="00A47453" w:rsidRPr="00207D2A">
        <w:t xml:space="preserve">e </w:t>
      </w:r>
      <w:r w:rsidR="00323AC6">
        <w:t>aimed</w:t>
      </w:r>
      <w:r w:rsidR="00323AC6" w:rsidRPr="00207D2A">
        <w:t xml:space="preserve"> </w:t>
      </w:r>
      <w:r w:rsidR="00A47453" w:rsidRPr="00207D2A">
        <w:t xml:space="preserve">to measure each whale at least </w:t>
      </w:r>
      <w:r w:rsidRPr="00207D2A">
        <w:t>three</w:t>
      </w:r>
      <w:r w:rsidR="00A47453" w:rsidRPr="00207D2A">
        <w:t xml:space="preserve"> times </w:t>
      </w:r>
      <w:r w:rsidRPr="00207D2A">
        <w:t>per</w:t>
      </w:r>
      <w:r w:rsidR="00A47453" w:rsidRPr="00207D2A">
        <w:t xml:space="preserve"> recording. However</w:t>
      </w:r>
      <w:r w:rsidRPr="00207D2A">
        <w:t xml:space="preserve">, </w:t>
      </w:r>
      <w:r w:rsidR="00137A4D" w:rsidRPr="00207D2A">
        <w:t xml:space="preserve">obtaining </w:t>
      </w:r>
      <w:r w:rsidRPr="00207D2A">
        <w:rPr>
          <w:i/>
          <w:iCs/>
        </w:rPr>
        <w:t>SnD</w:t>
      </w:r>
      <w:r w:rsidRPr="00207D2A">
        <w:t xml:space="preserve"> and </w:t>
      </w:r>
      <w:r w:rsidRPr="00207D2A">
        <w:rPr>
          <w:i/>
          <w:iCs/>
        </w:rPr>
        <w:t>SnF</w:t>
      </w:r>
      <w:r w:rsidRPr="00207D2A">
        <w:t xml:space="preserve"> measurements </w:t>
      </w:r>
      <w:r w:rsidR="00137A4D" w:rsidRPr="00207D2A">
        <w:t>was</w:t>
      </w:r>
      <w:r w:rsidRPr="00207D2A">
        <w:t xml:space="preserve"> sometimes </w:t>
      </w:r>
      <w:r w:rsidR="00137A4D" w:rsidRPr="00207D2A">
        <w:t>hindered</w:t>
      </w:r>
      <w:r w:rsidRPr="00207D2A">
        <w:t xml:space="preserve"> by whale positions and visibility. </w:t>
      </w:r>
      <w:r w:rsidR="00EC69CA" w:rsidRPr="00207D2A">
        <w:t>As sperm whales often tuck their flippers against their body, the insertion point of the flipper could not</w:t>
      </w:r>
      <w:r w:rsidR="00137A4D" w:rsidRPr="00207D2A">
        <w:t xml:space="preserve"> always</w:t>
      </w:r>
      <w:r w:rsidR="00EC69CA" w:rsidRPr="00207D2A">
        <w:t xml:space="preserve"> be observed from the drone</w:t>
      </w:r>
      <w:r w:rsidR="00137A4D" w:rsidRPr="00207D2A">
        <w:t>’s perspective,</w:t>
      </w:r>
      <w:r w:rsidR="00EC69CA" w:rsidRPr="00207D2A">
        <w:t xml:space="preserve"> which impeded measuring </w:t>
      </w:r>
      <w:r w:rsidR="00EC69CA" w:rsidRPr="00207D2A">
        <w:rPr>
          <w:i/>
          <w:iCs/>
        </w:rPr>
        <w:t>SnF</w:t>
      </w:r>
      <w:r w:rsidR="00EC69CA" w:rsidRPr="00207D2A">
        <w:t xml:space="preserve">. </w:t>
      </w:r>
      <w:r w:rsidRPr="00207D2A">
        <w:rPr>
          <w:i/>
          <w:iCs/>
        </w:rPr>
        <w:t xml:space="preserve">SnD </w:t>
      </w:r>
      <w:r w:rsidR="00EC69CA" w:rsidRPr="00207D2A">
        <w:t xml:space="preserve">measurements were </w:t>
      </w:r>
      <w:r w:rsidR="00137A4D" w:rsidRPr="00207D2A">
        <w:t>limited</w:t>
      </w:r>
      <w:r w:rsidR="00EC69CA" w:rsidRPr="00207D2A">
        <w:t xml:space="preserve"> </w:t>
      </w:r>
      <w:r w:rsidR="00137A4D" w:rsidRPr="00207D2A">
        <w:t>by</w:t>
      </w:r>
      <w:r w:rsidR="00EC69CA" w:rsidRPr="00207D2A">
        <w:t xml:space="preserve"> </w:t>
      </w:r>
      <w:commentRangeStart w:id="40"/>
      <w:commentRangeStart w:id="41"/>
      <w:r w:rsidR="00137A4D" w:rsidRPr="00207D2A">
        <w:t>light and water conditions</w:t>
      </w:r>
      <w:commentRangeEnd w:id="40"/>
      <w:r w:rsidR="00323AC6">
        <w:rPr>
          <w:rStyle w:val="CommentReference"/>
        </w:rPr>
        <w:commentReference w:id="40"/>
      </w:r>
      <w:commentRangeEnd w:id="41"/>
      <w:r w:rsidR="004B1854">
        <w:rPr>
          <w:rStyle w:val="CommentReference"/>
        </w:rPr>
        <w:commentReference w:id="41"/>
      </w:r>
      <w:r w:rsidR="00EC69CA" w:rsidRPr="00207D2A">
        <w:t xml:space="preserve">, or </w:t>
      </w:r>
      <w:r w:rsidR="00137A4D" w:rsidRPr="00207D2A">
        <w:t>when</w:t>
      </w:r>
      <w:r w:rsidR="00EC69CA" w:rsidRPr="00207D2A">
        <w:t xml:space="preserve"> the dorsal fin gradually tapered into the body without a clear boundary. </w:t>
      </w:r>
      <w:r w:rsidR="003D11D0" w:rsidRPr="00207D2A">
        <w:t>To compare the variability across images, we obtained average coefficients of variance (</w:t>
      </w:r>
      <w:r w:rsidR="00EA434E">
        <w:t xml:space="preserve">% </w:t>
      </w:r>
      <w:r w:rsidR="003D11D0" w:rsidRPr="00207D2A">
        <w:t xml:space="preserve">CV), calculated by dividing the standard deviation (SD) by the mean </w:t>
      </w:r>
      <w:r w:rsidR="00EA434E">
        <w:t xml:space="preserve">x 100 </w:t>
      </w:r>
      <w:r w:rsidR="003D11D0" w:rsidRPr="00207D2A">
        <w:t xml:space="preserve">for measures taken from the same individual. </w:t>
      </w:r>
    </w:p>
    <w:p w14:paraId="457FA452" w14:textId="7053914F" w:rsidR="00862972" w:rsidRPr="00207D2A" w:rsidRDefault="00862972" w:rsidP="00862972"/>
    <w:p w14:paraId="4CCFBD19" w14:textId="2B4FD965" w:rsidR="00862972" w:rsidRPr="00207D2A" w:rsidRDefault="00B87E43" w:rsidP="0031537C">
      <w:pPr>
        <w:keepNext/>
        <w:jc w:val="center"/>
      </w:pPr>
      <w:r>
        <w:rPr>
          <w:noProof/>
        </w:rPr>
        <w:lastRenderedPageBreak/>
        <w:drawing>
          <wp:inline distT="0" distB="0" distL="0" distR="0" wp14:anchorId="3153BA3B" wp14:editId="71402F7D">
            <wp:extent cx="4266902" cy="3343052"/>
            <wp:effectExtent l="0" t="0" r="635" b="0"/>
            <wp:docPr id="1073458054" name="Picture 2" descr="A whale in the w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458054" name="Picture 2" descr="A whale in the water&#10;&#10;AI-generated content may be incorrect."/>
                    <pic:cNvPicPr/>
                  </pic:nvPicPr>
                  <pic:blipFill rotWithShape="1">
                    <a:blip r:embed="rId13" cstate="print">
                      <a:extLst>
                        <a:ext uri="{28A0092B-C50C-407E-A947-70E740481C1C}">
                          <a14:useLocalDpi xmlns:a14="http://schemas.microsoft.com/office/drawing/2010/main" val="0"/>
                        </a:ext>
                      </a:extLst>
                    </a:blip>
                    <a:srcRect l="3349" r="24856"/>
                    <a:stretch>
                      <a:fillRect/>
                    </a:stretch>
                  </pic:blipFill>
                  <pic:spPr bwMode="auto">
                    <a:xfrm>
                      <a:off x="0" y="0"/>
                      <a:ext cx="4267187"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1D584ED1" w:rsidR="00862972" w:rsidRPr="00207D2A" w:rsidRDefault="00862972" w:rsidP="00862972">
      <w:pPr>
        <w:pStyle w:val="Caption"/>
        <w:rPr>
          <w:i w:val="0"/>
          <w:iCs w:val="0"/>
          <w:color w:val="auto"/>
        </w:rPr>
      </w:pPr>
      <w:commentRangeStart w:id="42"/>
      <w:r w:rsidRPr="00207D2A">
        <w:rPr>
          <w:b/>
          <w:bCs/>
          <w:color w:val="auto"/>
        </w:rPr>
        <w:t xml:space="preserve">Figure </w:t>
      </w:r>
      <w:r w:rsidR="007459AF" w:rsidRPr="00B67D3F">
        <w:rPr>
          <w:b/>
          <w:bCs/>
          <w:color w:val="auto"/>
        </w:rPr>
        <w:fldChar w:fldCharType="begin"/>
      </w:r>
      <w:r w:rsidR="007459AF" w:rsidRPr="00207D2A">
        <w:rPr>
          <w:b/>
          <w:bCs/>
          <w:color w:val="auto"/>
        </w:rPr>
        <w:instrText xml:space="preserve"> SEQ Figure \* ARABIC </w:instrText>
      </w:r>
      <w:r w:rsidR="007459AF" w:rsidRPr="00B67D3F">
        <w:rPr>
          <w:b/>
          <w:bCs/>
          <w:color w:val="auto"/>
        </w:rPr>
        <w:fldChar w:fldCharType="separate"/>
      </w:r>
      <w:r w:rsidR="00C00B6C">
        <w:rPr>
          <w:b/>
          <w:bCs/>
          <w:noProof/>
          <w:color w:val="auto"/>
        </w:rPr>
        <w:t>1</w:t>
      </w:r>
      <w:r w:rsidR="007459AF" w:rsidRPr="00B67D3F">
        <w:rPr>
          <w:b/>
          <w:bCs/>
          <w:color w:val="auto"/>
        </w:rPr>
        <w:fldChar w:fldCharType="end"/>
      </w:r>
      <w:commentRangeEnd w:id="42"/>
      <w:r w:rsidR="00323AC6">
        <w:rPr>
          <w:rStyle w:val="CommentReference"/>
          <w:i w:val="0"/>
          <w:iCs w:val="0"/>
          <w:color w:val="auto"/>
        </w:rPr>
        <w:commentReference w:id="42"/>
      </w:r>
      <w:r w:rsidRPr="00207D2A">
        <w:rPr>
          <w:b/>
          <w:bCs/>
          <w:color w:val="auto"/>
        </w:rPr>
        <w:t>.</w:t>
      </w:r>
      <w:r w:rsidR="00056D15" w:rsidRPr="00207D2A">
        <w:rPr>
          <w:b/>
          <w:bCs/>
          <w:color w:val="auto"/>
        </w:rPr>
        <w:t xml:space="preserve"> </w:t>
      </w:r>
      <w:r w:rsidR="00056D15" w:rsidRPr="00207D2A">
        <w:rPr>
          <w:i w:val="0"/>
          <w:iCs w:val="0"/>
          <w:color w:val="auto"/>
        </w:rPr>
        <w:t>Aerial images of a sperm whale showing landmarks used to measure sperm whale morphometry (</w:t>
      </w:r>
      <w:r w:rsidRPr="00207D2A">
        <w:rPr>
          <w:i w:val="0"/>
          <w:iCs w:val="0"/>
          <w:color w:val="auto"/>
        </w:rPr>
        <w:t>s = snout; f = flipper</w:t>
      </w:r>
      <w:r w:rsidR="00BB770B" w:rsidRPr="00207D2A">
        <w:rPr>
          <w:i w:val="0"/>
          <w:iCs w:val="0"/>
          <w:color w:val="auto"/>
        </w:rPr>
        <w:t xml:space="preserve"> insertion point</w:t>
      </w:r>
      <w:r w:rsidRPr="00207D2A">
        <w:rPr>
          <w:i w:val="0"/>
          <w:iCs w:val="0"/>
          <w:color w:val="auto"/>
        </w:rPr>
        <w:t>; d = dorsal fin; t = tail-stalk; n = fluke notch</w:t>
      </w:r>
      <w:r w:rsidR="00056D15" w:rsidRPr="00207D2A">
        <w:rPr>
          <w:i w:val="0"/>
          <w:iCs w:val="0"/>
          <w:color w:val="auto"/>
        </w:rPr>
        <w:t>)</w:t>
      </w:r>
      <w:r w:rsidRPr="00207D2A">
        <w:rPr>
          <w:i w:val="0"/>
          <w:iCs w:val="0"/>
          <w:color w:val="auto"/>
        </w:rPr>
        <w:t>. Total length (</w:t>
      </w:r>
      <w:r w:rsidRPr="00207D2A">
        <w:rPr>
          <w:color w:val="auto"/>
        </w:rPr>
        <w:t>TL</w:t>
      </w:r>
      <w:r w:rsidRPr="00207D2A">
        <w:rPr>
          <w:i w:val="0"/>
          <w:iCs w:val="0"/>
          <w:color w:val="auto"/>
        </w:rPr>
        <w:t>) measures the piece-wise distance from s to d, to t, to n</w:t>
      </w:r>
      <w:r w:rsidR="00056D15" w:rsidRPr="00207D2A">
        <w:rPr>
          <w:i w:val="0"/>
          <w:iCs w:val="0"/>
          <w:color w:val="auto"/>
        </w:rPr>
        <w:t xml:space="preserve"> (a)</w:t>
      </w:r>
      <w:r w:rsidRPr="00207D2A">
        <w:rPr>
          <w:i w:val="0"/>
          <w:iCs w:val="0"/>
          <w:color w:val="auto"/>
        </w:rPr>
        <w:t xml:space="preserve">. </w:t>
      </w:r>
      <w:r w:rsidR="00570B88" w:rsidRPr="00207D2A">
        <w:rPr>
          <w:i w:val="0"/>
          <w:iCs w:val="0"/>
          <w:color w:val="auto"/>
        </w:rPr>
        <w:t>Snout-to-</w:t>
      </w:r>
      <w:r w:rsidR="00056D15" w:rsidRPr="00207D2A">
        <w:rPr>
          <w:i w:val="0"/>
          <w:iCs w:val="0"/>
          <w:color w:val="auto"/>
        </w:rPr>
        <w:t>dorsal fin</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r w:rsidR="00570B88" w:rsidRPr="00207D2A">
        <w:rPr>
          <w:color w:val="auto"/>
        </w:rPr>
        <w:t>Sn</w:t>
      </w:r>
      <w:r w:rsidR="00056D15" w:rsidRPr="00207D2A">
        <w:rPr>
          <w:color w:val="auto"/>
        </w:rPr>
        <w:t>D</w:t>
      </w:r>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056D15" w:rsidRPr="00207D2A">
        <w:rPr>
          <w:i w:val="0"/>
          <w:iCs w:val="0"/>
          <w:color w:val="auto"/>
        </w:rPr>
        <w:t>d (b)</w:t>
      </w:r>
      <w:r w:rsidRPr="00207D2A">
        <w:rPr>
          <w:i w:val="0"/>
          <w:iCs w:val="0"/>
          <w:color w:val="auto"/>
        </w:rPr>
        <w:t xml:space="preserve">. </w:t>
      </w:r>
      <w:r w:rsidR="00570B88" w:rsidRPr="00207D2A">
        <w:rPr>
          <w:i w:val="0"/>
          <w:iCs w:val="0"/>
          <w:color w:val="auto"/>
        </w:rPr>
        <w:t>Snout-to-</w:t>
      </w:r>
      <w:r w:rsidR="00056D15" w:rsidRPr="00207D2A">
        <w:rPr>
          <w:i w:val="0"/>
          <w:iCs w:val="0"/>
          <w:color w:val="auto"/>
        </w:rPr>
        <w:t>flipper</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r w:rsidR="00570B88" w:rsidRPr="00207D2A">
        <w:rPr>
          <w:color w:val="auto"/>
        </w:rPr>
        <w:t>Sn</w:t>
      </w:r>
      <w:r w:rsidR="00056D15" w:rsidRPr="00207D2A">
        <w:rPr>
          <w:color w:val="auto"/>
        </w:rPr>
        <w:t>F</w:t>
      </w:r>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BB770B" w:rsidRPr="00207D2A">
        <w:rPr>
          <w:i w:val="0"/>
          <w:iCs w:val="0"/>
          <w:color w:val="auto"/>
        </w:rPr>
        <w:t>the midpoint of the spine that intersects perpendicularly with f</w:t>
      </w:r>
      <w:r w:rsidR="00056D15" w:rsidRPr="00207D2A">
        <w:rPr>
          <w:i w:val="0"/>
          <w:iCs w:val="0"/>
          <w:color w:val="auto"/>
        </w:rPr>
        <w:t xml:space="preserve"> (c)</w:t>
      </w:r>
      <w:r w:rsidRPr="00207D2A">
        <w:rPr>
          <w:i w:val="0"/>
          <w:iCs w:val="0"/>
          <w:color w:val="auto"/>
        </w:rPr>
        <w:t xml:space="preserve">. </w:t>
      </w:r>
    </w:p>
    <w:p w14:paraId="419D3C00" w14:textId="474555F7" w:rsidR="00862972" w:rsidRPr="00207D2A" w:rsidRDefault="00862972" w:rsidP="00EA7AE3">
      <w:pPr>
        <w:pStyle w:val="Heading3"/>
        <w:rPr>
          <w:rFonts w:cs="Times New Roman"/>
        </w:rPr>
      </w:pPr>
      <w:r w:rsidRPr="00207D2A">
        <w:rPr>
          <w:rFonts w:cs="Times New Roman"/>
        </w:rPr>
        <w:t>2.</w:t>
      </w:r>
      <w:r w:rsidR="008F22F1" w:rsidRPr="00207D2A">
        <w:rPr>
          <w:rFonts w:cs="Times New Roman"/>
        </w:rPr>
        <w:t>3</w:t>
      </w:r>
      <w:r w:rsidRPr="00207D2A">
        <w:rPr>
          <w:rFonts w:cs="Times New Roman"/>
        </w:rPr>
        <w:t xml:space="preserve"> | </w:t>
      </w:r>
      <w:r w:rsidR="005618C0">
        <w:rPr>
          <w:rFonts w:cs="Times New Roman"/>
        </w:rPr>
        <w:t>Photoidentification</w:t>
      </w:r>
    </w:p>
    <w:p w14:paraId="48139FEB" w14:textId="7F1C18C1" w:rsidR="00862972" w:rsidRPr="00207D2A" w:rsidRDefault="00862972" w:rsidP="00862972">
      <w:r w:rsidRPr="00207D2A">
        <w:t xml:space="preserve">We identified measured whales </w:t>
      </w:r>
      <w:r w:rsidR="004B1854">
        <w:t xml:space="preserve">from their aerial photographs </w:t>
      </w:r>
      <w:r w:rsidRPr="00207D2A">
        <w:t xml:space="preserve">based on observable markings—including visible fluke marks, </w:t>
      </w:r>
      <w:r w:rsidR="00D0654D">
        <w:t xml:space="preserve">scars, </w:t>
      </w:r>
      <w:r w:rsidRPr="00207D2A">
        <w:t>indentations, rake marks, white patches, and sloughed skin patterns</w:t>
      </w:r>
      <w:r w:rsidRPr="00207D2A">
        <w:fldChar w:fldCharType="begin"/>
      </w:r>
      <w:r w:rsidR="00A40687">
        <w:instrText xml:space="preserve"> ADDIN ZOTERO_ITEM CSL_CITATION {"citationID":"bjcuh3TC","properties":{"formattedCitation":"\\super 28\\nosupersub{}","plainCitation":"28","noteIndex":0},"citationItems":[{"id":1840,"uris":["http://zotero.org/users/5395629/items/5WL487PH"],"itemData":{"id":184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rsidRPr="00207D2A">
        <w:fldChar w:fldCharType="separate"/>
      </w:r>
      <w:r w:rsidR="00A40687" w:rsidRPr="00A40687">
        <w:rPr>
          <w:kern w:val="0"/>
          <w:szCs w:val="24"/>
          <w:vertAlign w:val="superscript"/>
          <w:lang w:val="en-US"/>
        </w:rPr>
        <w:t>28</w:t>
      </w:r>
      <w:r w:rsidRPr="00207D2A">
        <w:fldChar w:fldCharType="end"/>
      </w:r>
      <w:r w:rsidRPr="00207D2A">
        <w:t xml:space="preserve">. We rated </w:t>
      </w:r>
      <w:r w:rsidR="004B1854">
        <w:t xml:space="preserve">images used for measurement on </w:t>
      </w:r>
      <w:r w:rsidRPr="00207D2A">
        <w:t>a scale of 1 – 5 (1 = poor, 5 = good) based on focus, contrast, and saturation</w:t>
      </w:r>
      <w:r w:rsidR="0020338D">
        <w:t xml:space="preserve"> (modified from </w:t>
      </w:r>
      <w:r w:rsidRPr="00207D2A">
        <w:fldChar w:fldCharType="begin"/>
      </w:r>
      <w:r w:rsidR="00164AF4">
        <w:instrText xml:space="preserve"> ADDIN ZOTERO_ITEM CSL_CITATION {"citationID":"abv71rsupu","properties":{"formattedCitation":"\\super 29\\nosupersub{}","plainCitation":"29","noteIndex":0},"citationItems":[{"id":598,"uris":["http://zotero.org/users/5395629/items/KX5BENIW"],"itemData":{"id":598,"type":"article-journal","container-title":"International Whaling Commision","page":"201 - 204","title":"Individual identification of sperm whales","volume":"37","author":[{"family":"Arnbom","given":"T"}],"issued":{"date-parts":[["1987"]]}}}],"schema":"https://github.com/citation-style-language/schema/raw/master/csl-citation.json"} </w:instrText>
      </w:r>
      <w:r w:rsidRPr="00207D2A">
        <w:fldChar w:fldCharType="separate"/>
      </w:r>
      <w:r w:rsidR="00164AF4" w:rsidRPr="00164AF4">
        <w:rPr>
          <w:kern w:val="0"/>
          <w:szCs w:val="24"/>
          <w:vertAlign w:val="superscript"/>
          <w:lang w:val="en-US"/>
        </w:rPr>
        <w:t>29</w:t>
      </w:r>
      <w:r w:rsidRPr="00207D2A">
        <w:fldChar w:fldCharType="end"/>
      </w:r>
      <w:r w:rsidR="0020338D">
        <w:t>)</w:t>
      </w:r>
      <w:r w:rsidRPr="00207D2A">
        <w:t xml:space="preserve">. Initial identifications were made using images rated ≥ 3. In cases where multiple still images of the same individual were taken from a video recording, we also assigned identifications to lower-quality images if contextual evidence supported the match to a higher-quality image (for example, if the same whale could be tracked throughout a recording). </w:t>
      </w:r>
    </w:p>
    <w:p w14:paraId="33EAE4FF" w14:textId="74CBC030" w:rsidR="00862972" w:rsidRPr="00207D2A" w:rsidRDefault="00862972" w:rsidP="00EA7AE3">
      <w:pPr>
        <w:pStyle w:val="Heading3"/>
        <w:rPr>
          <w:rFonts w:cs="Times New Roman"/>
        </w:rPr>
      </w:pPr>
      <w:bookmarkStart w:id="43" w:name="_Toc201083900"/>
      <w:r w:rsidRPr="00207D2A">
        <w:rPr>
          <w:rFonts w:cs="Times New Roman"/>
        </w:rPr>
        <w:lastRenderedPageBreak/>
        <w:t>2.</w:t>
      </w:r>
      <w:r w:rsidR="008F22F1" w:rsidRPr="00207D2A">
        <w:rPr>
          <w:rFonts w:cs="Times New Roman"/>
        </w:rPr>
        <w:t>4</w:t>
      </w:r>
      <w:r w:rsidRPr="00207D2A">
        <w:rPr>
          <w:rFonts w:cs="Times New Roman"/>
        </w:rPr>
        <w:t xml:space="preserve"> | Inferring</w:t>
      </w:r>
      <w:r w:rsidR="00661A64" w:rsidRPr="00207D2A">
        <w:rPr>
          <w:rFonts w:cs="Times New Roman"/>
        </w:rPr>
        <w:t xml:space="preserve"> </w:t>
      </w:r>
      <w:bookmarkEnd w:id="43"/>
      <w:r w:rsidR="002E01B8" w:rsidRPr="00207D2A">
        <w:rPr>
          <w:rFonts w:cs="Times New Roman"/>
        </w:rPr>
        <w:t xml:space="preserve">sex </w:t>
      </w:r>
      <w:r w:rsidR="001625DA" w:rsidRPr="00207D2A">
        <w:rPr>
          <w:rFonts w:cs="Times New Roman"/>
        </w:rPr>
        <w:t xml:space="preserve">and </w:t>
      </w:r>
      <w:r w:rsidR="002E01B8" w:rsidRPr="00207D2A">
        <w:rPr>
          <w:rFonts w:cs="Times New Roman"/>
        </w:rPr>
        <w:t>developmental stage</w:t>
      </w:r>
    </w:p>
    <w:p w14:paraId="71EBC8D1" w14:textId="1BD2EB43" w:rsidR="00661A64" w:rsidRPr="00207D2A" w:rsidRDefault="00661A64"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w:t>
      </w:r>
      <w:r w:rsidR="001625DA" w:rsidRPr="00207D2A">
        <w:rPr>
          <w:rFonts w:cs="Times New Roman"/>
        </w:rPr>
        <w:t>1</w:t>
      </w:r>
      <w:r w:rsidRPr="00207D2A">
        <w:rPr>
          <w:rFonts w:cs="Times New Roman"/>
        </w:rPr>
        <w:t xml:space="preserve"> Sex</w:t>
      </w:r>
    </w:p>
    <w:p w14:paraId="555FD052" w14:textId="5F172AB8" w:rsidR="00862972" w:rsidRPr="00207D2A" w:rsidRDefault="00862972" w:rsidP="00862972">
      <w:pPr>
        <w:rPr>
          <w:rFonts w:eastAsiaTheme="minorEastAsia"/>
        </w:rPr>
      </w:pPr>
      <w:r w:rsidRPr="00207D2A">
        <w:t>The relationship between sperm whale length (</w:t>
      </w:r>
      <w:r w:rsidRPr="00207D2A">
        <w:rPr>
          <w:i/>
          <w:iCs/>
        </w:rPr>
        <w:t>L</w:t>
      </w:r>
      <w:r w:rsidRPr="00207D2A">
        <w:t>) and nose-to-body ratio (</w:t>
      </w:r>
      <w:r w:rsidR="00583D2A" w:rsidRPr="00207D2A">
        <w:rPr>
          <w:i/>
          <w:iCs/>
        </w:rPr>
        <w:t>NR</w:t>
      </w:r>
      <w:r w:rsidRPr="00207D2A">
        <w:t xml:space="preserve">) </w:t>
      </w:r>
      <w:r w:rsidR="009E0634" w:rsidRPr="00207D2A">
        <w:t>depicted</w:t>
      </w:r>
      <w:r w:rsidRPr="00207D2A">
        <w:t xml:space="preserve"> by Nishiwaki et al.</w:t>
      </w:r>
      <w:r w:rsidR="00A40687">
        <w:fldChar w:fldCharType="begin"/>
      </w:r>
      <w:r w:rsidR="00A40687">
        <w:instrText xml:space="preserve"> ADDIN ZOTERO_ITEM CSL_CITATION {"citationID":"a2hv44kvvc1","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A40687">
        <w:fldChar w:fldCharType="separate"/>
      </w:r>
      <w:r w:rsidR="00A40687" w:rsidRPr="00A40687">
        <w:rPr>
          <w:kern w:val="0"/>
          <w:szCs w:val="24"/>
          <w:vertAlign w:val="superscript"/>
          <w:lang w:val="en-US"/>
        </w:rPr>
        <w:t>23</w:t>
      </w:r>
      <w:r w:rsidR="00A40687">
        <w:fldChar w:fldCharType="end"/>
      </w:r>
      <w:r w:rsidRPr="00207D2A">
        <w:t xml:space="preserve">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sidRPr="00207D2A">
        <w:rPr>
          <w:rFonts w:eastAsiaTheme="minorEastAsia"/>
        </w:rPr>
        <w:t xml:space="preserve">) can be </w:t>
      </w:r>
      <w:r w:rsidR="003D11D0" w:rsidRPr="00207D2A">
        <w:rPr>
          <w:rFonts w:eastAsiaTheme="minorEastAsia"/>
        </w:rPr>
        <w:t>modelled</w:t>
      </w:r>
      <w:r w:rsidR="00583D2A" w:rsidRPr="00207D2A">
        <w:rPr>
          <w:rFonts w:eastAsiaTheme="minorEastAsia"/>
        </w:rPr>
        <w:t xml:space="preserve"> as follows</w:t>
      </w:r>
      <w:r w:rsidRPr="00207D2A">
        <w:rPr>
          <w:rFonts w:eastAsiaTheme="minorEastAsia"/>
        </w:rPr>
        <w:t xml:space="preserve">: </w:t>
      </w:r>
    </w:p>
    <w:p w14:paraId="7B7BF11C" w14:textId="4DB46BA0" w:rsidR="00D20807"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w:commentRangeStart w:id="44"/>
              <w:commentRangeEnd w:id="44"/>
              <m:r>
                <m:rPr>
                  <m:sty m:val="p"/>
                </m:rPr>
                <w:rPr>
                  <w:rStyle w:val="CommentReference"/>
                  <w:rFonts w:ascii="Cambria Math" w:hAnsi="Cambria Math"/>
                </w:rPr>
                <w:commentReference w:id="44"/>
              </m:r>
              <m:r>
                <w:rPr>
                  <w:rFonts w:ascii="Cambria Math" w:hAnsi="Cambria Math"/>
                </w:rPr>
                <m:t>#6</m:t>
              </m:r>
            </m:e>
          </m:eqArr>
        </m:oMath>
      </m:oMathPara>
    </w:p>
    <w:p w14:paraId="22D5BE14" w14:textId="67B1B2A4" w:rsidR="00862972" w:rsidRPr="009E712A" w:rsidRDefault="00862972" w:rsidP="00862972">
      <w:pPr>
        <w:rPr>
          <w:rFonts w:eastAsiaTheme="minorEastAsia"/>
        </w:rPr>
      </w:pPr>
      <w:r w:rsidRPr="00207D2A">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sidRPr="00207D2A">
        <w:rPr>
          <w:rFonts w:eastAsiaTheme="minorEastAsia"/>
        </w:rPr>
        <w:t xml:space="preserve">is the maximum (asymptote) </w:t>
      </w:r>
      <w:r w:rsidR="00583D2A" w:rsidRPr="00207D2A">
        <w:rPr>
          <w:rFonts w:eastAsiaTheme="minorEastAsia"/>
          <w:i/>
          <w:iCs/>
        </w:rPr>
        <w:t>NR</w:t>
      </w:r>
      <w:r w:rsidRPr="00207D2A">
        <w:rPr>
          <w:rFonts w:eastAsiaTheme="minorEastAsia"/>
        </w:rPr>
        <w:t xml:space="preserve"> of female whales, and </w:t>
      </w:r>
      <m:oMath>
        <m:r>
          <w:rPr>
            <w:rFonts w:ascii="Cambria Math" w:hAnsi="Cambria Math"/>
          </w:rPr>
          <m:t>fr</m:t>
        </m:r>
      </m:oMath>
      <w:r w:rsidRPr="00207D2A">
        <w:rPr>
          <w:rFonts w:eastAsiaTheme="minorEastAsia"/>
        </w:rPr>
        <w:t xml:space="preserve"> is the initial rate of change in </w:t>
      </w:r>
      <w:r w:rsidR="00583D2A" w:rsidRPr="00207D2A">
        <w:rPr>
          <w:rFonts w:eastAsiaTheme="minorEastAsia"/>
          <w:i/>
          <w:iCs/>
        </w:rPr>
        <w:t>NR</w:t>
      </w:r>
      <w:r w:rsidRPr="00207D2A">
        <w:rPr>
          <w:rFonts w:eastAsiaTheme="minorEastAsia"/>
        </w:rPr>
        <w:t xml:space="preserve"> with increasing length. For males, the relationship between body length and </w:t>
      </w:r>
      <w:r w:rsidR="00583D2A" w:rsidRPr="00207D2A">
        <w:rPr>
          <w:rFonts w:eastAsiaTheme="minorEastAsia"/>
          <w:i/>
          <w:iCs/>
        </w:rPr>
        <w:t>NR</w:t>
      </w:r>
      <w:r w:rsidRPr="00207D2A">
        <w:rPr>
          <w:rFonts w:eastAsiaTheme="minorEastAsia"/>
        </w:rPr>
        <w:t xml:space="preserve"> for young (i.e., small individuals) </w:t>
      </w:r>
      <w:r w:rsidR="003F7AC1" w:rsidRPr="00207D2A">
        <w:rPr>
          <w:rFonts w:eastAsiaTheme="minorEastAsia"/>
        </w:rPr>
        <w:t>is expected to follow the same trend as that of</w:t>
      </w:r>
      <w:r w:rsidRPr="00207D2A">
        <w:rPr>
          <w:rFonts w:eastAsiaTheme="minorEastAsia"/>
        </w:rPr>
        <w:t xml:space="preserve"> females, diverg</w:t>
      </w:r>
      <w:r w:rsidR="003F7AC1" w:rsidRPr="00207D2A">
        <w:rPr>
          <w:rFonts w:eastAsiaTheme="minorEastAsia"/>
        </w:rPr>
        <w:t>ing</w:t>
      </w:r>
      <w:r w:rsidRPr="00207D2A">
        <w:rPr>
          <w:rFonts w:eastAsiaTheme="minorEastAsia"/>
        </w:rPr>
        <w:t xml:space="preserve"> after a length threshold </w:t>
      </w:r>
      <w:r w:rsidRPr="009E712A">
        <w:rPr>
          <w:rFonts w:eastAsiaTheme="minorEastAsia"/>
        </w:rPr>
        <w:t>(</w:t>
      </w:r>
      <m:oMath>
        <m:r>
          <w:rPr>
            <w:rFonts w:ascii="Cambria Math" w:eastAsiaTheme="minorEastAsia" w:hAnsi="Cambria Math"/>
          </w:rPr>
          <m:t>chm</m:t>
        </m:r>
      </m:oMath>
      <w:r w:rsidRPr="009E712A">
        <w:rPr>
          <w:rFonts w:eastAsiaTheme="minorEastAsia"/>
        </w:rPr>
        <w:t>) such that:</w:t>
      </w:r>
    </w:p>
    <w:commentRangeStart w:id="45"/>
    <w:p w14:paraId="438AD699" w14:textId="28553F34" w:rsidR="00B03D88" w:rsidRPr="009E712A" w:rsidRDefault="00000000" w:rsidP="00B03D88">
      <w:pPr>
        <w:rPr>
          <w:rFonts w:eastAsiaTheme="minorEastAsia"/>
        </w:rPr>
      </w:pPr>
      <m:oMathPara>
        <m:oMathParaPr>
          <m:jc m:val="left"/>
        </m:oMathParaPr>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M</m:t>
                  </m:r>
                </m:sub>
              </m:sSub>
              <m:r>
                <w:rPr>
                  <w:rFonts w:ascii="Cambria Math" w:hAnsi="Cambria Math"/>
                </w:rPr>
                <m:t xml:space="preserve">= </m:t>
              </m:r>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L ≤chm</m:t>
                      </m:r>
                    </m:e>
                    <m:e>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r>
                <w:rPr>
                  <w:rFonts w:ascii="Cambria Math" w:eastAsiaTheme="minorEastAsia" w:hAnsi="Cambria Math"/>
                </w:rPr>
                <m:t xml:space="preserve"> </m:t>
              </m:r>
              <m:r>
                <w:rPr>
                  <w:rFonts w:ascii="Cambria Math" w:hAnsi="Cambria Math"/>
                </w:rPr>
                <m:t>#7</m:t>
              </m:r>
            </m:e>
          </m:eqArr>
          <w:commentRangeEnd w:id="45"/>
          <m:r>
            <m:rPr>
              <m:sty m:val="p"/>
            </m:rPr>
            <w:rPr>
              <w:rStyle w:val="CommentReference"/>
            </w:rPr>
            <w:commentReference w:id="45"/>
          </m:r>
        </m:oMath>
      </m:oMathPara>
    </w:p>
    <w:p w14:paraId="578E510C" w14:textId="77777777" w:rsidR="00B03D88" w:rsidRPr="009E712A" w:rsidRDefault="00B03D88" w:rsidP="00862972">
      <w:pPr>
        <w:rPr>
          <w:rFonts w:eastAsiaTheme="minorEastAsia"/>
        </w:rPr>
      </w:pPr>
    </w:p>
    <w:p w14:paraId="2DC89E0A" w14:textId="5594EAA3" w:rsidR="00862972" w:rsidRPr="00207D2A" w:rsidRDefault="00862972" w:rsidP="00862972">
      <w:pPr>
        <w:rPr>
          <w:rFonts w:eastAsiaTheme="minorEastAsia"/>
        </w:rPr>
      </w:pPr>
      <w:r w:rsidRPr="009E712A">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sidRPr="009E712A">
        <w:rPr>
          <w:rFonts w:eastAsiaTheme="minorEastAsia"/>
        </w:rPr>
        <w:t xml:space="preserve">is the maximum </w:t>
      </w:r>
      <w:r w:rsidR="0031537C" w:rsidRPr="009E712A">
        <w:rPr>
          <w:rFonts w:eastAsiaTheme="minorEastAsia"/>
          <w:i/>
          <w:iCs/>
        </w:rPr>
        <w:t>N</w:t>
      </w:r>
      <w:r w:rsidR="003F7AC1" w:rsidRPr="009E712A">
        <w:rPr>
          <w:rFonts w:eastAsiaTheme="minorEastAsia"/>
          <w:i/>
          <w:iCs/>
        </w:rPr>
        <w:t>R</w:t>
      </w:r>
      <w:r w:rsidRPr="009E712A">
        <w:rPr>
          <w:rFonts w:eastAsiaTheme="minorEastAsia"/>
        </w:rPr>
        <w:t xml:space="preserve"> </w:t>
      </w:r>
      <w:r w:rsidR="00B03D88" w:rsidRPr="009E712A">
        <w:rPr>
          <w:rFonts w:eastAsiaTheme="minorEastAsia"/>
        </w:rPr>
        <w:t>for</w:t>
      </w:r>
      <w:r w:rsidRPr="009E712A">
        <w:rPr>
          <w:rFonts w:eastAsiaTheme="minorEastAsia"/>
        </w:rPr>
        <w:t xml:space="preserve"> male </w:t>
      </w:r>
      <w:r w:rsidR="00B03D88" w:rsidRPr="009E712A">
        <w:rPr>
          <w:rFonts w:eastAsiaTheme="minorEastAsia"/>
        </w:rPr>
        <w:t xml:space="preserve">sperm whales </w:t>
      </w:r>
      <w:r w:rsidRPr="009E712A">
        <w:rPr>
          <w:rFonts w:eastAsiaTheme="minorEastAsia"/>
        </w:rPr>
        <w:t xml:space="preserve">and </w:t>
      </w:r>
      <m:oMath>
        <m:r>
          <w:rPr>
            <w:rFonts w:ascii="Cambria Math" w:eastAsiaTheme="minorEastAsia" w:hAnsi="Cambria Math"/>
          </w:rPr>
          <m:t xml:space="preserve">mr </m:t>
        </m:r>
      </m:oMath>
      <w:r w:rsidRPr="009E712A">
        <w:rPr>
          <w:rFonts w:eastAsiaTheme="minorEastAsia"/>
        </w:rPr>
        <w:t xml:space="preserve">is the initial rate of change in </w:t>
      </w:r>
      <w:r w:rsidR="00583D2A" w:rsidRPr="009E712A">
        <w:rPr>
          <w:rFonts w:eastAsiaTheme="minorEastAsia"/>
          <w:i/>
          <w:iCs/>
        </w:rPr>
        <w:t>NR</w:t>
      </w:r>
      <w:r w:rsidRPr="009E712A">
        <w:rPr>
          <w:rFonts w:eastAsiaTheme="minorEastAsia"/>
        </w:rPr>
        <w:t xml:space="preserve"> with</w:t>
      </w:r>
      <w:r w:rsidRPr="00207D2A">
        <w:rPr>
          <w:rFonts w:eastAsiaTheme="minorEastAsia"/>
        </w:rPr>
        <w:t xml:space="preserve"> length </w:t>
      </w:r>
      <w:r w:rsidR="00845EBD" w:rsidRPr="00207D2A">
        <w:rPr>
          <w:rFonts w:eastAsiaTheme="minorEastAsia"/>
        </w:rPr>
        <w:t>when length is greater than</w:t>
      </w:r>
      <w:r w:rsidR="00583D2A" w:rsidRPr="00207D2A">
        <w:rPr>
          <w:rFonts w:eastAsiaTheme="minorEastAsia"/>
        </w:rPr>
        <w:t xml:space="preserve"> the</w:t>
      </w:r>
      <w:r w:rsidRPr="00207D2A">
        <w:rPr>
          <w:rFonts w:eastAsiaTheme="minorEastAsia"/>
        </w:rPr>
        <w:t xml:space="preserve"> </w:t>
      </w:r>
      <w:r w:rsidR="00845EBD" w:rsidRPr="00207D2A">
        <w:rPr>
          <w:rFonts w:eastAsiaTheme="minorEastAsia"/>
        </w:rPr>
        <w:t>threshold</w:t>
      </w:r>
      <w:r w:rsidRPr="00207D2A">
        <w:rPr>
          <w:rFonts w:eastAsiaTheme="minorEastAsia"/>
        </w:rPr>
        <w:t xml:space="preserve"> (</w:t>
      </w:r>
      <w:r w:rsidRPr="00207D2A">
        <w:rPr>
          <w:rFonts w:eastAsiaTheme="minorEastAsia"/>
          <w:i/>
          <w:iCs/>
        </w:rPr>
        <w:t>chm</w:t>
      </w:r>
      <w:r w:rsidRPr="00207D2A">
        <w:rPr>
          <w:rFonts w:eastAsiaTheme="minorEastAsia"/>
        </w:rPr>
        <w:t>), which we set at 6 m based on</w:t>
      </w:r>
      <w:ins w:id="46" w:author="Hal Whitehead" w:date="2025-09-27T10:06:00Z" w16du:dateUtc="2025-09-27T13:06:00Z">
        <w:r w:rsidR="000766B8">
          <w:rPr>
            <w:rFonts w:eastAsiaTheme="minorEastAsia"/>
          </w:rPr>
          <w:t xml:space="preserve"> </w:t>
        </w:r>
      </w:ins>
      <w:r w:rsidR="00A40687">
        <w:rPr>
          <w:rFonts w:eastAsiaTheme="minorEastAsia"/>
        </w:rPr>
        <w:fldChar w:fldCharType="begin"/>
      </w:r>
      <w:r w:rsidR="00A40687">
        <w:rPr>
          <w:rFonts w:eastAsiaTheme="minorEastAsia"/>
        </w:rPr>
        <w:instrText xml:space="preserve"> ADDIN ZOTERO_ITEM CSL_CITATION {"citationID":"as5ljh6p87","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A40687">
        <w:rPr>
          <w:rFonts w:eastAsiaTheme="minorEastAsia"/>
        </w:rPr>
        <w:fldChar w:fldCharType="separate"/>
      </w:r>
      <w:r w:rsidR="00A40687" w:rsidRPr="00A40687">
        <w:rPr>
          <w:kern w:val="0"/>
          <w:szCs w:val="24"/>
          <w:vertAlign w:val="superscript"/>
          <w:lang w:val="en-US"/>
        </w:rPr>
        <w:t>23</w:t>
      </w:r>
      <w:r w:rsidR="00A40687">
        <w:rPr>
          <w:rFonts w:eastAsiaTheme="minorEastAsia"/>
        </w:rPr>
        <w:fldChar w:fldCharType="end"/>
      </w:r>
      <w:r w:rsidRPr="00207D2A">
        <w:rPr>
          <w:rFonts w:eastAsiaTheme="minorEastAsia"/>
        </w:rPr>
        <w:t>.</w:t>
      </w:r>
    </w:p>
    <w:p w14:paraId="27451932" w14:textId="6C28CD15" w:rsidR="00605798" w:rsidRPr="009E47FF" w:rsidRDefault="00862972" w:rsidP="00862972">
      <w:r w:rsidRPr="00207D2A">
        <w:t xml:space="preserve">We </w:t>
      </w:r>
      <w:r w:rsidR="005C6869">
        <w:t>found</w:t>
      </w:r>
      <w:r w:rsidRPr="00207D2A">
        <w:t xml:space="preserve"> the parameter values for </w:t>
      </w:r>
      <w:r w:rsidRPr="00207D2A">
        <w:rPr>
          <w:i/>
          <w:iCs/>
        </w:rPr>
        <w:t>max</w:t>
      </w:r>
      <w:r w:rsidRPr="00207D2A">
        <w:rPr>
          <w:i/>
          <w:iCs/>
          <w:vertAlign w:val="subscript"/>
        </w:rPr>
        <w:t>F</w:t>
      </w:r>
      <w:r w:rsidRPr="00207D2A">
        <w:rPr>
          <w:i/>
          <w:iCs/>
        </w:rPr>
        <w:t>, fr, max</w:t>
      </w:r>
      <w:r w:rsidRPr="00207D2A">
        <w:rPr>
          <w:i/>
          <w:iCs/>
          <w:vertAlign w:val="subscript"/>
        </w:rPr>
        <w:t>M</w:t>
      </w:r>
      <w:r w:rsidRPr="00207D2A">
        <w:rPr>
          <w:i/>
          <w:iCs/>
        </w:rPr>
        <w:t xml:space="preserve">, </w:t>
      </w:r>
      <w:r w:rsidRPr="00207D2A">
        <w:t xml:space="preserve">and </w:t>
      </w:r>
      <w:r w:rsidRPr="00207D2A">
        <w:rPr>
          <w:i/>
          <w:iCs/>
        </w:rPr>
        <w:t xml:space="preserve">mr </w:t>
      </w:r>
      <w:r w:rsidRPr="00207D2A">
        <w:t xml:space="preserve">that minimized the total sum-of-squares given our data, using the </w:t>
      </w:r>
      <w:r w:rsidRPr="00207D2A">
        <w:rPr>
          <w:i/>
          <w:iCs/>
        </w:rPr>
        <w:t>optim</w:t>
      </w:r>
      <w:r w:rsidRPr="00207D2A">
        <w:t xml:space="preserve"> function with </w:t>
      </w:r>
      <w:r w:rsidRPr="009E712A">
        <w:t>the</w:t>
      </w:r>
      <w:commentRangeStart w:id="47"/>
      <w:r w:rsidRPr="009E712A">
        <w:t xml:space="preserve"> </w:t>
      </w:r>
      <w:r w:rsidR="009E712A">
        <w:t>Broyden-Fletcher-Goldfarb-Shanno (</w:t>
      </w:r>
      <w:r w:rsidR="009E47FF" w:rsidRPr="009E712A">
        <w:t>BFGS</w:t>
      </w:r>
      <w:r w:rsidR="009E712A">
        <w:t>)</w:t>
      </w:r>
      <w:r w:rsidR="009E47FF" w:rsidRPr="009E712A">
        <w:t xml:space="preserve"> </w:t>
      </w:r>
      <w:commentRangeEnd w:id="47"/>
      <w:r w:rsidR="00D60E16" w:rsidRPr="009E712A">
        <w:rPr>
          <w:rStyle w:val="CommentReference"/>
        </w:rPr>
        <w:commentReference w:id="47"/>
      </w:r>
      <w:r w:rsidR="009E47FF" w:rsidRPr="009E712A">
        <w:t xml:space="preserve">optimizing </w:t>
      </w:r>
      <w:r w:rsidRPr="009E712A">
        <w:t>algorithm in base R</w:t>
      </w:r>
      <w:r w:rsidRPr="009E712A">
        <w:fldChar w:fldCharType="begin"/>
      </w:r>
      <w:r w:rsidR="00A40687" w:rsidRPr="009E712A">
        <w:instrText xml:space="preserve"> ADDIN ZOTERO_ITEM CSL_CITATION {"citationID":"MXbp0TcH","properties":{"formattedCitation":"\\super 30\\nosupersub{}","plainCitation":"30","noteIndex":0},"citationItems":[{"id":457,"uris":["http://zotero.org/users/5395629/items/9PYD3KWI"],"itemData":{"id":457,"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9E712A">
        <w:fldChar w:fldCharType="separate"/>
      </w:r>
      <w:r w:rsidR="00A40687" w:rsidRPr="009E712A">
        <w:rPr>
          <w:kern w:val="0"/>
          <w:szCs w:val="24"/>
          <w:vertAlign w:val="superscript"/>
          <w:lang w:val="en-US"/>
        </w:rPr>
        <w:t>30</w:t>
      </w:r>
      <w:r w:rsidRPr="009E712A">
        <w:fldChar w:fldCharType="end"/>
      </w:r>
      <w:r w:rsidRPr="009E712A">
        <w:t xml:space="preserve">. </w:t>
      </w:r>
      <w:r w:rsidR="00EA5F6E" w:rsidRPr="009E712A">
        <w:t xml:space="preserve">We initialized the </w:t>
      </w:r>
      <w:r w:rsidR="009E712A">
        <w:t>optimization</w:t>
      </w:r>
      <w:r w:rsidR="00EA5F6E" w:rsidRPr="009E712A">
        <w:t xml:space="preserve"> algorithm using parameter estimates based on </w:t>
      </w:r>
      <w:r w:rsidR="0020338D" w:rsidRPr="009E712A">
        <w:fldChar w:fldCharType="begin"/>
      </w:r>
      <w:r w:rsidR="00164AF4" w:rsidRPr="009E712A">
        <w:instrText xml:space="preserve"> ADDIN ZOTERO_ITEM CSL_CITATION {"citationID":"akoeg44t9r","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20338D" w:rsidRPr="009E712A">
        <w:fldChar w:fldCharType="separate"/>
      </w:r>
      <w:r w:rsidR="00164AF4" w:rsidRPr="009E712A">
        <w:rPr>
          <w:kern w:val="0"/>
          <w:szCs w:val="24"/>
          <w:vertAlign w:val="superscript"/>
          <w:lang w:val="en-US"/>
        </w:rPr>
        <w:t>23</w:t>
      </w:r>
      <w:r w:rsidR="0020338D" w:rsidRPr="009E712A">
        <w:fldChar w:fldCharType="end"/>
      </w:r>
      <w:r w:rsidR="0020338D" w:rsidRPr="009E712A">
        <w:t xml:space="preserve">’s </w:t>
      </w:r>
      <w:r w:rsidR="00583D2A" w:rsidRPr="009E712A">
        <w:t>figure</w:t>
      </w:r>
      <w:r w:rsidR="00EA5F6E" w:rsidRPr="009E712A">
        <w:t xml:space="preserve"> </w:t>
      </w:r>
      <w:r w:rsidR="0031537C" w:rsidRPr="009E712A">
        <w:t>showing</w:t>
      </w:r>
      <w:r w:rsidR="00583D2A" w:rsidRPr="009E712A">
        <w:t xml:space="preserve"> the relationship between total body length and </w:t>
      </w:r>
      <w:r w:rsidR="00583D2A" w:rsidRPr="009E712A">
        <w:rPr>
          <w:i/>
          <w:iCs/>
        </w:rPr>
        <w:t xml:space="preserve">NR </w:t>
      </w:r>
      <w:r w:rsidR="00583D2A" w:rsidRPr="009E712A">
        <w:t>estimates</w:t>
      </w:r>
      <w:r w:rsidR="009E712A">
        <w:t>,</w:t>
      </w:r>
      <w:r w:rsidR="00583D2A" w:rsidRPr="009E712A">
        <w:t xml:space="preserve"> in which nose length was measured from the tip of the snout to the eyeball. </w:t>
      </w:r>
      <w:r w:rsidR="009E47FF" w:rsidRPr="009E712A">
        <w:t xml:space="preserve">We constrained the optimizing </w:t>
      </w:r>
      <w:r w:rsidR="00F40022" w:rsidRPr="009E712A">
        <w:t>to</w:t>
      </w:r>
      <w:r w:rsidR="009E47FF" w:rsidRPr="009E712A">
        <w:t xml:space="preserve"> </w:t>
      </w:r>
      <w:commentRangeStart w:id="48"/>
      <w:r w:rsidR="009E47FF" w:rsidRPr="009E712A">
        <w:rPr>
          <w:i/>
          <w:iCs/>
        </w:rPr>
        <w:t xml:space="preserve">mr </w:t>
      </w:r>
      <w:r w:rsidR="00F40022" w:rsidRPr="009E712A">
        <w:t>values</w:t>
      </w:r>
      <w:r w:rsidR="009E47FF" w:rsidRPr="009E712A">
        <w:t xml:space="preserve"> &gt; 0</w:t>
      </w:r>
      <w:r w:rsidR="00F40022" w:rsidRPr="009E712A">
        <w:t xml:space="preserve"> </w:t>
      </w:r>
      <w:r w:rsidR="009E712A" w:rsidRPr="009E712A">
        <w:t xml:space="preserve">(i.e., always positive) </w:t>
      </w:r>
      <w:r w:rsidR="00F40022" w:rsidRPr="009E712A">
        <w:t xml:space="preserve">to ensure that modelled </w:t>
      </w:r>
      <w:r w:rsidR="00F40022" w:rsidRPr="009E712A">
        <w:rPr>
          <w:i/>
          <w:iCs/>
        </w:rPr>
        <w:t xml:space="preserve">NR </w:t>
      </w:r>
      <w:r w:rsidR="00F40022" w:rsidRPr="009E712A">
        <w:t xml:space="preserve">values based on male growth models would be higher than those of the female growth model. </w:t>
      </w:r>
      <w:commentRangeEnd w:id="48"/>
      <w:r w:rsidR="00D60E16" w:rsidRPr="009E712A">
        <w:rPr>
          <w:rStyle w:val="CommentReference"/>
        </w:rPr>
        <w:commentReference w:id="48"/>
      </w:r>
    </w:p>
    <w:p w14:paraId="0463C445" w14:textId="62791908" w:rsidR="00862972" w:rsidRPr="00207D2A" w:rsidRDefault="002E01B8" w:rsidP="00862972">
      <w:r w:rsidRPr="00207D2A">
        <w:lastRenderedPageBreak/>
        <w:t>T</w:t>
      </w:r>
      <w:r w:rsidR="00862972" w:rsidRPr="00207D2A">
        <w:t xml:space="preserve">he posterior probability that each </w:t>
      </w:r>
      <w:r w:rsidRPr="00207D2A">
        <w:t xml:space="preserve">individual </w:t>
      </w:r>
      <w:r w:rsidR="00862972" w:rsidRPr="00207D2A">
        <w:t xml:space="preserve">was female was estimated </w:t>
      </w:r>
      <w:r w:rsidRPr="00207D2A">
        <w:t>based on Bayes’ theorem under the prior assumption that individuals would be equally likely of either sex. Estimates of individuals’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sidRPr="00207D2A">
        <w:rPr>
          <w:rFonts w:eastAsiaTheme="minorEastAsia"/>
        </w:rPr>
        <w:t>)</w:t>
      </w:r>
      <w:r w:rsidRPr="00207D2A">
        <w:t xml:space="preserve"> were computed </w:t>
      </w:r>
      <w:r w:rsidR="00862972" w:rsidRPr="00207D2A">
        <w:t>based on how close each point fell to the ‘female curve’</w:t>
      </w:r>
      <w:r w:rsidRPr="00207D2A">
        <w:t xml:space="preserve"> following equation (8). </w:t>
      </w:r>
      <w:r w:rsidR="00862972" w:rsidRPr="00207D2A">
        <w:t xml:space="preserve"> </w:t>
      </w:r>
    </w:p>
    <w:p w14:paraId="36F3F0D8" w14:textId="7B455BF5" w:rsidR="00076109"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w:commentRangeStart w:id="49"/>
              <w:commentRangeEnd w:id="49"/>
              <m:r>
                <m:rPr>
                  <m:sty m:val="p"/>
                </m:rPr>
                <w:rPr>
                  <w:rStyle w:val="CommentReference"/>
                  <w:rFonts w:ascii="Cambria Math" w:hAnsi="Cambria Math"/>
                </w:rPr>
                <w:commentReference w:id="49"/>
              </m:r>
              <m:r>
                <w:rPr>
                  <w:rFonts w:ascii="Cambria Math" w:hAnsi="Cambria Math"/>
                </w:rPr>
                <m:t>#8</m:t>
              </m:r>
            </m:e>
          </m:eqArr>
        </m:oMath>
      </m:oMathPara>
    </w:p>
    <w:p w14:paraId="3663B0E2" w14:textId="128BEF91" w:rsidR="00862972" w:rsidRPr="00AA7852" w:rsidRDefault="00076109" w:rsidP="00862972">
      <w:pPr>
        <w:rPr>
          <w:rFonts w:eastAsiaTheme="minorEastAsia"/>
        </w:rPr>
      </w:pPr>
      <w:r w:rsidRPr="00207D2A">
        <w:rPr>
          <w:rFonts w:eastAsiaTheme="minorEastAsia"/>
        </w:rPr>
        <w:t xml:space="preserve">Where </w:t>
      </w:r>
      <w:r w:rsidRPr="00207D2A">
        <w:rPr>
          <w:rFonts w:eastAsiaTheme="minorEastAsia"/>
          <w:i/>
          <w:iCs/>
        </w:rPr>
        <w:t xml:space="preserve">n </w:t>
      </w:r>
      <w:r w:rsidRPr="00207D2A">
        <w:rPr>
          <w:rFonts w:eastAsiaTheme="minorEastAsia"/>
        </w:rPr>
        <w:t xml:space="preserve">is the total number of individuals, </w:t>
      </w:r>
      <w:r w:rsidRPr="00207D2A">
        <w:rPr>
          <w:rFonts w:eastAsiaTheme="minorEastAsia"/>
          <w:i/>
          <w:iCs/>
        </w:rPr>
        <w:t>res</w:t>
      </w:r>
      <w:r w:rsidRPr="00207D2A">
        <w:rPr>
          <w:rFonts w:eastAsiaTheme="minorEastAsia"/>
          <w:i/>
          <w:iCs/>
          <w:vertAlign w:val="subscript"/>
        </w:rPr>
        <w:t>fi</w:t>
      </w:r>
      <w:r w:rsidRPr="00207D2A">
        <w:rPr>
          <w:rFonts w:eastAsiaTheme="minorEastAsia"/>
          <w:vertAlign w:val="subscript"/>
        </w:rPr>
        <w:t xml:space="preserve"> </w:t>
      </w:r>
      <w:r w:rsidRPr="00207D2A">
        <w:rPr>
          <w:rFonts w:eastAsiaTheme="minorEastAsia"/>
        </w:rPr>
        <w:t xml:space="preserve">is the residual between an individual’s observed </w:t>
      </w:r>
      <w:r w:rsidRPr="00207D2A">
        <w:rPr>
          <w:rFonts w:eastAsiaTheme="minorEastAsia"/>
          <w:i/>
          <w:iCs/>
        </w:rPr>
        <w:t xml:space="preserve">NR </w:t>
      </w:r>
      <w:r w:rsidRPr="00207D2A">
        <w:rPr>
          <w:rFonts w:eastAsiaTheme="minorEastAsia"/>
        </w:rPr>
        <w:t xml:space="preserve">and that predicted by the female curve, and </w:t>
      </w:r>
      <w:r w:rsidRPr="00207D2A">
        <w:rPr>
          <w:rFonts w:eastAsiaTheme="minorEastAsia"/>
          <w:i/>
          <w:iCs/>
        </w:rPr>
        <w:t xml:space="preserve">SS </w:t>
      </w:r>
      <w:r w:rsidRPr="00207D2A">
        <w:rPr>
          <w:rFonts w:eastAsiaTheme="minorEastAsia"/>
        </w:rPr>
        <w:t>is the sum of the residuals (both for the female and male curves).</w:t>
      </w:r>
      <w:r w:rsidRPr="00207D2A">
        <w:rPr>
          <w:rFonts w:eastAsiaTheme="minorEastAsia"/>
          <w:i/>
          <w:iCs/>
        </w:rPr>
        <w:t xml:space="preserve"> </w:t>
      </w:r>
      <w:r w:rsidR="00387B71" w:rsidRPr="004B1854">
        <w:rPr>
          <w:rFonts w:eastAsiaTheme="minorEastAsia"/>
        </w:rPr>
        <w:t xml:space="preserve">The </w:t>
      </w:r>
      <w:r w:rsidR="00387B71" w:rsidRPr="00207D2A">
        <w:t>likelihood of being male (</w:t>
      </w:r>
      <m:oMath>
        <m:sSub>
          <m:sSubPr>
            <m:ctrlPr>
              <w:rPr>
                <w:rFonts w:ascii="Cambria Math" w:hAnsi="Cambria Math"/>
                <w:i/>
              </w:rPr>
            </m:ctrlPr>
          </m:sSubPr>
          <m:e>
            <m:r>
              <w:rPr>
                <w:rFonts w:ascii="Cambria Math" w:hAnsi="Cambria Math"/>
              </w:rPr>
              <m:t>L</m:t>
            </m:r>
          </m:e>
          <m:sub>
            <m:r>
              <w:rPr>
                <w:rFonts w:ascii="Cambria Math" w:hAnsi="Cambria Math"/>
              </w:rPr>
              <m:t>mi</m:t>
            </m:r>
          </m:sub>
        </m:sSub>
      </m:oMath>
      <w:r w:rsidR="00387B71" w:rsidRPr="00207D2A">
        <w:rPr>
          <w:rFonts w:eastAsiaTheme="minorEastAsia"/>
        </w:rPr>
        <w:t>)</w:t>
      </w:r>
      <w:r w:rsidR="00387B71" w:rsidRPr="00207D2A">
        <w:t xml:space="preserve"> w</w:t>
      </w:r>
      <w:r w:rsidR="00387B71">
        <w:t xml:space="preserve">as calculated similarly. </w:t>
      </w:r>
      <w:r w:rsidRPr="00207D2A">
        <w:rPr>
          <w:rFonts w:eastAsiaTheme="minorEastAsia"/>
        </w:rPr>
        <w:t xml:space="preserve">We then computed the </w:t>
      </w:r>
      <w:r w:rsidR="00862972" w:rsidRPr="00207D2A">
        <w:rPr>
          <w:rFonts w:eastAsiaTheme="minorEastAsia"/>
        </w:rPr>
        <w:t xml:space="preserve">posterior probability of an individual being a female </w:t>
      </w:r>
      <w:r w:rsidRPr="00207D2A">
        <w:rPr>
          <w:rFonts w:eastAsiaTheme="minorEastAsia"/>
        </w:rPr>
        <w:t>(</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oMath>
      <w:r w:rsidR="00862972" w:rsidRPr="00207D2A">
        <w:rPr>
          <w:rFonts w:eastAsiaTheme="minorEastAsia"/>
        </w:rPr>
        <w:t xml:space="preserve"> </w:t>
      </w:r>
      <w:r w:rsidRPr="00207D2A">
        <w:rPr>
          <w:rFonts w:eastAsiaTheme="minorEastAsia"/>
        </w:rPr>
        <w:t xml:space="preserve"> </w:t>
      </w:r>
      <w:r w:rsidR="009E7E1D" w:rsidRPr="00207D2A">
        <w:rPr>
          <w:rFonts w:eastAsiaTheme="minorEastAsia"/>
        </w:rPr>
        <w:t xml:space="preserve">using equation (9). </w:t>
      </w:r>
    </w:p>
    <w:p w14:paraId="03A33E1B" w14:textId="15953A7A"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f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598FFE2D" w14:textId="6DC16A58" w:rsidR="001823D3" w:rsidRPr="00B67D3F" w:rsidRDefault="009E7E1D" w:rsidP="00862972">
      <w:pPr>
        <w:rPr>
          <w:rFonts w:eastAsiaTheme="minorEastAsia"/>
        </w:rPr>
      </w:pPr>
      <w:r w:rsidRPr="00207D2A">
        <w:rPr>
          <w:rFonts w:eastAsiaTheme="minorEastAsia"/>
        </w:rPr>
        <w:t xml:space="preserve">We report our results in terms of </w:t>
      </w:r>
      <w:r w:rsidRPr="00207D2A">
        <w:rPr>
          <w:rFonts w:eastAsiaTheme="minorEastAsia"/>
          <w:i/>
          <w:iCs/>
        </w:rPr>
        <w:t>P(f</w:t>
      </w:r>
      <w:r w:rsidR="00F1035B" w:rsidRPr="00207D2A">
        <w:rPr>
          <w:rFonts w:eastAsiaTheme="minorEastAsia"/>
          <w:i/>
          <w:iCs/>
        </w:rPr>
        <w:t xml:space="preserve">) </w:t>
      </w:r>
      <w:r w:rsidR="00F1035B" w:rsidRPr="004B1854">
        <w:rPr>
          <w:rFonts w:eastAsiaTheme="minorEastAsia"/>
        </w:rPr>
        <w:t>but</w:t>
      </w:r>
      <w:r w:rsidRPr="005C6869">
        <w:rPr>
          <w:rFonts w:eastAsiaTheme="minorEastAsia"/>
        </w:rPr>
        <w:t xml:space="preserve"> </w:t>
      </w:r>
      <w:r w:rsidRPr="00207D2A">
        <w:rPr>
          <w:rFonts w:eastAsiaTheme="minorEastAsia"/>
        </w:rPr>
        <w:t>note that the probability of an individual being male under this framework is the direct opposite (</w:t>
      </w:r>
      <w:r w:rsidR="001823D3" w:rsidRPr="00207D2A">
        <w:rPr>
          <w:rFonts w:eastAsiaTheme="minorEastAsia"/>
          <w:i/>
          <w:iCs/>
        </w:rPr>
        <w:t>P(m) = 1 – P(f)).</w:t>
      </w:r>
      <w:r w:rsidR="003878CE">
        <w:rPr>
          <w:rFonts w:eastAsiaTheme="minorEastAsia"/>
          <w:i/>
          <w:iCs/>
        </w:rPr>
        <w:t xml:space="preserve"> </w:t>
      </w:r>
    </w:p>
    <w:p w14:paraId="5431C83A" w14:textId="74FDC8CD" w:rsidR="00A9605A" w:rsidRDefault="00862972" w:rsidP="00862972">
      <w:pPr>
        <w:rPr>
          <w:rFonts w:eastAsiaTheme="minorEastAsia"/>
        </w:rPr>
      </w:pPr>
      <w:r w:rsidRPr="00207D2A">
        <w:rPr>
          <w:rFonts w:eastAsiaTheme="minorEastAsia"/>
        </w:rPr>
        <w:t xml:space="preserve">To propagate the </w:t>
      </w:r>
      <w:r w:rsidR="006F1DB2" w:rsidRPr="00207D2A">
        <w:rPr>
          <w:rFonts w:eastAsiaTheme="minorEastAsia"/>
        </w:rPr>
        <w:t>uncertainty</w:t>
      </w:r>
      <w:r w:rsidRPr="00207D2A">
        <w:rPr>
          <w:rFonts w:eastAsiaTheme="minorEastAsia"/>
        </w:rPr>
        <w:t xml:space="preserve"> associated with inter-image variation </w:t>
      </w:r>
      <w:r w:rsidR="008272F0" w:rsidRPr="00207D2A">
        <w:rPr>
          <w:rFonts w:eastAsiaTheme="minorEastAsia"/>
        </w:rPr>
        <w:t xml:space="preserve">in estimates of individual probability of being female, </w:t>
      </w:r>
      <w:r w:rsidRPr="00207D2A">
        <w:rPr>
          <w:rFonts w:eastAsiaTheme="minorEastAsia"/>
        </w:rPr>
        <w:t xml:space="preserve">we applied a stratified </w:t>
      </w:r>
      <w:r w:rsidR="00E6103C" w:rsidRPr="00207D2A">
        <w:rPr>
          <w:rFonts w:eastAsiaTheme="minorEastAsia"/>
        </w:rPr>
        <w:t>bootstrap</w:t>
      </w:r>
      <w:r w:rsidR="008272F0" w:rsidRPr="00207D2A">
        <w:rPr>
          <w:rFonts w:eastAsiaTheme="minorEastAsia"/>
        </w:rPr>
        <w:t xml:space="preserve"> simulation</w:t>
      </w:r>
      <w:r w:rsidRPr="00207D2A">
        <w:rPr>
          <w:rFonts w:eastAsiaTheme="minorEastAsia"/>
        </w:rPr>
        <w:t xml:space="preserve"> by individual ID</w:t>
      </w:r>
      <w:r w:rsidRPr="00207D2A">
        <w:rPr>
          <w:rFonts w:eastAsiaTheme="minorEastAsia"/>
        </w:rPr>
        <w:fldChar w:fldCharType="begin"/>
      </w:r>
      <w:r w:rsidR="00A40687">
        <w:rPr>
          <w:rFonts w:eastAsiaTheme="minorEastAsia"/>
        </w:rPr>
        <w:instrText xml:space="preserve"> ADDIN ZOTERO_ITEM CSL_CITATION {"citationID":"agj5saqdjf","properties":{"formattedCitation":"\\super 25,31\\nosupersub{}","plainCitation":"25,31","noteIndex":0},"citationItems":[{"id":62,"uris":["http://zotero.org/users/5395629/items/84BJPNR6"],"itemData":{"id":62,"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rPr>
          <w:rFonts w:eastAsiaTheme="minorEastAsia"/>
        </w:rPr>
        <w:fldChar w:fldCharType="separate"/>
      </w:r>
      <w:r w:rsidR="00A40687" w:rsidRPr="00A40687">
        <w:rPr>
          <w:kern w:val="0"/>
          <w:szCs w:val="24"/>
          <w:vertAlign w:val="superscript"/>
          <w:lang w:val="en-US"/>
        </w:rPr>
        <w:t>25,31</w:t>
      </w:r>
      <w:r w:rsidRPr="00207D2A">
        <w:rPr>
          <w:rFonts w:eastAsiaTheme="minorEastAsia"/>
        </w:rPr>
        <w:fldChar w:fldCharType="end"/>
      </w:r>
      <w:r w:rsidRPr="00207D2A">
        <w:rPr>
          <w:rFonts w:eastAsiaTheme="minorEastAsia"/>
        </w:rPr>
        <w:t xml:space="preserve">. </w:t>
      </w:r>
      <w:r w:rsidR="00E6103C" w:rsidRPr="00207D2A">
        <w:rPr>
          <w:rFonts w:eastAsiaTheme="minorEastAsia"/>
        </w:rPr>
        <w:t xml:space="preserve">In each of 1000 iterations, we </w:t>
      </w:r>
      <w:r w:rsidRPr="00207D2A">
        <w:rPr>
          <w:rFonts w:eastAsiaTheme="minorEastAsia"/>
        </w:rPr>
        <w:t xml:space="preserve">randomly sampled </w:t>
      </w:r>
      <w:r w:rsidR="007B1F0C">
        <w:rPr>
          <w:rFonts w:eastAsiaTheme="minorEastAsia"/>
        </w:rPr>
        <w:t xml:space="preserve">a set of </w:t>
      </w:r>
      <w:r w:rsidR="00E6103C" w:rsidRPr="00207D2A">
        <w:rPr>
          <w:rFonts w:eastAsiaTheme="minorEastAsia"/>
        </w:rPr>
        <w:t xml:space="preserve">measurements from one still image for each individual whale. Sampled data was used to obtain optimized </w:t>
      </w:r>
      <w:r w:rsidRPr="00207D2A">
        <w:rPr>
          <w:rFonts w:eastAsiaTheme="minorEastAsia"/>
        </w:rPr>
        <w:t>parameter values</w:t>
      </w:r>
      <w:r w:rsidR="00E6103C" w:rsidRPr="00207D2A">
        <w:rPr>
          <w:rFonts w:eastAsiaTheme="minorEastAsia"/>
        </w:rPr>
        <w:t xml:space="preserve"> and individual</w:t>
      </w:r>
      <w:r w:rsidRPr="00207D2A">
        <w:rPr>
          <w:rFonts w:eastAsiaTheme="minorEastAsia"/>
        </w:rPr>
        <w:t xml:space="preserve"> </w:t>
      </w:r>
      <w:r w:rsidR="008272F0" w:rsidRPr="00207D2A">
        <w:rPr>
          <w:rFonts w:eastAsiaTheme="minorEastAsia"/>
        </w:rPr>
        <w:t>probabilities of being female.</w:t>
      </w:r>
      <w:r w:rsidR="003E56B7" w:rsidRPr="00207D2A">
        <w:rPr>
          <w:rFonts w:eastAsiaTheme="minorEastAsia"/>
        </w:rPr>
        <w:t xml:space="preserve"> Resulting </w:t>
      </w:r>
      <w:r w:rsidR="008272F0" w:rsidRPr="00207D2A">
        <w:rPr>
          <w:rFonts w:eastAsiaTheme="minorEastAsia"/>
        </w:rPr>
        <w:t>estimates</w:t>
      </w:r>
      <w:r w:rsidR="003E56B7" w:rsidRPr="00207D2A">
        <w:rPr>
          <w:rFonts w:eastAsiaTheme="minorEastAsia"/>
        </w:rPr>
        <w:t xml:space="preserve"> were then used to calculate mean values and </w:t>
      </w:r>
      <w:r w:rsidRPr="00207D2A">
        <w:rPr>
          <w:rFonts w:eastAsiaTheme="minorEastAsia"/>
        </w:rPr>
        <w:t>95</w:t>
      </w:r>
      <w:r w:rsidRPr="00207D2A">
        <w:rPr>
          <w:rFonts w:eastAsiaTheme="minorEastAsia"/>
          <w:vertAlign w:val="superscript"/>
        </w:rPr>
        <w:t>th</w:t>
      </w:r>
      <w:r w:rsidRPr="00207D2A">
        <w:rPr>
          <w:rFonts w:eastAsiaTheme="minorEastAsia"/>
        </w:rPr>
        <w:t xml:space="preserve"> percentile confidence intervals (</w:t>
      </w:r>
      <w:r w:rsidR="003E56B7" w:rsidRPr="00207D2A">
        <w:rPr>
          <w:rFonts w:eastAsiaTheme="minorEastAsia"/>
        </w:rPr>
        <w:t xml:space="preserve">95% </w:t>
      </w:r>
      <w:r w:rsidRPr="00207D2A">
        <w:rPr>
          <w:rFonts w:eastAsiaTheme="minorEastAsia"/>
          <w:i/>
          <w:iCs/>
        </w:rPr>
        <w:t>CI</w:t>
      </w:r>
      <w:r w:rsidRPr="00207D2A">
        <w:rPr>
          <w:rFonts w:eastAsiaTheme="minorEastAsia"/>
        </w:rPr>
        <w:t>). For this analysis, we include</w:t>
      </w:r>
      <w:r w:rsidR="00E6103C" w:rsidRPr="00207D2A">
        <w:rPr>
          <w:rFonts w:eastAsiaTheme="minorEastAsia"/>
        </w:rPr>
        <w:t>d only individuals with at least three measurements of</w:t>
      </w:r>
      <w:r w:rsidRPr="00207D2A">
        <w:rPr>
          <w:rFonts w:eastAsiaTheme="minorEastAsia"/>
        </w:rPr>
        <w:t xml:space="preserve"> </w:t>
      </w:r>
      <w:r w:rsidR="00E6103C" w:rsidRPr="00207D2A">
        <w:rPr>
          <w:rFonts w:eastAsiaTheme="minorEastAsia"/>
          <w:i/>
          <w:iCs/>
        </w:rPr>
        <w:t xml:space="preserve">TL,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flipper</w:t>
      </w:r>
      <w:r w:rsidR="00E6103C" w:rsidRPr="00207D2A">
        <w:rPr>
          <w:rFonts w:eastAsiaTheme="minorEastAsia"/>
        </w:rPr>
        <w:t xml:space="preserve">, and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dorsal</w:t>
      </w:r>
      <w:r w:rsidRPr="00207D2A">
        <w:rPr>
          <w:rFonts w:eastAsiaTheme="minorEastAsia"/>
        </w:rPr>
        <w:t xml:space="preserve">. </w:t>
      </w:r>
    </w:p>
    <w:p w14:paraId="2B8C5A7B" w14:textId="5CB0CBFA" w:rsidR="00EC75E7" w:rsidRPr="0037798E" w:rsidRDefault="0037798E" w:rsidP="00862972">
      <w:pPr>
        <w:rPr>
          <w:rFonts w:eastAsiaTheme="minorEastAsia"/>
        </w:rPr>
      </w:pPr>
      <w:r w:rsidRPr="009E712A">
        <w:rPr>
          <w:rFonts w:eastAsiaTheme="minorEastAsia"/>
        </w:rPr>
        <w:t xml:space="preserve">We carried out </w:t>
      </w:r>
      <w:r w:rsidR="00C33163" w:rsidRPr="009E712A">
        <w:rPr>
          <w:rFonts w:eastAsiaTheme="minorEastAsia"/>
        </w:rPr>
        <w:t>robustness checks</w:t>
      </w:r>
      <w:r w:rsidRPr="009E712A">
        <w:rPr>
          <w:rFonts w:eastAsiaTheme="minorEastAsia"/>
        </w:rPr>
        <w:t xml:space="preserve"> evaluate the </w:t>
      </w:r>
      <w:r w:rsidR="00C33163" w:rsidRPr="009E712A">
        <w:rPr>
          <w:rFonts w:eastAsiaTheme="minorEastAsia"/>
        </w:rPr>
        <w:t>effect of our modelling assumptions on</w:t>
      </w:r>
      <w:r w:rsidRPr="009E712A">
        <w:rPr>
          <w:rFonts w:eastAsiaTheme="minorEastAsia"/>
        </w:rPr>
        <w:t xml:space="preserve"> </w:t>
      </w:r>
      <w:r w:rsidR="003E7570" w:rsidRPr="009E712A">
        <w:rPr>
          <w:rFonts w:eastAsiaTheme="minorEastAsia"/>
        </w:rPr>
        <w:t>individual’s</w:t>
      </w:r>
      <w:r w:rsidRPr="009E712A">
        <w:rPr>
          <w:rFonts w:eastAsiaTheme="minorEastAsia"/>
        </w:rPr>
        <w:t xml:space="preserve"> </w:t>
      </w:r>
      <w:r w:rsidRPr="009E712A">
        <w:rPr>
          <w:rFonts w:eastAsiaTheme="minorEastAsia"/>
          <w:i/>
          <w:iCs/>
        </w:rPr>
        <w:t xml:space="preserve">P(f) </w:t>
      </w:r>
      <w:r w:rsidRPr="009E712A">
        <w:rPr>
          <w:rFonts w:eastAsiaTheme="minorEastAsia"/>
        </w:rPr>
        <w:t xml:space="preserve">estimates to </w:t>
      </w:r>
      <w:r w:rsidR="00A9605A" w:rsidRPr="009E712A">
        <w:rPr>
          <w:rFonts w:eastAsiaTheme="minorEastAsia"/>
        </w:rPr>
        <w:t>our modelling decisions</w:t>
      </w:r>
      <w:r w:rsidRPr="009E712A">
        <w:rPr>
          <w:rFonts w:eastAsiaTheme="minorEastAsia"/>
        </w:rPr>
        <w:t xml:space="preserve">. </w:t>
      </w:r>
      <w:r w:rsidR="00CE586D" w:rsidRPr="009E712A">
        <w:rPr>
          <w:rFonts w:eastAsiaTheme="minorEastAsia"/>
        </w:rPr>
        <w:t>Specifically</w:t>
      </w:r>
      <w:r w:rsidR="00A9605A" w:rsidRPr="009E712A">
        <w:rPr>
          <w:rFonts w:eastAsiaTheme="minorEastAsia"/>
        </w:rPr>
        <w:t>, w</w:t>
      </w:r>
      <w:r w:rsidRPr="009E712A">
        <w:rPr>
          <w:rFonts w:eastAsiaTheme="minorEastAsia"/>
        </w:rPr>
        <w:t xml:space="preserve">e systematically varied </w:t>
      </w:r>
      <w:r w:rsidRPr="009E712A">
        <w:rPr>
          <w:rFonts w:eastAsiaTheme="minorEastAsia"/>
          <w:i/>
          <w:iCs/>
        </w:rPr>
        <w:t>chm</w:t>
      </w:r>
      <w:r w:rsidRPr="009E712A">
        <w:rPr>
          <w:rFonts w:eastAsiaTheme="minorEastAsia"/>
        </w:rPr>
        <w:t xml:space="preserve"> values within a reasonable range (5 – </w:t>
      </w:r>
      <w:r w:rsidR="00C33163" w:rsidRPr="009E712A">
        <w:rPr>
          <w:rFonts w:eastAsiaTheme="minorEastAsia"/>
        </w:rPr>
        <w:t>7</w:t>
      </w:r>
      <w:r w:rsidR="0085518B" w:rsidRPr="009E712A">
        <w:rPr>
          <w:rFonts w:eastAsiaTheme="minorEastAsia"/>
        </w:rPr>
        <w:t xml:space="preserve"> </w:t>
      </w:r>
      <w:r w:rsidRPr="009E712A">
        <w:rPr>
          <w:rFonts w:eastAsiaTheme="minorEastAsia"/>
        </w:rPr>
        <w:t xml:space="preserve">m) to </w:t>
      </w:r>
      <w:r w:rsidR="00A9605A" w:rsidRPr="009E712A">
        <w:rPr>
          <w:rFonts w:eastAsiaTheme="minorEastAsia"/>
        </w:rPr>
        <w:t>compare</w:t>
      </w:r>
      <w:r w:rsidRPr="009E712A">
        <w:rPr>
          <w:rFonts w:eastAsiaTheme="minorEastAsia"/>
        </w:rPr>
        <w:t xml:space="preserve"> </w:t>
      </w:r>
      <w:r w:rsidR="00A9605A" w:rsidRPr="009E712A">
        <w:rPr>
          <w:rFonts w:eastAsiaTheme="minorEastAsia"/>
        </w:rPr>
        <w:t>resulting posterior</w:t>
      </w:r>
      <w:r w:rsidRPr="009E712A">
        <w:rPr>
          <w:rFonts w:eastAsiaTheme="minorEastAsia"/>
        </w:rPr>
        <w:t xml:space="preserve"> </w:t>
      </w:r>
      <w:r w:rsidRPr="009E712A">
        <w:rPr>
          <w:rFonts w:eastAsiaTheme="minorEastAsia"/>
          <w:i/>
          <w:iCs/>
        </w:rPr>
        <w:t xml:space="preserve">P(f) </w:t>
      </w:r>
      <w:r w:rsidRPr="009E712A">
        <w:rPr>
          <w:rFonts w:eastAsiaTheme="minorEastAsia"/>
        </w:rPr>
        <w:t xml:space="preserve">estimates. We also </w:t>
      </w:r>
      <w:r w:rsidR="000A294B" w:rsidRPr="009E712A">
        <w:rPr>
          <w:rFonts w:eastAsiaTheme="minorEastAsia"/>
        </w:rPr>
        <w:t>computed</w:t>
      </w:r>
      <w:r w:rsidRPr="009E712A">
        <w:rPr>
          <w:rFonts w:eastAsiaTheme="minorEastAsia"/>
        </w:rPr>
        <w:t xml:space="preserve"> </w:t>
      </w:r>
      <w:r w:rsidR="000A294B" w:rsidRPr="009E712A">
        <w:rPr>
          <w:rFonts w:eastAsiaTheme="minorEastAsia"/>
        </w:rPr>
        <w:t>posterior</w:t>
      </w:r>
      <w:r w:rsidRPr="009E712A">
        <w:rPr>
          <w:rFonts w:eastAsiaTheme="minorEastAsia"/>
        </w:rPr>
        <w:t xml:space="preserve"> </w:t>
      </w:r>
      <w:r w:rsidRPr="009E712A">
        <w:rPr>
          <w:rFonts w:eastAsiaTheme="minorEastAsia"/>
          <w:i/>
          <w:iCs/>
        </w:rPr>
        <w:t xml:space="preserve">P(f) </w:t>
      </w:r>
      <w:r w:rsidRPr="009E712A">
        <w:rPr>
          <w:rFonts w:eastAsiaTheme="minorEastAsia"/>
        </w:rPr>
        <w:lastRenderedPageBreak/>
        <w:t xml:space="preserve">estimates </w:t>
      </w:r>
      <w:r w:rsidR="00C33163" w:rsidRPr="009E712A">
        <w:rPr>
          <w:rFonts w:eastAsiaTheme="minorEastAsia"/>
        </w:rPr>
        <w:t>using</w:t>
      </w:r>
      <w:r w:rsidR="000A294B" w:rsidRPr="009E712A">
        <w:rPr>
          <w:rFonts w:eastAsiaTheme="minorEastAsia"/>
        </w:rPr>
        <w:t xml:space="preserve"> </w:t>
      </w:r>
      <w:r w:rsidR="00C33163" w:rsidRPr="009E712A">
        <w:rPr>
          <w:rFonts w:eastAsiaTheme="minorEastAsia"/>
        </w:rPr>
        <w:t xml:space="preserve">a </w:t>
      </w:r>
      <w:r w:rsidR="000A294B" w:rsidRPr="009E712A">
        <w:t>prior</w:t>
      </w:r>
      <w:r w:rsidR="00C33163" w:rsidRPr="009E712A">
        <w:t xml:space="preserve"> </w:t>
      </w:r>
      <w:r w:rsidR="00C33163" w:rsidRPr="009E712A">
        <w:rPr>
          <w:i/>
          <w:iCs/>
        </w:rPr>
        <w:t>P(f)</w:t>
      </w:r>
      <w:r w:rsidR="000A294B" w:rsidRPr="009E712A">
        <w:t xml:space="preserve"> </w:t>
      </w:r>
      <w:r w:rsidR="00C33163" w:rsidRPr="009E712A">
        <w:t>set to</w:t>
      </w:r>
      <w:r w:rsidR="000A294B" w:rsidRPr="009E712A">
        <w:t xml:space="preserve"> 0.79</w:t>
      </w:r>
      <w:r w:rsidR="00A9605A" w:rsidRPr="009E712A">
        <w:t xml:space="preserve">, which corresponds to </w:t>
      </w:r>
      <w:r w:rsidR="000A294B" w:rsidRPr="009E712A">
        <w:t>the proportion of females in breeding groups of</w:t>
      </w:r>
      <w:r w:rsidR="00A9605A" w:rsidRPr="009E712A">
        <w:t xml:space="preserve">f the Galápagos Islands </w:t>
      </w:r>
      <w:r w:rsidR="003E7570" w:rsidRPr="009E712A">
        <w:t xml:space="preserve">genetically </w:t>
      </w:r>
      <w:r w:rsidR="000766B8" w:rsidRPr="009E712A">
        <w:t xml:space="preserve">estimated </w:t>
      </w:r>
      <w:r w:rsidR="003E7570" w:rsidRPr="009E712A">
        <w:t>in</w:t>
      </w:r>
      <w:r w:rsidR="00A9605A" w:rsidRPr="009E712A">
        <w:t xml:space="preserve"> 1991</w:t>
      </w:r>
      <w:r w:rsidR="003E7570" w:rsidRPr="009E712A">
        <w:fldChar w:fldCharType="begin"/>
      </w:r>
      <w:r w:rsidR="00A40687" w:rsidRPr="009E712A">
        <w:instrText xml:space="preserve"> ADDIN ZOTERO_ITEM CSL_CITATION {"citationID":"aeadui38lb","properties":{"formattedCitation":"\\super 32\\nosupersub{}","plainCitation":"32","noteIndex":0},"citationItems":[{"id":1216,"uris":["http://zotero.org/users/5395629/items/WLAF23IS"],"itemData":{"id":1216,"type":"article-journal","abstract":"Mature female sperm whales (Physeter macrocephalus) live in socially cohesive groups of 10-30, which include immature animals of both sexes, and within which there is communal care of the young. We examined kinship in such groups using analyses of microsatellite DNA, mitochondrial DNA sequence, and sex-linked markers on samples of sloughed skin collected noninvasively from animals in three groups off the coast of Ecuador. Social groups were defined through photographic identification of individuals. Each group contained about 26 members, mostly female (79%6). Relatedness was greater within groups, as compared to between groups. Particular mitochondrial haplotypes were characteristic of groups, but all groups contained more than one haplotype. The data are generally consistent with each group being comprised of several matrilines from which males disperse at about the age of 6 years. There are indications of paternal relatedness among grouped individuals with different mitochondrial haplotypes, suggesting long-term associations between different matrilines.","container-title":"Proceedings of the National Academy of Sciences","DOI":"10.1073/pnas.93.16.8792","ISSN":"0027-8424, 1091-6490","issue":"16","journalAbbreviation":"Proc. Natl. Acad. Sci. U.S.A.","language":"en","page":"8792-8795","source":"DOI.org (Crossref)","title":"Patterns of kinship in groups of free-living sperm whales (Physeter macrocephalus) revealed by multiple molecular genetic analyses.","volume":"93","author":[{"family":"Richard","given":"K R"},{"family":"Dillon","given":"M C"},{"family":"Whitehead","given":"H"},{"family":"Wright","given":"J M"}],"issued":{"date-parts":[["1996",8,6]]}}}],"schema":"https://github.com/citation-style-language/schema/raw/master/csl-citation.json"} </w:instrText>
      </w:r>
      <w:r w:rsidR="003E7570" w:rsidRPr="009E712A">
        <w:fldChar w:fldCharType="separate"/>
      </w:r>
      <w:r w:rsidR="00A40687" w:rsidRPr="009E712A">
        <w:rPr>
          <w:kern w:val="0"/>
          <w:szCs w:val="24"/>
          <w:vertAlign w:val="superscript"/>
          <w:lang w:val="en-US"/>
        </w:rPr>
        <w:t>32</w:t>
      </w:r>
      <w:r w:rsidR="003E7570" w:rsidRPr="009E712A">
        <w:fldChar w:fldCharType="end"/>
      </w:r>
      <w:r w:rsidR="003E7570" w:rsidRPr="009E712A">
        <w:t>.</w:t>
      </w:r>
    </w:p>
    <w:p w14:paraId="58209EA4" w14:textId="25660A57" w:rsidR="00F1035B" w:rsidRPr="00207D2A" w:rsidRDefault="00C602AF" w:rsidP="00C602AF">
      <w:pPr>
        <w:pStyle w:val="Heading4"/>
        <w:rPr>
          <w:rFonts w:cs="Times New Roman"/>
        </w:rPr>
      </w:pPr>
      <w:r w:rsidRPr="00207D2A">
        <w:rPr>
          <w:rFonts w:cs="Times New Roman"/>
        </w:rPr>
        <w:t>2.4.1 Developmental stages</w:t>
      </w:r>
    </w:p>
    <w:p w14:paraId="560BDE21" w14:textId="2D167D3E" w:rsidR="001625DA" w:rsidRPr="00207D2A" w:rsidRDefault="001625DA" w:rsidP="001625DA">
      <w:r w:rsidRPr="00207D2A">
        <w:t>We associated individual length (</w:t>
      </w:r>
      <w:r w:rsidRPr="00207D2A">
        <w:rPr>
          <w:i/>
          <w:iCs/>
        </w:rPr>
        <w:t>TL</w:t>
      </w:r>
      <w:r w:rsidRPr="00207D2A">
        <w:t xml:space="preserve">) to </w:t>
      </w:r>
      <w:r w:rsidR="004D1A18" w:rsidRPr="00207D2A">
        <w:t>developmental stages</w:t>
      </w:r>
      <w:r w:rsidRPr="00207D2A">
        <w:t xml:space="preserve"> defined in </w:t>
      </w:r>
      <w:r w:rsidRPr="00207D2A">
        <w:fldChar w:fldCharType="begin"/>
      </w:r>
      <w:r w:rsidRPr="00207D2A">
        <w:instrText xml:space="preserve"> REF _Ref201845537 \h </w:instrText>
      </w:r>
      <w:r w:rsidR="008E3BC8" w:rsidRPr="00207D2A">
        <w:instrText xml:space="preserve"> \* MERGEFORMAT </w:instrText>
      </w:r>
      <w:r w:rsidRPr="00207D2A">
        <w:fldChar w:fldCharType="separate"/>
      </w:r>
      <w:r w:rsidR="00C00B6C" w:rsidRPr="00207D2A">
        <w:rPr>
          <w:b/>
          <w:bCs/>
          <w:sz w:val="20"/>
          <w:szCs w:val="20"/>
        </w:rPr>
        <w:t xml:space="preserve">Table </w:t>
      </w:r>
      <w:r w:rsidR="00C00B6C">
        <w:rPr>
          <w:b/>
          <w:bCs/>
          <w:sz w:val="20"/>
          <w:szCs w:val="20"/>
        </w:rPr>
        <w:t>1</w:t>
      </w:r>
      <w:r w:rsidRPr="00207D2A">
        <w:fldChar w:fldCharType="end"/>
      </w:r>
      <w:r w:rsidRPr="00207D2A">
        <w:t xml:space="preserve">, which we delineated based on whaling-based research relating length measurements to analyses of gonadal development, stomach contents, and </w:t>
      </w:r>
      <w:r w:rsidR="004D1A18" w:rsidRPr="00207D2A">
        <w:t>teeth-</w:t>
      </w:r>
      <w:r w:rsidRPr="00207D2A">
        <w:t>layer based age estimates</w:t>
      </w:r>
      <w:r w:rsidRPr="00207D2A">
        <w:fldChar w:fldCharType="begin"/>
      </w:r>
      <w:r w:rsidR="00A40687">
        <w:instrText xml:space="preserve"> ADDIN ZOTERO_ITEM CSL_CITATION {"citationID":"a8ke10shri","properties":{"formattedCitation":"\\super 20,33,34\\nosupersub{}","plainCitation":"20,33,34","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A40687" w:rsidRPr="00A40687">
        <w:rPr>
          <w:kern w:val="0"/>
          <w:szCs w:val="24"/>
          <w:vertAlign w:val="superscript"/>
          <w:lang w:val="en-US"/>
        </w:rPr>
        <w:t>20,33,34</w:t>
      </w:r>
      <w:r w:rsidRPr="00207D2A">
        <w:fldChar w:fldCharType="end"/>
      </w:r>
      <w:r w:rsidRPr="00207D2A">
        <w:t xml:space="preserve">. </w:t>
      </w:r>
    </w:p>
    <w:p w14:paraId="20556F82" w14:textId="5875D191" w:rsidR="001625DA" w:rsidRPr="00207D2A" w:rsidRDefault="001625DA" w:rsidP="001625DA">
      <w:pPr>
        <w:pStyle w:val="Caption"/>
        <w:keepNext/>
        <w:rPr>
          <w:color w:val="auto"/>
          <w:sz w:val="20"/>
          <w:szCs w:val="20"/>
        </w:rPr>
      </w:pPr>
      <w:bookmarkStart w:id="50" w:name="_Ref201845537"/>
      <w:r w:rsidRPr="00207D2A">
        <w:rPr>
          <w:b/>
          <w:bCs/>
          <w:color w:val="auto"/>
          <w:sz w:val="20"/>
          <w:szCs w:val="20"/>
        </w:rPr>
        <w:t xml:space="preserve">Table </w:t>
      </w:r>
      <w:r w:rsidRPr="00207D2A">
        <w:rPr>
          <w:b/>
          <w:bCs/>
          <w:color w:val="auto"/>
          <w:sz w:val="20"/>
          <w:szCs w:val="20"/>
        </w:rPr>
        <w:fldChar w:fldCharType="begin"/>
      </w:r>
      <w:r w:rsidRPr="00207D2A">
        <w:rPr>
          <w:b/>
          <w:bCs/>
          <w:color w:val="auto"/>
          <w:sz w:val="20"/>
          <w:szCs w:val="20"/>
        </w:rPr>
        <w:instrText xml:space="preserve"> SEQ Table \* ARABIC </w:instrText>
      </w:r>
      <w:r w:rsidRPr="00207D2A">
        <w:rPr>
          <w:b/>
          <w:bCs/>
          <w:color w:val="auto"/>
          <w:sz w:val="20"/>
          <w:szCs w:val="20"/>
        </w:rPr>
        <w:fldChar w:fldCharType="separate"/>
      </w:r>
      <w:r w:rsidR="00C00B6C">
        <w:rPr>
          <w:b/>
          <w:bCs/>
          <w:noProof/>
          <w:color w:val="auto"/>
          <w:sz w:val="20"/>
          <w:szCs w:val="20"/>
        </w:rPr>
        <w:t>1</w:t>
      </w:r>
      <w:r w:rsidRPr="00207D2A">
        <w:rPr>
          <w:b/>
          <w:bCs/>
          <w:color w:val="auto"/>
          <w:sz w:val="20"/>
          <w:szCs w:val="20"/>
        </w:rPr>
        <w:fldChar w:fldCharType="end"/>
      </w:r>
      <w:bookmarkEnd w:id="50"/>
      <w:r w:rsidRPr="00207D2A">
        <w:rPr>
          <w:b/>
          <w:bCs/>
          <w:color w:val="auto"/>
          <w:sz w:val="20"/>
          <w:szCs w:val="20"/>
        </w:rPr>
        <w:t xml:space="preserve">. </w:t>
      </w:r>
      <w:r w:rsidR="00F834A1" w:rsidRPr="00207D2A">
        <w:rPr>
          <w:color w:val="auto"/>
          <w:sz w:val="20"/>
          <w:szCs w:val="20"/>
        </w:rPr>
        <w:t>Developmental stages</w:t>
      </w:r>
      <w:r w:rsidRPr="00207D2A">
        <w:rPr>
          <w:color w:val="auto"/>
          <w:sz w:val="20"/>
          <w:szCs w:val="20"/>
        </w:rPr>
        <w:t xml:space="preserve"> for male and female sperm whales based analyses of whaling data</w:t>
      </w:r>
      <w:r w:rsidRPr="00207D2A">
        <w:rPr>
          <w:color w:val="auto"/>
          <w:sz w:val="20"/>
          <w:szCs w:val="20"/>
        </w:rPr>
        <w:fldChar w:fldCharType="begin"/>
      </w:r>
      <w:r w:rsidR="00A40687">
        <w:rPr>
          <w:color w:val="auto"/>
          <w:sz w:val="20"/>
          <w:szCs w:val="20"/>
        </w:rPr>
        <w:instrText xml:space="preserve"> ADDIN ZOTERO_ITEM CSL_CITATION {"citationID":"zE5Wb9IQ","properties":{"formattedCitation":"\\super 20,33,34\\nosupersub{}","plainCitation":"20,33,34","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color w:val="auto"/>
          <w:sz w:val="20"/>
          <w:szCs w:val="20"/>
        </w:rPr>
        <w:fldChar w:fldCharType="separate"/>
      </w:r>
      <w:r w:rsidR="00A40687" w:rsidRPr="00A40687">
        <w:rPr>
          <w:color w:val="auto"/>
          <w:kern w:val="0"/>
          <w:sz w:val="20"/>
          <w:szCs w:val="24"/>
          <w:vertAlign w:val="superscript"/>
          <w:lang w:val="en-US"/>
        </w:rPr>
        <w:t>20,33,34</w:t>
      </w:r>
      <w:r w:rsidRPr="00207D2A">
        <w:rPr>
          <w:color w:val="auto"/>
          <w:sz w:val="20"/>
          <w:szCs w:val="20"/>
        </w:rPr>
        <w:fldChar w:fldCharType="end"/>
      </w:r>
      <w:r w:rsidRPr="00207D2A">
        <w:rPr>
          <w:color w:val="auto"/>
          <w:sz w:val="20"/>
          <w:szCs w:val="20"/>
        </w:rPr>
        <w:t xml:space="preserve">. </w:t>
      </w:r>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207D2A"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207D2A" w:rsidRDefault="001625DA" w:rsidP="009453EB">
            <w:pPr>
              <w:spacing w:after="120" w:line="276" w:lineRule="auto"/>
              <w:rPr>
                <w:sz w:val="20"/>
                <w:szCs w:val="20"/>
              </w:rPr>
            </w:pPr>
            <w:r w:rsidRPr="00207D2A">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ife stage traits</w:t>
            </w:r>
          </w:p>
        </w:tc>
      </w:tr>
      <w:tr w:rsidR="001625DA" w:rsidRPr="00207D2A"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207D2A" w:rsidRDefault="001625DA" w:rsidP="009453EB">
            <w:pPr>
              <w:spacing w:after="120" w:line="276" w:lineRule="auto"/>
              <w:rPr>
                <w:b w:val="0"/>
                <w:bCs w:val="0"/>
                <w:sz w:val="20"/>
                <w:szCs w:val="20"/>
              </w:rPr>
            </w:pPr>
            <w:r w:rsidRPr="00207D2A">
              <w:rPr>
                <w:b w:val="0"/>
                <w:bCs w:val="0"/>
                <w:sz w:val="20"/>
                <w:szCs w:val="20"/>
              </w:rPr>
              <w:t>Neonates</w:t>
            </w:r>
          </w:p>
        </w:tc>
        <w:tc>
          <w:tcPr>
            <w:tcW w:w="611" w:type="pct"/>
            <w:tcBorders>
              <w:top w:val="single" w:sz="4" w:space="0" w:color="auto"/>
            </w:tcBorders>
          </w:tcPr>
          <w:p w14:paraId="274C26D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Borders>
              <w:top w:val="single" w:sz="4" w:space="0" w:color="auto"/>
            </w:tcBorders>
          </w:tcPr>
          <w:p w14:paraId="2F7ABA1B" w14:textId="76670EF5"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lt; 4.1</w:t>
            </w:r>
          </w:p>
        </w:tc>
        <w:tc>
          <w:tcPr>
            <w:tcW w:w="796" w:type="pct"/>
            <w:tcBorders>
              <w:top w:val="single" w:sz="4" w:space="0" w:color="auto"/>
            </w:tcBorders>
          </w:tcPr>
          <w:p w14:paraId="124279E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w days - months</w:t>
            </w:r>
          </w:p>
        </w:tc>
        <w:tc>
          <w:tcPr>
            <w:tcW w:w="2295" w:type="pct"/>
            <w:tcBorders>
              <w:top w:val="single" w:sz="4" w:space="0" w:color="auto"/>
            </w:tcBorders>
          </w:tcPr>
          <w:p w14:paraId="1B4B2919" w14:textId="1D5523E3"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Unhealed umbilical regions, likely recently born</w:t>
            </w:r>
            <w:r w:rsidRPr="00207D2A">
              <w:rPr>
                <w:sz w:val="20"/>
                <w:szCs w:val="20"/>
              </w:rPr>
              <w:fldChar w:fldCharType="begin"/>
            </w:r>
            <w:r w:rsidR="00A40687">
              <w:rPr>
                <w:sz w:val="20"/>
                <w:szCs w:val="20"/>
              </w:rPr>
              <w:instrText xml:space="preserve"> ADDIN ZOTERO_ITEM CSL_CITATION {"citationID":"E144eXi9","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207D2A" w:rsidRDefault="001625DA" w:rsidP="009453EB">
            <w:pPr>
              <w:spacing w:after="120" w:line="276" w:lineRule="auto"/>
              <w:rPr>
                <w:b w:val="0"/>
                <w:bCs w:val="0"/>
                <w:sz w:val="20"/>
                <w:szCs w:val="20"/>
              </w:rPr>
            </w:pPr>
            <w:r w:rsidRPr="00207D2A">
              <w:rPr>
                <w:b w:val="0"/>
                <w:bCs w:val="0"/>
                <w:sz w:val="20"/>
                <w:szCs w:val="20"/>
              </w:rPr>
              <w:t>Calves</w:t>
            </w:r>
          </w:p>
        </w:tc>
        <w:tc>
          <w:tcPr>
            <w:tcW w:w="611" w:type="pct"/>
          </w:tcPr>
          <w:p w14:paraId="6555044A"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Both</w:t>
            </w:r>
          </w:p>
        </w:tc>
        <w:tc>
          <w:tcPr>
            <w:tcW w:w="716" w:type="pct"/>
          </w:tcPr>
          <w:p w14:paraId="099278E2" w14:textId="17A5856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4.1 – 5.5</w:t>
            </w:r>
          </w:p>
        </w:tc>
        <w:tc>
          <w:tcPr>
            <w:tcW w:w="796" w:type="pct"/>
          </w:tcPr>
          <w:p w14:paraId="53341C17" w14:textId="605EF9B1"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lt; 1 year</w:t>
            </w:r>
          </w:p>
        </w:tc>
        <w:tc>
          <w:tcPr>
            <w:tcW w:w="2295" w:type="pct"/>
          </w:tcPr>
          <w:p w14:paraId="11267BB8" w14:textId="2D3068D3"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Young individuals almost exclusively dependent on milk</w:t>
            </w:r>
            <w:r w:rsidRPr="00207D2A">
              <w:rPr>
                <w:sz w:val="20"/>
                <w:szCs w:val="20"/>
              </w:rPr>
              <w:fldChar w:fldCharType="begin"/>
            </w:r>
            <w:r w:rsidR="00A40687">
              <w:rPr>
                <w:sz w:val="20"/>
                <w:szCs w:val="20"/>
              </w:rPr>
              <w:instrText xml:space="preserve"> ADDIN ZOTERO_ITEM CSL_CITATION {"citationID":"yZCXtXac","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207D2A" w:rsidRDefault="001625DA" w:rsidP="009453EB">
            <w:pPr>
              <w:spacing w:after="120" w:line="276" w:lineRule="auto"/>
              <w:rPr>
                <w:b w:val="0"/>
                <w:bCs w:val="0"/>
                <w:sz w:val="20"/>
                <w:szCs w:val="20"/>
              </w:rPr>
            </w:pPr>
            <w:r w:rsidRPr="00207D2A">
              <w:rPr>
                <w:b w:val="0"/>
                <w:bCs w:val="0"/>
                <w:sz w:val="20"/>
                <w:szCs w:val="20"/>
              </w:rPr>
              <w:t>Juveniles</w:t>
            </w:r>
          </w:p>
        </w:tc>
        <w:tc>
          <w:tcPr>
            <w:tcW w:w="611" w:type="pct"/>
          </w:tcPr>
          <w:p w14:paraId="3E0D5E1B"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Pr>
          <w:p w14:paraId="21E017DD"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5.5 – 7.6 </w:t>
            </w:r>
          </w:p>
        </w:tc>
        <w:tc>
          <w:tcPr>
            <w:tcW w:w="796" w:type="pct"/>
          </w:tcPr>
          <w:p w14:paraId="2D003BE6" w14:textId="5AAA911A"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 1 – 2 years</w:t>
            </w:r>
          </w:p>
        </w:tc>
        <w:tc>
          <w:tcPr>
            <w:tcW w:w="2295" w:type="pct"/>
          </w:tcPr>
          <w:p w14:paraId="7D06AC62" w14:textId="35323B66"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Primarily depend on milk for sustenance, although solid foods have been found in their gut contents</w:t>
            </w:r>
            <w:r w:rsidRPr="00207D2A">
              <w:rPr>
                <w:sz w:val="20"/>
                <w:szCs w:val="20"/>
              </w:rPr>
              <w:fldChar w:fldCharType="begin"/>
            </w:r>
            <w:r w:rsidR="00A40687">
              <w:rPr>
                <w:sz w:val="20"/>
                <w:szCs w:val="20"/>
              </w:rPr>
              <w:instrText xml:space="preserve"> ADDIN ZOTERO_ITEM CSL_CITATION {"citationID":"ovxuUui7","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6C481F4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5E5CEA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6 – 10.0</w:t>
            </w:r>
          </w:p>
        </w:tc>
        <w:tc>
          <w:tcPr>
            <w:tcW w:w="796" w:type="pct"/>
          </w:tcPr>
          <w:p w14:paraId="7C368681"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2 – 7 years</w:t>
            </w:r>
          </w:p>
        </w:tc>
        <w:tc>
          <w:tcPr>
            <w:tcW w:w="2295" w:type="pct"/>
          </w:tcPr>
          <w:p w14:paraId="52D303E4" w14:textId="712A8B7A"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While milk may still be present in the stomach, solid foods are more frequently found. Still, the majority </w:t>
            </w:r>
            <w:r w:rsidR="003B14BE" w:rsidRPr="00207D2A">
              <w:rPr>
                <w:sz w:val="20"/>
                <w:szCs w:val="20"/>
              </w:rPr>
              <w:t>o</w:t>
            </w:r>
            <w:r w:rsidRPr="00207D2A">
              <w:rPr>
                <w:sz w:val="20"/>
                <w:szCs w:val="20"/>
              </w:rPr>
              <w:t>f individuals have not attained sexual maturity</w:t>
            </w:r>
            <w:r w:rsidRPr="00207D2A">
              <w:rPr>
                <w:sz w:val="20"/>
                <w:szCs w:val="20"/>
              </w:rPr>
              <w:fldChar w:fldCharType="begin"/>
            </w:r>
            <w:r w:rsidR="00A40687">
              <w:rPr>
                <w:sz w:val="20"/>
                <w:szCs w:val="20"/>
              </w:rPr>
              <w:instrText xml:space="preserve"> ADDIN ZOTERO_ITEM CSL_CITATION {"citationID":"M37nXiFn","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2288D8F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76F7880A"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6 – 8.5</w:t>
            </w:r>
          </w:p>
        </w:tc>
        <w:tc>
          <w:tcPr>
            <w:tcW w:w="796" w:type="pct"/>
          </w:tcPr>
          <w:p w14:paraId="112AED75"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2 – 7 years</w:t>
            </w:r>
          </w:p>
        </w:tc>
        <w:tc>
          <w:tcPr>
            <w:tcW w:w="2295" w:type="pct"/>
          </w:tcPr>
          <w:p w14:paraId="36E464DE" w14:textId="1BA9BCDD"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While milk may still present in the stomach, solid foods are more frequently found. Still, the majority </w:t>
            </w:r>
            <w:r w:rsidR="003B14BE" w:rsidRPr="00207D2A">
              <w:rPr>
                <w:sz w:val="20"/>
                <w:szCs w:val="20"/>
              </w:rPr>
              <w:t>o</w:t>
            </w:r>
            <w:r w:rsidRPr="00207D2A">
              <w:rPr>
                <w:sz w:val="20"/>
                <w:szCs w:val="20"/>
              </w:rPr>
              <w:t>f individuals have not attained sexual maturity</w:t>
            </w:r>
            <w:r w:rsidRPr="00207D2A">
              <w:rPr>
                <w:sz w:val="20"/>
                <w:szCs w:val="20"/>
              </w:rPr>
              <w:fldChar w:fldCharType="begin"/>
            </w:r>
            <w:r w:rsidR="00A40687">
              <w:rPr>
                <w:sz w:val="20"/>
                <w:szCs w:val="20"/>
              </w:rPr>
              <w:instrText xml:space="preserve"> ADDIN ZOTERO_ITEM CSL_CITATION {"citationID":"ZaVP16xd","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551A6790"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7103E6B6"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10.0 – 13.7</w:t>
            </w:r>
          </w:p>
        </w:tc>
        <w:tc>
          <w:tcPr>
            <w:tcW w:w="796" w:type="pct"/>
          </w:tcPr>
          <w:p w14:paraId="3DB6C76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 – 20 years</w:t>
            </w:r>
          </w:p>
        </w:tc>
        <w:tc>
          <w:tcPr>
            <w:tcW w:w="2295" w:type="pct"/>
          </w:tcPr>
          <w:p w14:paraId="280DB5C8" w14:textId="59BF3AC2"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Sexual maturity in males (sperm production) starts at 10 m long, between 7 – 11 years of age, which </w:t>
            </w:r>
            <w:r w:rsidR="007B1F0C">
              <w:rPr>
                <w:sz w:val="20"/>
                <w:szCs w:val="20"/>
              </w:rPr>
              <w:t>corresponds</w:t>
            </w:r>
            <w:r w:rsidRPr="00207D2A">
              <w:rPr>
                <w:sz w:val="20"/>
                <w:szCs w:val="20"/>
              </w:rPr>
              <w:t xml:space="preserve"> with them leaving their natal unit</w:t>
            </w:r>
            <w:r w:rsidRPr="00207D2A">
              <w:rPr>
                <w:sz w:val="20"/>
                <w:szCs w:val="20"/>
              </w:rPr>
              <w:fldChar w:fldCharType="begin"/>
            </w:r>
            <w:r w:rsidR="00A40687">
              <w:rPr>
                <w:sz w:val="20"/>
                <w:szCs w:val="20"/>
              </w:rPr>
              <w:instrText xml:space="preserve"> ADDIN ZOTERO_ITEM CSL_CITATION {"citationID":"K7OULJSf","properties":{"formattedCitation":"\\super 33\\uc0\\u8211{}35\\nosupersub{}","plainCitation":"33–35","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213,"uris":["http://zotero.org/users/5395629/items/CEEIKUNQ"],"itemData":{"id":1213,"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3–35</w:t>
            </w:r>
            <w:r w:rsidRPr="00207D2A">
              <w:rPr>
                <w:sz w:val="20"/>
                <w:szCs w:val="20"/>
              </w:rPr>
              <w:fldChar w:fldCharType="end"/>
            </w:r>
            <w:r w:rsidRPr="00207D2A">
              <w:rPr>
                <w:sz w:val="20"/>
                <w:szCs w:val="20"/>
              </w:rPr>
              <w:t xml:space="preserve">. </w:t>
            </w:r>
          </w:p>
        </w:tc>
      </w:tr>
      <w:tr w:rsidR="001625DA" w:rsidRPr="00207D2A"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0480406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4732A061"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8.5 – 10.m</w:t>
            </w:r>
          </w:p>
        </w:tc>
        <w:tc>
          <w:tcPr>
            <w:tcW w:w="796" w:type="pct"/>
          </w:tcPr>
          <w:p w14:paraId="7C3F8C9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 – 20 years</w:t>
            </w:r>
          </w:p>
        </w:tc>
        <w:tc>
          <w:tcPr>
            <w:tcW w:w="2295" w:type="pct"/>
          </w:tcPr>
          <w:p w14:paraId="2D017784" w14:textId="6E81ABF8"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chieve gonad development between 8.2 – 9.2 m and are able to conceive shortly after</w:t>
            </w:r>
            <w:r w:rsidRPr="00207D2A">
              <w:rPr>
                <w:sz w:val="20"/>
                <w:szCs w:val="20"/>
              </w:rPr>
              <w:fldChar w:fldCharType="begin"/>
            </w:r>
            <w:r w:rsidR="00DC1D0D">
              <w:rPr>
                <w:sz w:val="20"/>
                <w:szCs w:val="20"/>
              </w:rPr>
              <w:instrText xml:space="preserve"> ADDIN ZOTERO_ITEM CSL_CITATION {"citationID":"4ozefYzX","properties":{"formattedCitation":"\\super 20\\nosupersub{}","plainCitation":"20","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00DC1D0D" w:rsidRPr="00DC1D0D">
              <w:rPr>
                <w:kern w:val="0"/>
                <w:sz w:val="20"/>
                <w:szCs w:val="24"/>
                <w:vertAlign w:val="superscript"/>
                <w:lang w:val="en-US"/>
              </w:rPr>
              <w:t>20</w:t>
            </w:r>
            <w:r w:rsidRPr="00207D2A">
              <w:rPr>
                <w:sz w:val="20"/>
                <w:szCs w:val="20"/>
              </w:rPr>
              <w:fldChar w:fldCharType="end"/>
            </w:r>
            <w:r w:rsidRPr="00207D2A">
              <w:rPr>
                <w:sz w:val="20"/>
                <w:szCs w:val="20"/>
              </w:rPr>
              <w:t>.</w:t>
            </w:r>
          </w:p>
        </w:tc>
      </w:tr>
      <w:tr w:rsidR="001625DA" w:rsidRPr="00207D2A"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207D2A" w:rsidRDefault="001625DA" w:rsidP="009453EB">
            <w:pPr>
              <w:spacing w:after="120" w:line="276" w:lineRule="auto"/>
              <w:rPr>
                <w:b w:val="0"/>
                <w:bCs w:val="0"/>
                <w:sz w:val="20"/>
                <w:szCs w:val="20"/>
              </w:rPr>
            </w:pPr>
            <w:r w:rsidRPr="00207D2A">
              <w:rPr>
                <w:b w:val="0"/>
                <w:bCs w:val="0"/>
                <w:sz w:val="20"/>
                <w:szCs w:val="20"/>
              </w:rPr>
              <w:t xml:space="preserve">Mature </w:t>
            </w:r>
          </w:p>
        </w:tc>
        <w:tc>
          <w:tcPr>
            <w:tcW w:w="611" w:type="pct"/>
          </w:tcPr>
          <w:p w14:paraId="227C9FC8"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20A7FEB"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gt; 13.7 </w:t>
            </w:r>
          </w:p>
        </w:tc>
        <w:tc>
          <w:tcPr>
            <w:tcW w:w="796" w:type="pct"/>
          </w:tcPr>
          <w:p w14:paraId="07DA200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gt; 20</w:t>
            </w:r>
          </w:p>
        </w:tc>
        <w:tc>
          <w:tcPr>
            <w:tcW w:w="2295" w:type="pct"/>
          </w:tcPr>
          <w:p w14:paraId="560C9014" w14:textId="701FE08B"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Almost all males of this size range are physiologically fertile, as defined by the concentration of sperm in their seminal fluid and will be either solitary or form bachelor schools. Although physiologically fertile, males will likely only start mating when they’ve reached </w:t>
            </w:r>
            <w:r w:rsidR="009B0F29" w:rsidRPr="00207D2A">
              <w:rPr>
                <w:sz w:val="20"/>
                <w:szCs w:val="20"/>
              </w:rPr>
              <w:t>&gt;</w:t>
            </w:r>
            <w:r w:rsidRPr="00207D2A">
              <w:rPr>
                <w:sz w:val="20"/>
                <w:szCs w:val="20"/>
              </w:rPr>
              <w:t>15.7 m (35 years)</w:t>
            </w:r>
            <w:r w:rsidRPr="00207D2A">
              <w:rPr>
                <w:sz w:val="20"/>
                <w:szCs w:val="20"/>
              </w:rPr>
              <w:fldChar w:fldCharType="begin"/>
            </w:r>
            <w:r w:rsidR="00A40687">
              <w:rPr>
                <w:sz w:val="20"/>
                <w:szCs w:val="20"/>
              </w:rPr>
              <w:instrText xml:space="preserve"> ADDIN ZOTERO_ITEM CSL_CITATION {"citationID":"bMl4ZwVn","properties":{"formattedCitation":"\\super 20,34\\nosupersub{}","plainCitation":"20,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20,34</w:t>
            </w:r>
            <w:r w:rsidRPr="00207D2A">
              <w:rPr>
                <w:sz w:val="20"/>
                <w:szCs w:val="20"/>
              </w:rPr>
              <w:fldChar w:fldCharType="end"/>
            </w:r>
            <w:r w:rsidRPr="00207D2A">
              <w:rPr>
                <w:sz w:val="20"/>
                <w:szCs w:val="20"/>
              </w:rPr>
              <w:t>.</w:t>
            </w:r>
          </w:p>
        </w:tc>
      </w:tr>
      <w:tr w:rsidR="001625DA" w:rsidRPr="00207D2A"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207D2A" w:rsidRDefault="001625DA" w:rsidP="009453EB">
            <w:pPr>
              <w:spacing w:after="120" w:line="276" w:lineRule="auto"/>
              <w:rPr>
                <w:b w:val="0"/>
                <w:bCs w:val="0"/>
                <w:sz w:val="20"/>
                <w:szCs w:val="20"/>
              </w:rPr>
            </w:pPr>
            <w:r w:rsidRPr="00207D2A">
              <w:rPr>
                <w:b w:val="0"/>
                <w:bCs w:val="0"/>
                <w:sz w:val="20"/>
                <w:szCs w:val="20"/>
              </w:rPr>
              <w:lastRenderedPageBreak/>
              <w:t>Mature</w:t>
            </w:r>
          </w:p>
        </w:tc>
        <w:tc>
          <w:tcPr>
            <w:tcW w:w="611" w:type="pct"/>
            <w:tcBorders>
              <w:bottom w:val="single" w:sz="4" w:space="0" w:color="auto"/>
            </w:tcBorders>
          </w:tcPr>
          <w:p w14:paraId="0F385A8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Borders>
              <w:bottom w:val="single" w:sz="4" w:space="0" w:color="auto"/>
            </w:tcBorders>
          </w:tcPr>
          <w:p w14:paraId="7FF5A52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10 – 12 m</w:t>
            </w:r>
          </w:p>
        </w:tc>
        <w:tc>
          <w:tcPr>
            <w:tcW w:w="796" w:type="pct"/>
            <w:tcBorders>
              <w:bottom w:val="single" w:sz="4" w:space="0" w:color="auto"/>
            </w:tcBorders>
          </w:tcPr>
          <w:p w14:paraId="0DCE17F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gt; 20 years</w:t>
            </w:r>
          </w:p>
        </w:tc>
        <w:tc>
          <w:tcPr>
            <w:tcW w:w="2295" w:type="pct"/>
            <w:tcBorders>
              <w:bottom w:val="single" w:sz="4" w:space="0" w:color="auto"/>
            </w:tcBorders>
          </w:tcPr>
          <w:p w14:paraId="367A6B8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ttain full size at this age.</w:t>
            </w:r>
          </w:p>
        </w:tc>
      </w:tr>
    </w:tbl>
    <w:p w14:paraId="08E285CF" w14:textId="77777777" w:rsidR="001625DA" w:rsidRPr="00207D2A" w:rsidRDefault="001625DA" w:rsidP="00862972">
      <w:pPr>
        <w:rPr>
          <w:rFonts w:eastAsiaTheme="minorEastAsia"/>
        </w:rPr>
      </w:pPr>
    </w:p>
    <w:p w14:paraId="1F307802" w14:textId="09A12DF5" w:rsidR="00DB0992" w:rsidRPr="00207D2A" w:rsidRDefault="00DB0992"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3 Behavioural context</w:t>
      </w:r>
    </w:p>
    <w:p w14:paraId="7DE390DA" w14:textId="293F9F95" w:rsidR="002412C1" w:rsidRPr="00207D2A" w:rsidRDefault="00B904F0" w:rsidP="00B904F0">
      <w:r w:rsidRPr="00207D2A">
        <w:t xml:space="preserve">We </w:t>
      </w:r>
      <w:r w:rsidR="00076109" w:rsidRPr="00207D2A">
        <w:t xml:space="preserve">then </w:t>
      </w:r>
      <w:r w:rsidRPr="00207D2A">
        <w:t>inspected whether individual whales</w:t>
      </w:r>
      <w:r w:rsidR="00022873" w:rsidRPr="00207D2A">
        <w:t xml:space="preserve"> performed or received</w:t>
      </w:r>
      <w:r w:rsidRPr="00207D2A">
        <w:t xml:space="preserve"> </w:t>
      </w:r>
      <w:r w:rsidR="00E5259C" w:rsidRPr="00207D2A">
        <w:rPr>
          <w:i/>
          <w:iCs/>
        </w:rPr>
        <w:t>peduncle dives</w:t>
      </w:r>
      <w:r w:rsidR="008732DD" w:rsidRPr="00207D2A">
        <w:t xml:space="preserve"> across age classes and differing probabilities of being female</w:t>
      </w:r>
      <w:r w:rsidR="0042222D">
        <w:t xml:space="preserve"> in videos where at least 2 whales were observed</w:t>
      </w:r>
      <w:r w:rsidR="00E5259C" w:rsidRPr="00207D2A">
        <w:t xml:space="preserve">. </w:t>
      </w:r>
      <w:r w:rsidR="00E5259C" w:rsidRPr="00207D2A">
        <w:rPr>
          <w:i/>
          <w:iCs/>
        </w:rPr>
        <w:t>Peduncle dives</w:t>
      </w:r>
      <w:r w:rsidR="00E5259C" w:rsidRPr="00207D2A">
        <w:t xml:space="preserve"> are short (</w:t>
      </w:r>
      <w:r w:rsidR="00FA0DD1" w:rsidRPr="00207D2A">
        <w:t xml:space="preserve">a </w:t>
      </w:r>
      <w:r w:rsidR="00E5259C" w:rsidRPr="00207D2A">
        <w:t xml:space="preserve">few seconds) and shallow dives </w:t>
      </w:r>
      <w:r w:rsidR="00EE0E3F">
        <w:t xml:space="preserve">usually </w:t>
      </w:r>
      <w:r w:rsidR="00E5259C" w:rsidRPr="00207D2A">
        <w:t>performed</w:t>
      </w:r>
      <w:r w:rsidR="00FA0DD1" w:rsidRPr="00207D2A">
        <w:t xml:space="preserve"> </w:t>
      </w:r>
      <w:r w:rsidR="00E5259C" w:rsidRPr="00207D2A">
        <w:t xml:space="preserve">by a calf or juvenile </w:t>
      </w:r>
      <w:r w:rsidR="00EE0E3F">
        <w:t>next to</w:t>
      </w:r>
      <w:r w:rsidR="00E5259C" w:rsidRPr="00207D2A">
        <w:t xml:space="preserve"> the base of the peduncle (fluke stalk)</w:t>
      </w:r>
      <w:r w:rsidR="00022873" w:rsidRPr="00207D2A">
        <w:t xml:space="preserve"> and under</w:t>
      </w:r>
      <w:r w:rsidR="0089671E" w:rsidRPr="00207D2A">
        <w:t xml:space="preserve"> a larger whale, </w:t>
      </w:r>
      <w:r w:rsidR="00022873" w:rsidRPr="00207D2A">
        <w:t xml:space="preserve">during </w:t>
      </w:r>
      <w:r w:rsidR="00EE0E3F">
        <w:t xml:space="preserve">which </w:t>
      </w:r>
      <w:r w:rsidR="0089671E" w:rsidRPr="00207D2A">
        <w:t xml:space="preserve">the calf/juvenile </w:t>
      </w:r>
      <w:r w:rsidR="00022873" w:rsidRPr="00207D2A">
        <w:t>often presses</w:t>
      </w:r>
      <w:r w:rsidR="0089671E" w:rsidRPr="00207D2A">
        <w:t xml:space="preserve"> its snout onto the larger whale’s genital region</w:t>
      </w:r>
      <w:r w:rsidR="00E5259C" w:rsidRPr="00207D2A">
        <w:fldChar w:fldCharType="begin"/>
      </w:r>
      <w:r w:rsidR="00A40687">
        <w:instrText xml:space="preserve"> ADDIN ZOTERO_ITEM CSL_CITATION {"citationID":"a2ogltae2u0","properties":{"formattedCitation":"\\super 36\\nosupersub{}","plainCitation":"36","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rsidRPr="00207D2A">
        <w:fldChar w:fldCharType="separate"/>
      </w:r>
      <w:r w:rsidR="00A40687" w:rsidRPr="00A40687">
        <w:rPr>
          <w:kern w:val="0"/>
          <w:szCs w:val="24"/>
          <w:vertAlign w:val="superscript"/>
          <w:lang w:val="en-US"/>
        </w:rPr>
        <w:t>36</w:t>
      </w:r>
      <w:r w:rsidR="00E5259C" w:rsidRPr="00207D2A">
        <w:fldChar w:fldCharType="end"/>
      </w:r>
      <w:r w:rsidR="00E5259C" w:rsidRPr="00207D2A">
        <w:t>.</w:t>
      </w:r>
      <w:r w:rsidR="0089671E" w:rsidRPr="00207D2A">
        <w:t xml:space="preserve"> They can be detected on drone</w:t>
      </w:r>
      <w:r w:rsidR="00FA0DD1" w:rsidRPr="00207D2A">
        <w:t>-</w:t>
      </w:r>
      <w:r w:rsidR="0089671E" w:rsidRPr="00207D2A">
        <w:t>base</w:t>
      </w:r>
      <w:r w:rsidR="00FA0DD1" w:rsidRPr="00207D2A">
        <w:t>d</w:t>
      </w:r>
      <w:r w:rsidR="0089671E" w:rsidRPr="00207D2A">
        <w:t xml:space="preserve"> recordings when calves arch their backs and dive under a larger whale’s body repeatedly.</w:t>
      </w:r>
      <w:r w:rsidR="00E5259C" w:rsidRPr="00207D2A">
        <w:t xml:space="preserve"> </w:t>
      </w:r>
      <w:r w:rsidR="002412C1" w:rsidRPr="00207D2A">
        <w:t xml:space="preserve">For each measured whale, we recorded whether it had been observed performing or receiving a </w:t>
      </w:r>
      <w:r w:rsidR="002412C1" w:rsidRPr="00207D2A">
        <w:rPr>
          <w:i/>
          <w:iCs/>
        </w:rPr>
        <w:t xml:space="preserve">peduncle dive </w:t>
      </w:r>
      <w:r w:rsidR="002412C1" w:rsidRPr="00207D2A">
        <w:t xml:space="preserve">in any of the video recordings from which still images for measurements were extracted.  </w:t>
      </w:r>
    </w:p>
    <w:p w14:paraId="2F1354E9" w14:textId="41331BC8" w:rsidR="00221C23" w:rsidRDefault="00FA0DD1" w:rsidP="00B904F0">
      <w:commentRangeStart w:id="51"/>
      <w:r w:rsidRPr="00207D2A">
        <w:t>Peduncle</w:t>
      </w:r>
      <w:r w:rsidR="00E5259C" w:rsidRPr="00207D2A">
        <w:t xml:space="preserve"> dives </w:t>
      </w:r>
      <w:r w:rsidR="001679F8">
        <w:t>have been</w:t>
      </w:r>
      <w:r w:rsidR="001679F8" w:rsidRPr="00207D2A">
        <w:t xml:space="preserve"> </w:t>
      </w:r>
      <w:r w:rsidRPr="00207D2A">
        <w:t xml:space="preserve">assumed to indicate suckling </w:t>
      </w:r>
      <w:r w:rsidR="001679F8">
        <w:t>or</w:t>
      </w:r>
      <w:r w:rsidR="000766B8">
        <w:t xml:space="preserve"> to</w:t>
      </w:r>
      <w:r w:rsidR="001679F8">
        <w:t xml:space="preserve"> stimulate the release of milk</w:t>
      </w:r>
      <w:r w:rsidR="0020338D">
        <w:t xml:space="preserve"> </w:t>
      </w:r>
      <w:r w:rsidR="0020338D">
        <w:fldChar w:fldCharType="begin"/>
      </w:r>
      <w:r w:rsidR="00164AF4">
        <w:instrText xml:space="preserve"> ADDIN ZOTERO_ITEM CSL_CITATION {"citationID":"a210dpfve0o","properties":{"formattedCitation":"\\super 36\\nosupersub{}","plainCitation":"36","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20338D">
        <w:fldChar w:fldCharType="separate"/>
      </w:r>
      <w:r w:rsidR="00164AF4" w:rsidRPr="00164AF4">
        <w:rPr>
          <w:kern w:val="0"/>
          <w:szCs w:val="24"/>
          <w:vertAlign w:val="superscript"/>
          <w:lang w:val="en-US"/>
        </w:rPr>
        <w:t>36</w:t>
      </w:r>
      <w:r w:rsidR="0020338D">
        <w:fldChar w:fldCharType="end"/>
      </w:r>
      <w:r w:rsidR="0020338D">
        <w:t>.</w:t>
      </w:r>
      <w:r w:rsidR="001679F8">
        <w:t xml:space="preserve"> U</w:t>
      </w:r>
      <w:r w:rsidRPr="00207D2A">
        <w:t xml:space="preserve">nderwater footage suggests that they may not be associated with </w:t>
      </w:r>
      <w:r w:rsidR="001679F8">
        <w:t xml:space="preserve">direct </w:t>
      </w:r>
      <w:r w:rsidRPr="00207D2A">
        <w:t>suckling</w:t>
      </w:r>
      <w:r w:rsidR="001679F8">
        <w:t>, although the role of this behaviour in promoting milk letdown remains unclear</w:t>
      </w:r>
      <w:r w:rsidR="001679F8">
        <w:fldChar w:fldCharType="begin"/>
      </w:r>
      <w:r w:rsidR="00A40687">
        <w:instrText xml:space="preserve"> ADDIN ZOTERO_ITEM CSL_CITATION {"citationID":"a1cdivkm2rm","properties":{"formattedCitation":"\\super 37\\nosupersub{}","plainCitation":"37","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1679F8">
        <w:fldChar w:fldCharType="separate"/>
      </w:r>
      <w:r w:rsidR="00A40687" w:rsidRPr="00A40687">
        <w:rPr>
          <w:kern w:val="0"/>
          <w:szCs w:val="24"/>
          <w:vertAlign w:val="superscript"/>
          <w:lang w:val="en-US"/>
        </w:rPr>
        <w:t>37</w:t>
      </w:r>
      <w:r w:rsidR="001679F8">
        <w:fldChar w:fldCharType="end"/>
      </w:r>
      <w:r w:rsidR="001679F8">
        <w:t>. Alternatively</w:t>
      </w:r>
      <w:r w:rsidR="00E2014B" w:rsidRPr="00207D2A">
        <w:t xml:space="preserve"> </w:t>
      </w:r>
      <w:r w:rsidR="001679F8">
        <w:t>peduncle dives may</w:t>
      </w:r>
      <w:r w:rsidRPr="00207D2A">
        <w:t xml:space="preserve"> represent</w:t>
      </w:r>
      <w:r w:rsidR="00E5259C" w:rsidRPr="00207D2A">
        <w:t xml:space="preserve"> a form of affiliative behaviour between </w:t>
      </w:r>
      <w:r w:rsidRPr="00207D2A">
        <w:t>young whales</w:t>
      </w:r>
      <w:r w:rsidR="00E5259C" w:rsidRPr="00207D2A">
        <w:t xml:space="preserve"> and mothers/allomothers</w:t>
      </w:r>
      <w:r w:rsidR="00E5259C" w:rsidRPr="00207D2A">
        <w:fldChar w:fldCharType="begin"/>
      </w:r>
      <w:r w:rsidR="00A40687">
        <w:instrText xml:space="preserve"> ADDIN ZOTERO_ITEM CSL_CITATION {"citationID":"annmg7o2f2","properties":{"formattedCitation":"\\super 37\\nosupersub{}","plainCitation":"37","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A40687" w:rsidRPr="00A40687">
        <w:rPr>
          <w:kern w:val="0"/>
          <w:szCs w:val="24"/>
          <w:vertAlign w:val="superscript"/>
          <w:lang w:val="en-US"/>
        </w:rPr>
        <w:t>37</w:t>
      </w:r>
      <w:r w:rsidR="00E5259C" w:rsidRPr="00207D2A">
        <w:fldChar w:fldCharType="end"/>
      </w:r>
      <w:r w:rsidR="00E5259C" w:rsidRPr="00207D2A">
        <w:t xml:space="preserve">. </w:t>
      </w:r>
      <w:r w:rsidR="001679F8">
        <w:t>Still, a</w:t>
      </w:r>
      <w:r w:rsidR="00E5259C" w:rsidRPr="00207D2A">
        <w:t xml:space="preserve">lthough peduncle dives may not necessarily involve suckling, all reports of </w:t>
      </w:r>
      <w:r w:rsidR="00E5259C" w:rsidRPr="00B67D3F">
        <w:t>peduncle dives</w:t>
      </w:r>
      <w:r w:rsidR="00E5259C" w:rsidRPr="00207D2A">
        <w:t xml:space="preserve"> in which the sex of the receiving whales is known involve female</w:t>
      </w:r>
      <w:r w:rsidR="00F21B87" w:rsidRPr="00207D2A">
        <w:t>s</w:t>
      </w:r>
      <w:r w:rsidR="00E5259C" w:rsidRPr="00207D2A">
        <w:fldChar w:fldCharType="begin"/>
      </w:r>
      <w:r w:rsidR="00A40687">
        <w:instrText xml:space="preserve"> ADDIN ZOTERO_ITEM CSL_CITATION {"citationID":"a9osstva8p","properties":{"formattedCitation":"\\super 36\\uc0\\u8211{}38\\nosupersub{}","plainCitation":"36–38","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250,"uris":["http://zotero.org/users/5395629/items/N4LLU6EG"],"itemData":{"id":1250,"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A40687" w:rsidRPr="00A40687">
        <w:rPr>
          <w:kern w:val="0"/>
          <w:szCs w:val="24"/>
          <w:vertAlign w:val="superscript"/>
          <w:lang w:val="en-US"/>
        </w:rPr>
        <w:t>36–38</w:t>
      </w:r>
      <w:r w:rsidR="00E5259C" w:rsidRPr="00207D2A">
        <w:fldChar w:fldCharType="end"/>
      </w:r>
      <w:r w:rsidR="00E5259C" w:rsidRPr="00207D2A">
        <w:t xml:space="preserve">. </w:t>
      </w:r>
      <w:commentRangeEnd w:id="51"/>
      <w:r w:rsidR="00F00280">
        <w:rPr>
          <w:rStyle w:val="CommentReference"/>
        </w:rPr>
        <w:commentReference w:id="51"/>
      </w:r>
    </w:p>
    <w:p w14:paraId="6456E275" w14:textId="668B990A" w:rsidR="007253FA" w:rsidRDefault="007253FA" w:rsidP="007253FA">
      <w:pPr>
        <w:pStyle w:val="Heading4"/>
        <w:rPr>
          <w:rFonts w:cs="Times New Roman"/>
        </w:rPr>
      </w:pPr>
      <w:r w:rsidRPr="009E712A">
        <w:rPr>
          <w:rFonts w:cs="Times New Roman"/>
        </w:rPr>
        <w:t xml:space="preserve">2.4.4 </w:t>
      </w:r>
      <w:r w:rsidR="00164AF4" w:rsidRPr="009E712A">
        <w:rPr>
          <w:rFonts w:cs="Times New Roman"/>
        </w:rPr>
        <w:t>Exploring</w:t>
      </w:r>
      <w:r w:rsidR="00221C23" w:rsidRPr="009E712A">
        <w:rPr>
          <w:rFonts w:cs="Times New Roman"/>
        </w:rPr>
        <w:t xml:space="preserve"> performance</w:t>
      </w:r>
      <w:r w:rsidR="00164AF4" w:rsidRPr="009E712A">
        <w:rPr>
          <w:rFonts w:cs="Times New Roman"/>
        </w:rPr>
        <w:t xml:space="preserve"> on an external dataset</w:t>
      </w:r>
    </w:p>
    <w:p w14:paraId="1246A72F" w14:textId="49B04089" w:rsidR="007253FA" w:rsidRPr="00207D2A" w:rsidRDefault="00221C23" w:rsidP="00B904F0">
      <w:r>
        <w:t xml:space="preserve">To examine </w:t>
      </w:r>
      <w:r w:rsidR="00F406C5">
        <w:t>the</w:t>
      </w:r>
      <w:r>
        <w:t xml:space="preserve"> performance </w:t>
      </w:r>
      <w:r w:rsidR="00F406C5">
        <w:t xml:space="preserve">our method </w:t>
      </w:r>
      <w:r>
        <w:t xml:space="preserve">on whales observed in other </w:t>
      </w:r>
      <w:r w:rsidR="0061622F">
        <w:t>populations</w:t>
      </w:r>
      <w:r>
        <w:t>, we also included morphometric measurements of two individuals</w:t>
      </w:r>
      <w:r w:rsidR="0061622F">
        <w:t>, one</w:t>
      </w:r>
      <w:r>
        <w:t xml:space="preserve"> observed in the North Atlantic (The Gully Canyon off the Scotian Shelf, Canada) and</w:t>
      </w:r>
      <w:r w:rsidR="0061622F">
        <w:t xml:space="preserve"> the other</w:t>
      </w:r>
      <w:r>
        <w:t xml:space="preserve"> in the Arctic Ocean (Baffin Bay, Canada). </w:t>
      </w:r>
      <w:r w:rsidR="00D53B18">
        <w:t>The North Atlantic individual was recorded using a DJI Phantom 4Pro V2 +</w:t>
      </w:r>
      <w:r w:rsidR="00F406C5">
        <w:t xml:space="preserve"> and the Arctic individual</w:t>
      </w:r>
      <w:r w:rsidR="00D53B18">
        <w:t xml:space="preserve"> was </w:t>
      </w:r>
      <w:r w:rsidR="00F406C5">
        <w:t>recorded with a</w:t>
      </w:r>
      <w:r w:rsidR="00D53B18">
        <w:t xml:space="preserve"> DJI Inspire 2 equipped with a DJI Zenmuse X5S micro four-thirds camera with Olympus M.Zuiko lens. UAV altitude measurements were obtained through laser altimetry using </w:t>
      </w:r>
      <w:r w:rsidR="005C2821">
        <w:t>a</w:t>
      </w:r>
      <w:r w:rsidR="00D53B18">
        <w:t xml:space="preserve"> LidarBoX </w:t>
      </w:r>
      <w:r w:rsidR="005C2821">
        <w:t>system</w:t>
      </w:r>
      <w:r w:rsidR="00D53B18">
        <w:fldChar w:fldCharType="begin"/>
      </w:r>
      <w:r w:rsidR="00A40687">
        <w:instrText xml:space="preserve"> ADDIN ZOTERO_ITEM CSL_CITATION {"citationID":"ag59p8mi82","properties":{"formattedCitation":"\\super 39\\nosupersub{}","plainCitation":"39","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00D53B18">
        <w:fldChar w:fldCharType="separate"/>
      </w:r>
      <w:r w:rsidR="00A40687" w:rsidRPr="00A40687">
        <w:rPr>
          <w:kern w:val="0"/>
          <w:szCs w:val="24"/>
          <w:vertAlign w:val="superscript"/>
          <w:lang w:val="en-US"/>
        </w:rPr>
        <w:t>39</w:t>
      </w:r>
      <w:r w:rsidR="00D53B18">
        <w:fldChar w:fldCharType="end"/>
      </w:r>
      <w:r w:rsidR="00D53B18">
        <w:t>.</w:t>
      </w:r>
      <w:r w:rsidR="00D53B18" w:rsidRPr="00D53B18">
        <w:t xml:space="preserve"> </w:t>
      </w:r>
      <w:r w:rsidR="00D53B18">
        <w:t>We computed</w:t>
      </w:r>
      <w:r w:rsidR="003029CF">
        <w:t xml:space="preserve"> the</w:t>
      </w:r>
      <w:r w:rsidR="00D53B18">
        <w:t xml:space="preserve"> posterior probabilities of these individuals being female based on their </w:t>
      </w:r>
      <w:r w:rsidR="00D53B18">
        <w:rPr>
          <w:i/>
          <w:iCs/>
        </w:rPr>
        <w:t xml:space="preserve">TL </w:t>
      </w:r>
      <w:r w:rsidR="00D53B18">
        <w:t xml:space="preserve">an </w:t>
      </w:r>
      <w:r w:rsidR="00D53B18">
        <w:rPr>
          <w:i/>
          <w:iCs/>
        </w:rPr>
        <w:t>NR</w:t>
      </w:r>
      <w:r w:rsidR="00D53B18">
        <w:rPr>
          <w:i/>
          <w:iCs/>
          <w:vertAlign w:val="subscript"/>
        </w:rPr>
        <w:t xml:space="preserve">flipper </w:t>
      </w:r>
      <w:r w:rsidR="00D53B18">
        <w:lastRenderedPageBreak/>
        <w:t>measurements</w:t>
      </w:r>
      <w:r w:rsidR="00F406C5">
        <w:t xml:space="preserve"> and</w:t>
      </w:r>
      <w:r w:rsidR="003029CF">
        <w:t xml:space="preserve"> </w:t>
      </w:r>
      <w:r w:rsidR="00D53B18">
        <w:t xml:space="preserve">the optimized parameter values </w:t>
      </w:r>
      <w:r w:rsidR="00077A16">
        <w:t xml:space="preserve">and individual likelihoods of being male or female </w:t>
      </w:r>
      <w:r w:rsidR="00D53B18">
        <w:t>from our</w:t>
      </w:r>
      <w:r w:rsidR="005C2821">
        <w:t xml:space="preserve"> original</w:t>
      </w:r>
      <w:r w:rsidR="00D53B18">
        <w:t xml:space="preserve"> Gal</w:t>
      </w:r>
      <w:r w:rsidR="00D53B18" w:rsidRPr="00741C9F">
        <w:t>ápagos dataset.</w:t>
      </w:r>
      <w:r w:rsidR="00D53B18">
        <w:t xml:space="preserve"> </w:t>
      </w:r>
      <w:r w:rsidR="006F3DFC">
        <w:t xml:space="preserve">Because </w:t>
      </w:r>
      <w:r w:rsidR="003029CF">
        <w:t xml:space="preserve">these individuals were located </w:t>
      </w:r>
      <w:r w:rsidR="006F3DFC">
        <w:t>in high latitud</w:t>
      </w:r>
      <w:r w:rsidR="003029CF">
        <w:t>es</w:t>
      </w:r>
      <w:r w:rsidR="006F167E">
        <w:t xml:space="preserve"> </w:t>
      </w:r>
      <w:r w:rsidR="003029CF">
        <w:fldChar w:fldCharType="begin"/>
      </w:r>
      <w:r w:rsidR="00A40687">
        <w:instrText xml:space="preserve"> ADDIN ZOTERO_ITEM CSL_CITATION {"citationID":"a2kdqj370mv","properties":{"formattedCitation":"\\super 20,40\\nosupersub{}","plainCitation":"20,40","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5113,"uris":["http://zotero.org/users/5395629/items/P8233HN5"],"itemData":{"id":5113,"type":"article-journal","abstract":"Studies of mature male sperm whales (Physeter macrocephalus) were carried out on the Scotian Shelf during the summers of 1986, 1988, 1989, and 1990. Sperm whales were found principally along the edge of the Shelf, although there were some encounters in water less than 100 m deep. Within the Gully, a prominent submarine canyon, sperm whales showed a consistent pattern of distribution between years, distinct from that of northern bottlenose whales (Hyperoodon ampullatus). Some male sperm whales were individually identified in the Gully after periods of 2–47 days, and in one case, after 2 years. The male sperm whales showed little evidence of social organization and rarely performed aerial behaviour. However, their diving behaviour was similar to that observed from female sperm whales in the tropics. On one occasion a group of presumed female and immature sperm whales entered the Gully, attracting the attention of resident mature males.","container-title":"Canadian Journal of Zoology","DOI":"10.1139/z92-130","ISSN":"0008-4301, 1480-3283","issue":"5","journalAbbreviation":"Can. J. Zool.","language":"en","license":"http://www.nrcresearchpress.com/page/about/CorporateTextAndDataMining","page":"912-918","source":"DOI.org (Crossref)","title":"Distribution and behaviour of male sperm whales on the Scotian Shelf, Canada","volume":"70","author":[{"family":"Whitehead","given":"Hal"},{"family":"Brennan","given":"Sebastian"},{"family":"Grover","given":"David"}],"issued":{"date-parts":[["1992",5,1]]}}}],"schema":"https://github.com/citation-style-language/schema/raw/master/csl-citation.json"} </w:instrText>
      </w:r>
      <w:r w:rsidR="003029CF">
        <w:fldChar w:fldCharType="separate"/>
      </w:r>
      <w:r w:rsidR="00A40687" w:rsidRPr="00A40687">
        <w:rPr>
          <w:kern w:val="0"/>
          <w:szCs w:val="24"/>
          <w:vertAlign w:val="superscript"/>
          <w:lang w:val="en-US"/>
        </w:rPr>
        <w:t>20,40</w:t>
      </w:r>
      <w:r w:rsidR="003029CF">
        <w:fldChar w:fldCharType="end"/>
      </w:r>
      <w:r w:rsidR="003029CF">
        <w:t xml:space="preserve"> </w:t>
      </w:r>
      <w:r w:rsidR="006F3DFC">
        <w:t>we expect</w:t>
      </w:r>
      <w:r w:rsidR="003029CF">
        <w:t>ed</w:t>
      </w:r>
      <w:r w:rsidR="006F3DFC">
        <w:t xml:space="preserve"> </w:t>
      </w:r>
      <w:r w:rsidR="003029CF">
        <w:t>them to</w:t>
      </w:r>
      <w:r w:rsidR="006F3DFC">
        <w:t xml:space="preserve"> </w:t>
      </w:r>
      <w:r w:rsidR="00F406C5">
        <w:t>have near-zero</w:t>
      </w:r>
      <w:r w:rsidR="006F3DFC">
        <w:t xml:space="preserve"> probabilit</w:t>
      </w:r>
      <w:r w:rsidR="003029CF">
        <w:t>ies</w:t>
      </w:r>
      <w:r w:rsidR="006F3DFC">
        <w:t xml:space="preserve"> of being female.</w:t>
      </w:r>
    </w:p>
    <w:p w14:paraId="0EA11162" w14:textId="6A2EC459" w:rsidR="00862972" w:rsidRPr="00207D2A" w:rsidRDefault="00862972" w:rsidP="00EA7AE3">
      <w:pPr>
        <w:pStyle w:val="Heading2"/>
        <w:rPr>
          <w:rFonts w:cs="Times New Roman"/>
        </w:rPr>
      </w:pPr>
      <w:bookmarkStart w:id="52" w:name="_Toc201083901"/>
      <w:r w:rsidRPr="00207D2A">
        <w:rPr>
          <w:rFonts w:cs="Times New Roman"/>
        </w:rPr>
        <w:t xml:space="preserve">3. </w:t>
      </w:r>
      <w:bookmarkEnd w:id="52"/>
      <w:r w:rsidR="00EA7AE3" w:rsidRPr="00207D2A">
        <w:rPr>
          <w:rFonts w:cs="Times New Roman"/>
        </w:rPr>
        <w:t>RESULTS</w:t>
      </w:r>
    </w:p>
    <w:p w14:paraId="5424A2A9" w14:textId="77777777" w:rsidR="00862972" w:rsidRPr="00207D2A" w:rsidRDefault="00862972" w:rsidP="00EA7AE3">
      <w:pPr>
        <w:pStyle w:val="Heading3"/>
        <w:rPr>
          <w:rFonts w:cs="Times New Roman"/>
        </w:rPr>
      </w:pPr>
      <w:r w:rsidRPr="00207D2A">
        <w:rPr>
          <w:rFonts w:cs="Times New Roman"/>
        </w:rPr>
        <w:t>3.1 | Error estimation and correction</w:t>
      </w:r>
    </w:p>
    <w:p w14:paraId="1C8100DE" w14:textId="5E02B07B" w:rsidR="00862972" w:rsidRPr="00207D2A" w:rsidRDefault="00862972" w:rsidP="00862972">
      <w:r w:rsidRPr="00207D2A">
        <w:t xml:space="preserve">We </w:t>
      </w:r>
      <w:r w:rsidR="00B624C8" w:rsidRPr="00207D2A">
        <w:t>obtained</w:t>
      </w:r>
      <w:r w:rsidRPr="00207D2A">
        <w:t xml:space="preserve"> 343 measurements of </w:t>
      </w:r>
      <w:r w:rsidRPr="00207D2A">
        <w:rPr>
          <w:i/>
          <w:iCs/>
        </w:rPr>
        <w:t>Balaena</w:t>
      </w:r>
      <w:r w:rsidRPr="00207D2A">
        <w:t xml:space="preserve"> </w:t>
      </w:r>
      <w:r w:rsidR="0020338D">
        <w:t xml:space="preserve">for calibration </w:t>
      </w:r>
      <w:r w:rsidR="00B624C8" w:rsidRPr="00207D2A">
        <w:t>across</w:t>
      </w:r>
      <w:r w:rsidRPr="00207D2A">
        <w:t xml:space="preserve"> </w:t>
      </w:r>
      <w:commentRangeStart w:id="53"/>
      <w:r w:rsidRPr="00207D2A">
        <w:t xml:space="preserve">18 days </w:t>
      </w:r>
      <w:r w:rsidR="00B624C8" w:rsidRPr="00207D2A">
        <w:t>in the field</w:t>
      </w:r>
      <w:commentRangeEnd w:id="53"/>
      <w:r w:rsidR="00F00280">
        <w:rPr>
          <w:rStyle w:val="CommentReference"/>
        </w:rPr>
        <w:commentReference w:id="53"/>
      </w:r>
      <w:r w:rsidR="00B624C8" w:rsidRPr="00207D2A">
        <w:t xml:space="preserve"> </w:t>
      </w:r>
      <w:r w:rsidR="008769FC">
        <w:t>between February 1</w:t>
      </w:r>
      <w:r w:rsidR="008769FC" w:rsidRPr="00B67D3F">
        <w:rPr>
          <w:vertAlign w:val="superscript"/>
        </w:rPr>
        <w:t>st</w:t>
      </w:r>
      <w:r w:rsidR="008769FC">
        <w:t xml:space="preserve"> and April 29, 2023, </w:t>
      </w:r>
      <w:r w:rsidRPr="00207D2A">
        <w:t>at varying altitudes. Length estimates based on barometric altitudes underestimated the boat length by</w:t>
      </w:r>
      <w:r w:rsidR="000851A3" w:rsidRPr="00207D2A">
        <w:t xml:space="preserve"> </w:t>
      </w:r>
      <w:r w:rsidRPr="00207D2A">
        <w:t xml:space="preserve">0.55 m </w:t>
      </w:r>
      <w:r w:rsidR="003157A0" w:rsidRPr="00207D2A">
        <w:t xml:space="preserve">on average </w:t>
      </w:r>
      <w:r w:rsidRPr="00207D2A">
        <w:t>(</w:t>
      </w:r>
      <w:r w:rsidRPr="00207D2A">
        <w:rPr>
          <w:i/>
          <w:iCs/>
        </w:rPr>
        <w:t>SD</w:t>
      </w:r>
      <w:r w:rsidRPr="00207D2A">
        <w:t xml:space="preserve"> = 0.37</w:t>
      </w:r>
      <w:r w:rsidR="003729E9" w:rsidRPr="00207D2A">
        <w:t xml:space="preserve"> m</w:t>
      </w:r>
      <w:r w:rsidRPr="00207D2A">
        <w:t xml:space="preserve">), </w:t>
      </w:r>
      <w:r w:rsidR="003157A0" w:rsidRPr="00207D2A">
        <w:t>corresponding</w:t>
      </w:r>
      <w:r w:rsidRPr="00207D2A">
        <w:t xml:space="preserve"> to</w:t>
      </w:r>
      <w:r w:rsidR="003157A0" w:rsidRPr="00207D2A">
        <w:t xml:space="preserve"> a</w:t>
      </w:r>
      <w:r w:rsidRPr="00207D2A">
        <w:t xml:space="preserve"> -4.55% measurement error (</w:t>
      </w:r>
      <w:r w:rsidRPr="00207D2A">
        <w:rPr>
          <w:i/>
          <w:iCs/>
        </w:rPr>
        <w:t xml:space="preserve">SD </w:t>
      </w:r>
      <w:r w:rsidRPr="00207D2A">
        <w:t>= 3.15</w:t>
      </w:r>
      <w:r w:rsidR="003729E9" w:rsidRPr="00207D2A">
        <w:t>%</w:t>
      </w:r>
      <w:r w:rsidRPr="00207D2A">
        <w:t xml:space="preserve">). This bias was associated with an average 2.35 m underestimation </w:t>
      </w:r>
      <w:r w:rsidR="003157A0" w:rsidRPr="00207D2A">
        <w:t>in</w:t>
      </w:r>
      <w:r w:rsidRPr="00207D2A">
        <w:t xml:space="preserve"> barometric altitude (</w:t>
      </w:r>
      <w:r w:rsidRPr="00207D2A">
        <w:rPr>
          <w:i/>
          <w:iCs/>
        </w:rPr>
        <w:t xml:space="preserve">SD </w:t>
      </w:r>
      <w:r w:rsidRPr="00207D2A">
        <w:t>= 1.94</w:t>
      </w:r>
      <w:r w:rsidR="003729E9" w:rsidRPr="00207D2A">
        <w:t xml:space="preserve"> m</w:t>
      </w:r>
      <w:r w:rsidRPr="00207D2A">
        <w:t xml:space="preserve">). </w:t>
      </w:r>
      <w:r w:rsidR="003157A0" w:rsidRPr="00207D2A">
        <w:t xml:space="preserve">Using the model corrected altitude </w:t>
      </w:r>
      <w:r w:rsidRPr="00207D2A">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sidRPr="00207D2A">
        <w:rPr>
          <w:rFonts w:eastAsiaTheme="minorEastAsia"/>
        </w:rPr>
        <w:t xml:space="preserve">) </w:t>
      </w:r>
      <w:r w:rsidR="003157A0" w:rsidRPr="00207D2A">
        <w:t xml:space="preserve">reduced </w:t>
      </w:r>
      <w:r w:rsidR="000B1C5B" w:rsidRPr="00207D2A">
        <w:t xml:space="preserve">average </w:t>
      </w:r>
      <w:r w:rsidR="003157A0" w:rsidRPr="00207D2A">
        <w:t>length</w:t>
      </w:r>
      <w:r w:rsidR="008638D9" w:rsidRPr="00207D2A">
        <w:t xml:space="preserve"> estimate</w:t>
      </w:r>
      <w:r w:rsidR="003157A0" w:rsidRPr="00207D2A">
        <w:t xml:space="preserve"> error to </w:t>
      </w:r>
      <w:r w:rsidRPr="00207D2A">
        <w:t>0.</w:t>
      </w:r>
      <w:r w:rsidR="00352471">
        <w:t>1</w:t>
      </w:r>
      <w:r w:rsidR="00FC0DAF">
        <w:t>2</w:t>
      </w:r>
      <w:r w:rsidRPr="00207D2A">
        <w:t xml:space="preserve"> % (</w:t>
      </w:r>
      <w:r w:rsidRPr="00207D2A">
        <w:rPr>
          <w:i/>
          <w:iCs/>
        </w:rPr>
        <w:t>SD = 3.15</w:t>
      </w:r>
      <w:r w:rsidR="003729E9" w:rsidRPr="00207D2A">
        <w:rPr>
          <w:i/>
          <w:iCs/>
        </w:rPr>
        <w:t>%</w:t>
      </w:r>
      <w:r w:rsidR="00BE57BC" w:rsidRPr="00207D2A">
        <w:rPr>
          <w:i/>
          <w:iCs/>
        </w:rPr>
        <w:t xml:space="preserve">, </w:t>
      </w:r>
      <w:r w:rsidR="00BE57BC" w:rsidRPr="00207D2A">
        <w:t xml:space="preserve">CV = </w:t>
      </w:r>
      <w:r w:rsidR="00352471">
        <w:t>3.15</w:t>
      </w:r>
      <w:r w:rsidR="00FC0DAF">
        <w:t>%</w:t>
      </w:r>
      <w:r w:rsidRPr="00207D2A">
        <w:t>).</w:t>
      </w:r>
      <w:r w:rsidR="00872BDA" w:rsidRPr="00207D2A">
        <w:t xml:space="preserve"> </w:t>
      </w:r>
    </w:p>
    <w:p w14:paraId="1C0B0577" w14:textId="77777777" w:rsidR="00862972" w:rsidRPr="00207D2A" w:rsidRDefault="00862972" w:rsidP="00EA7AE3">
      <w:pPr>
        <w:pStyle w:val="Heading3"/>
        <w:rPr>
          <w:rFonts w:cs="Times New Roman"/>
        </w:rPr>
      </w:pPr>
      <w:r w:rsidRPr="00207D2A">
        <w:rPr>
          <w:rFonts w:cs="Times New Roman"/>
        </w:rPr>
        <w:t>3.2 | Whale measurements and photo-identification</w:t>
      </w:r>
    </w:p>
    <w:p w14:paraId="73810721" w14:textId="721BD0DB" w:rsidR="003729E9" w:rsidRPr="00207D2A" w:rsidRDefault="000B1C5B" w:rsidP="00862972">
      <w:pPr>
        <w:keepNext/>
      </w:pPr>
      <w:r w:rsidRPr="00207D2A">
        <w:t xml:space="preserve"> </w:t>
      </w:r>
      <w:r w:rsidR="00B624C8" w:rsidRPr="00207D2A">
        <w:t xml:space="preserve">We were able to </w:t>
      </w:r>
      <w:r w:rsidR="00F43927" w:rsidRPr="00207D2A">
        <w:t>extract</w:t>
      </w:r>
      <w:r w:rsidR="00B624C8" w:rsidRPr="00207D2A">
        <w:t xml:space="preserve"> </w:t>
      </w:r>
      <w:r w:rsidR="008732DD" w:rsidRPr="00207D2A">
        <w:rPr>
          <w:i/>
          <w:iCs/>
        </w:rPr>
        <w:t>N</w:t>
      </w:r>
      <w:r w:rsidR="000C25A4" w:rsidRPr="00207D2A">
        <w:rPr>
          <w:i/>
          <w:iCs/>
        </w:rPr>
        <w:t>R</w:t>
      </w:r>
      <w:r w:rsidR="00C61B9F" w:rsidRPr="00207D2A">
        <w:rPr>
          <w:i/>
          <w:iCs/>
          <w:vertAlign w:val="subscript"/>
        </w:rPr>
        <w:t>dorsal</w:t>
      </w:r>
      <w:r w:rsidR="00B624C8" w:rsidRPr="00207D2A">
        <w:rPr>
          <w:i/>
          <w:iCs/>
        </w:rPr>
        <w:t xml:space="preserve"> </w:t>
      </w:r>
      <w:r w:rsidR="00F43927" w:rsidRPr="00207D2A">
        <w:t>metrics more frequently</w:t>
      </w:r>
      <w:r w:rsidR="00B624C8" w:rsidRPr="00207D2A">
        <w:t xml:space="preserve"> than </w:t>
      </w:r>
      <w:r w:rsidR="008732DD" w:rsidRPr="00207D2A">
        <w:rPr>
          <w:i/>
          <w:iCs/>
        </w:rPr>
        <w:t>N</w:t>
      </w:r>
      <w:r w:rsidR="000C25A4" w:rsidRPr="00207D2A">
        <w:rPr>
          <w:i/>
          <w:iCs/>
        </w:rPr>
        <w:t>R</w:t>
      </w:r>
      <w:r w:rsidR="00C61B9F" w:rsidRPr="00207D2A">
        <w:rPr>
          <w:i/>
          <w:iCs/>
          <w:vertAlign w:val="subscript"/>
        </w:rPr>
        <w:t>flipper</w:t>
      </w:r>
      <w:r w:rsidR="00B624C8" w:rsidRPr="00207D2A">
        <w:rPr>
          <w:i/>
          <w:iCs/>
        </w:rPr>
        <w:t xml:space="preserve"> </w:t>
      </w:r>
      <w:r w:rsidR="00B624C8" w:rsidRPr="00207D2A">
        <w:t>(491 and 297, respectively).</w:t>
      </w:r>
      <w:r w:rsidR="00685DD4" w:rsidRPr="00207D2A">
        <w:t xml:space="preserve"> O</w:t>
      </w:r>
      <w:r w:rsidRPr="00207D2A">
        <w:t>nly</w:t>
      </w:r>
      <w:r w:rsidR="00862972" w:rsidRPr="00207D2A">
        <w:t xml:space="preserve"> images </w:t>
      </w:r>
      <w:r w:rsidR="00685DD4" w:rsidRPr="00207D2A">
        <w:t xml:space="preserve">captured </w:t>
      </w:r>
      <w:commentRangeStart w:id="54"/>
      <w:r w:rsidR="00685DD4" w:rsidRPr="00207D2A">
        <w:t xml:space="preserve">at altitudes </w:t>
      </w:r>
      <w:r w:rsidR="00B46BCD">
        <w:t>of</w:t>
      </w:r>
      <w:r w:rsidR="00862972" w:rsidRPr="00207D2A">
        <w:t xml:space="preserve"> 70 m</w:t>
      </w:r>
      <w:r w:rsidR="00B46BCD">
        <w:t xml:space="preserve"> or less</w:t>
      </w:r>
      <w:r w:rsidR="00862972" w:rsidRPr="00207D2A">
        <w:t xml:space="preserve"> </w:t>
      </w:r>
      <w:commentRangeEnd w:id="54"/>
      <w:r w:rsidR="005E0FA5" w:rsidRPr="00207D2A">
        <w:rPr>
          <w:rStyle w:val="CommentReference"/>
        </w:rPr>
        <w:commentReference w:id="54"/>
      </w:r>
      <w:r w:rsidR="00B46BCD">
        <w:t>were</w:t>
      </w:r>
      <w:r w:rsidR="00862972" w:rsidRPr="00207D2A">
        <w:t xml:space="preserve"> high enough quality (Q3 – 5) </w:t>
      </w:r>
      <w:r w:rsidR="00774426" w:rsidRPr="00207D2A">
        <w:t>for initial identification</w:t>
      </w:r>
      <w:r w:rsidR="00862972" w:rsidRPr="00207D2A">
        <w:t xml:space="preserve"> (</w:t>
      </w:r>
      <w:r w:rsidR="00862972" w:rsidRPr="00207D2A">
        <w:fldChar w:fldCharType="begin"/>
      </w:r>
      <w:r w:rsidR="00862972" w:rsidRPr="00207D2A">
        <w:instrText xml:space="preserve"> REF _Ref201088861 \h </w:instrText>
      </w:r>
      <w:r w:rsidR="008E3BC8" w:rsidRPr="00207D2A">
        <w:instrText xml:space="preserve"> \* MERGEFORMAT </w:instrText>
      </w:r>
      <w:r w:rsidR="00862972" w:rsidRPr="00207D2A">
        <w:fldChar w:fldCharType="separate"/>
      </w:r>
      <w:r w:rsidR="00C00B6C" w:rsidRPr="00C00B6C">
        <w:t>Figure 2</w:t>
      </w:r>
      <w:r w:rsidR="00862972" w:rsidRPr="00207D2A">
        <w:fldChar w:fldCharType="end"/>
      </w:r>
      <w:r w:rsidR="00862972" w:rsidRPr="00207D2A">
        <w:t>)</w:t>
      </w:r>
      <w:r w:rsidR="00774426" w:rsidRPr="00207D2A">
        <w:t xml:space="preserve">, resulting in </w:t>
      </w:r>
      <w:r w:rsidR="00EA7AE3" w:rsidRPr="00207D2A">
        <w:t xml:space="preserve">504 still images assigned to 90 individuals for which </w:t>
      </w:r>
      <w:r w:rsidR="00EA7AE3" w:rsidRPr="00207D2A">
        <w:rPr>
          <w:i/>
          <w:iCs/>
        </w:rPr>
        <w:t xml:space="preserve">TL </w:t>
      </w:r>
      <w:r w:rsidR="00EA7AE3" w:rsidRPr="00207D2A">
        <w:t xml:space="preserve">could be measured at </w:t>
      </w:r>
      <w:r w:rsidR="00EA7AE3" w:rsidRPr="00207D2A">
        <w:lastRenderedPageBreak/>
        <w:t xml:space="preserve">least once, and </w:t>
      </w:r>
      <w:r w:rsidR="00774426" w:rsidRPr="00207D2A">
        <w:t xml:space="preserve">a subset </w:t>
      </w:r>
      <w:r w:rsidR="000851A3" w:rsidRPr="00207D2A">
        <w:t>of</w:t>
      </w:r>
      <w:r w:rsidR="00774426" w:rsidRPr="00207D2A">
        <w:t xml:space="preserve"> 168 still images assigned to </w:t>
      </w:r>
      <w:r w:rsidR="00862972" w:rsidRPr="00207D2A">
        <w:t>5</w:t>
      </w:r>
      <w:r w:rsidR="00685DD4" w:rsidRPr="00207D2A">
        <w:t>1</w:t>
      </w:r>
      <w:r w:rsidR="00862972" w:rsidRPr="00207D2A">
        <w:t xml:space="preserve"> individuals </w:t>
      </w:r>
      <w:r w:rsidR="00774426" w:rsidRPr="00207D2A">
        <w:t xml:space="preserve">for which </w:t>
      </w:r>
      <w:r w:rsidR="00774426" w:rsidRPr="00207D2A">
        <w:rPr>
          <w:i/>
          <w:iCs/>
        </w:rPr>
        <w:t xml:space="preserve">TL, </w:t>
      </w:r>
      <w:r w:rsidR="008711DA" w:rsidRPr="00207D2A">
        <w:rPr>
          <w:i/>
          <w:iCs/>
        </w:rPr>
        <w:t>N</w:t>
      </w:r>
      <w:r w:rsidR="00774426" w:rsidRPr="00207D2A">
        <w:rPr>
          <w:i/>
          <w:iCs/>
        </w:rPr>
        <w:t>R</w:t>
      </w:r>
      <w:r w:rsidR="008711DA" w:rsidRPr="00207D2A">
        <w:rPr>
          <w:i/>
          <w:iCs/>
          <w:vertAlign w:val="subscript"/>
        </w:rPr>
        <w:t>dorsal</w:t>
      </w:r>
      <w:r w:rsidR="00774426" w:rsidRPr="00207D2A">
        <w:rPr>
          <w:i/>
          <w:iCs/>
        </w:rPr>
        <w:t xml:space="preserve">, </w:t>
      </w:r>
      <w:r w:rsidR="00774426" w:rsidRPr="00207D2A">
        <w:t xml:space="preserve">and </w:t>
      </w:r>
      <w:r w:rsidR="008711DA" w:rsidRPr="00207D2A">
        <w:rPr>
          <w:i/>
          <w:iCs/>
        </w:rPr>
        <w:t>N</w:t>
      </w:r>
      <w:r w:rsidR="00774426" w:rsidRPr="00207D2A">
        <w:rPr>
          <w:i/>
          <w:iCs/>
        </w:rPr>
        <w:t>R</w:t>
      </w:r>
      <w:r w:rsidR="008711DA" w:rsidRPr="00207D2A">
        <w:rPr>
          <w:i/>
          <w:iCs/>
          <w:vertAlign w:val="subscript"/>
        </w:rPr>
        <w:t>flipper</w:t>
      </w:r>
      <w:r w:rsidR="00774426" w:rsidRPr="00207D2A">
        <w:rPr>
          <w:i/>
          <w:iCs/>
        </w:rPr>
        <w:t xml:space="preserve"> </w:t>
      </w:r>
      <w:r w:rsidR="000C25A4" w:rsidRPr="00207D2A">
        <w:t xml:space="preserve">could be measured at least three times. </w:t>
      </w:r>
    </w:p>
    <w:p w14:paraId="71DDE81B" w14:textId="07414DB9" w:rsidR="00537453" w:rsidRPr="00207D2A" w:rsidRDefault="008A227A" w:rsidP="00352471">
      <w:pPr>
        <w:keepNext/>
        <w:jc w:val="center"/>
      </w:pPr>
      <w:r w:rsidRPr="00207D2A">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77574072" w:rsidR="00862972" w:rsidRPr="00207D2A" w:rsidRDefault="00862972" w:rsidP="00862972">
      <w:pPr>
        <w:pStyle w:val="Caption"/>
        <w:rPr>
          <w:i w:val="0"/>
          <w:iCs w:val="0"/>
          <w:color w:val="auto"/>
        </w:rPr>
      </w:pPr>
      <w:bookmarkStart w:id="55" w:name="_Ref201088861"/>
      <w:commentRangeStart w:id="56"/>
      <w:r w:rsidRPr="00207D2A">
        <w:rPr>
          <w:b/>
          <w:bCs/>
          <w:color w:val="auto"/>
        </w:rPr>
        <w:t xml:space="preserve">Figure </w:t>
      </w:r>
      <w:r w:rsidR="007459AF" w:rsidRPr="00B67D3F">
        <w:rPr>
          <w:b/>
          <w:bCs/>
          <w:color w:val="auto"/>
        </w:rPr>
        <w:fldChar w:fldCharType="begin"/>
      </w:r>
      <w:r w:rsidR="007459AF" w:rsidRPr="00207D2A">
        <w:rPr>
          <w:b/>
          <w:bCs/>
          <w:color w:val="auto"/>
        </w:rPr>
        <w:instrText xml:space="preserve"> SEQ Figure \* ARABIC </w:instrText>
      </w:r>
      <w:r w:rsidR="007459AF" w:rsidRPr="00B67D3F">
        <w:rPr>
          <w:b/>
          <w:bCs/>
          <w:color w:val="auto"/>
        </w:rPr>
        <w:fldChar w:fldCharType="separate"/>
      </w:r>
      <w:r w:rsidR="00C00B6C">
        <w:rPr>
          <w:b/>
          <w:bCs/>
          <w:noProof/>
          <w:color w:val="auto"/>
        </w:rPr>
        <w:t>2</w:t>
      </w:r>
      <w:r w:rsidR="007459AF" w:rsidRPr="00B67D3F">
        <w:rPr>
          <w:b/>
          <w:bCs/>
          <w:color w:val="auto"/>
        </w:rPr>
        <w:fldChar w:fldCharType="end"/>
      </w:r>
      <w:bookmarkEnd w:id="55"/>
      <w:r w:rsidRPr="00207D2A">
        <w:rPr>
          <w:b/>
          <w:bCs/>
          <w:color w:val="auto"/>
        </w:rPr>
        <w:t>.</w:t>
      </w:r>
      <w:r w:rsidRPr="00207D2A">
        <w:rPr>
          <w:color w:val="auto"/>
        </w:rPr>
        <w:t xml:space="preserve"> </w:t>
      </w:r>
      <w:r w:rsidRPr="00207D2A">
        <w:rPr>
          <w:i w:val="0"/>
          <w:iCs w:val="0"/>
          <w:color w:val="auto"/>
        </w:rPr>
        <w:t xml:space="preserve">Corrected </w:t>
      </w:r>
      <w:r w:rsidR="00AB7339" w:rsidRPr="00207D2A">
        <w:rPr>
          <w:i w:val="0"/>
          <w:iCs w:val="0"/>
          <w:color w:val="auto"/>
        </w:rPr>
        <w:t>drone a</w:t>
      </w:r>
      <w:r w:rsidRPr="00207D2A">
        <w:rPr>
          <w:i w:val="0"/>
          <w:iCs w:val="0"/>
          <w:color w:val="auto"/>
        </w:rPr>
        <w:t>ltitude (m) distribution across photo quality ratings (Q</w:t>
      </w:r>
      <w:r w:rsidR="00AB7339" w:rsidRPr="00207D2A">
        <w:rPr>
          <w:i w:val="0"/>
          <w:iCs w:val="0"/>
          <w:color w:val="auto"/>
        </w:rPr>
        <w:t>1 -5</w:t>
      </w:r>
      <w:r w:rsidRPr="00207D2A">
        <w:rPr>
          <w:i w:val="0"/>
          <w:iCs w:val="0"/>
          <w:color w:val="auto"/>
        </w:rPr>
        <w:t xml:space="preserve">) of still images. The 70 m threshold is shown for reference. </w:t>
      </w:r>
      <w:commentRangeEnd w:id="56"/>
      <w:r w:rsidR="008A227A" w:rsidRPr="00207D2A">
        <w:rPr>
          <w:rStyle w:val="CommentReference"/>
          <w:i w:val="0"/>
          <w:iCs w:val="0"/>
          <w:color w:val="auto"/>
        </w:rPr>
        <w:commentReference w:id="56"/>
      </w:r>
    </w:p>
    <w:p w14:paraId="4AFC43A7" w14:textId="40124935" w:rsidR="00A10676" w:rsidRPr="00207D2A" w:rsidRDefault="00583D2A" w:rsidP="00B67D3F">
      <w:pPr>
        <w:pStyle w:val="Heading3"/>
      </w:pPr>
      <w:r w:rsidRPr="00207D2A">
        <w:rPr>
          <w:rFonts w:cs="Times New Roman"/>
        </w:rPr>
        <w:t xml:space="preserve">3.3 | </w:t>
      </w:r>
      <w:r w:rsidR="004E400A" w:rsidRPr="00207D2A">
        <w:rPr>
          <w:rFonts w:cs="Times New Roman"/>
        </w:rPr>
        <w:t>Developmental stage</w:t>
      </w:r>
      <w:r w:rsidRPr="00207D2A">
        <w:rPr>
          <w:rFonts w:cs="Times New Roman"/>
        </w:rPr>
        <w:t xml:space="preserve"> and </w:t>
      </w:r>
      <w:r w:rsidR="00A10676" w:rsidRPr="00207D2A">
        <w:rPr>
          <w:rFonts w:cs="Times New Roman"/>
        </w:rPr>
        <w:t>sex</w:t>
      </w:r>
      <w:r w:rsidRPr="00207D2A">
        <w:rPr>
          <w:rFonts w:cs="Times New Roman"/>
        </w:rPr>
        <w:t xml:space="preserve"> inference</w:t>
      </w:r>
    </w:p>
    <w:p w14:paraId="4ABC3FDC" w14:textId="52199553" w:rsidR="00A10676" w:rsidRPr="00207D2A" w:rsidRDefault="00A10676" w:rsidP="00A10676">
      <w:pPr>
        <w:pStyle w:val="Heading4"/>
        <w:rPr>
          <w:rFonts w:cs="Times New Roman"/>
        </w:rPr>
      </w:pPr>
      <w:r w:rsidRPr="00207D2A">
        <w:rPr>
          <w:rFonts w:cs="Times New Roman"/>
        </w:rPr>
        <w:t xml:space="preserve">3.3.1 </w:t>
      </w:r>
      <w:r w:rsidR="00E27601" w:rsidRPr="00207D2A">
        <w:rPr>
          <w:rFonts w:cs="Times New Roman"/>
        </w:rPr>
        <w:t>Uncertainty</w:t>
      </w:r>
      <w:r w:rsidR="00D35DA5" w:rsidRPr="00207D2A">
        <w:rPr>
          <w:rFonts w:cs="Times New Roman"/>
        </w:rPr>
        <w:t xml:space="preserve"> in individual measurements and </w:t>
      </w:r>
      <w:r w:rsidR="004E400A" w:rsidRPr="00207D2A">
        <w:rPr>
          <w:rFonts w:cs="Times New Roman"/>
        </w:rPr>
        <w:t>developmental stage</w:t>
      </w:r>
      <w:r w:rsidRPr="00207D2A">
        <w:rPr>
          <w:rFonts w:cs="Times New Roman"/>
        </w:rPr>
        <w:t xml:space="preserve"> assignment</w:t>
      </w:r>
      <w:r w:rsidR="004E400A" w:rsidRPr="00207D2A">
        <w:rPr>
          <w:rFonts w:cs="Times New Roman"/>
        </w:rPr>
        <w:t>s</w:t>
      </w:r>
    </w:p>
    <w:p w14:paraId="1D00FAB8" w14:textId="732DB14E" w:rsidR="00723C89" w:rsidRPr="00207D2A" w:rsidRDefault="00723934" w:rsidP="00723C89">
      <w:r w:rsidRPr="00207D2A">
        <w:t xml:space="preserve">Observed </w:t>
      </w:r>
      <w:r w:rsidR="001B6492" w:rsidRPr="00207D2A">
        <w:rPr>
          <w:i/>
          <w:iCs/>
        </w:rPr>
        <w:t>TL</w:t>
      </w:r>
      <w:r w:rsidRPr="00207D2A">
        <w:t xml:space="preserve"> measurements of the same individual had </w:t>
      </w:r>
      <w:r w:rsidR="002108D2">
        <w:t xml:space="preserve">an average </w:t>
      </w:r>
      <w:r w:rsidRPr="00207D2A">
        <w:t>2% CV (</w:t>
      </w:r>
      <w:r w:rsidRPr="004B1854">
        <w:rPr>
          <w:i/>
          <w:iCs/>
        </w:rPr>
        <w:t>SD</w:t>
      </w:r>
      <w:r w:rsidRPr="00207D2A">
        <w:t xml:space="preserve"> = 1.39%). </w:t>
      </w:r>
      <w:r w:rsidR="008655A9" w:rsidRPr="00207D2A">
        <w:t xml:space="preserve">The 95% CI width in bootstrapped estimates of sperm whale </w:t>
      </w:r>
      <w:r w:rsidR="003E5933" w:rsidRPr="00207D2A">
        <w:rPr>
          <w:i/>
          <w:iCs/>
        </w:rPr>
        <w:t xml:space="preserve">TL </w:t>
      </w:r>
      <w:r w:rsidR="00FC03C1" w:rsidRPr="00207D2A">
        <w:t>had a median of</w:t>
      </w:r>
      <w:r w:rsidR="008655A9" w:rsidRPr="00207D2A">
        <w:t xml:space="preserve"> 0.35 m (mean = 0.42, </w:t>
      </w:r>
      <w:r w:rsidR="008655A9" w:rsidRPr="00207D2A">
        <w:rPr>
          <w:i/>
          <w:iCs/>
        </w:rPr>
        <w:t xml:space="preserve">SD = </w:t>
      </w:r>
      <w:r w:rsidR="008655A9" w:rsidRPr="00207D2A">
        <w:t xml:space="preserve">0.32). </w:t>
      </w:r>
      <w:r w:rsidR="00FC03C1" w:rsidRPr="00207D2A">
        <w:t xml:space="preserve">This represented a median of 3.29% of the mean </w:t>
      </w:r>
      <w:r w:rsidR="003E5933" w:rsidRPr="00207D2A">
        <w:rPr>
          <w:i/>
          <w:iCs/>
        </w:rPr>
        <w:t>TL</w:t>
      </w:r>
      <w:r w:rsidR="00FC03C1" w:rsidRPr="00207D2A">
        <w:t xml:space="preserve"> (mean = 4.18%, </w:t>
      </w:r>
      <w:r w:rsidR="00FC03C1" w:rsidRPr="00207D2A">
        <w:rPr>
          <w:i/>
          <w:iCs/>
        </w:rPr>
        <w:t xml:space="preserve">SD = </w:t>
      </w:r>
      <w:r w:rsidR="00FC03C1" w:rsidRPr="00207D2A">
        <w:t xml:space="preserve">3.34%). </w:t>
      </w:r>
      <w:r w:rsidR="003E5933" w:rsidRPr="00207D2A">
        <w:t xml:space="preserve">Resulting </w:t>
      </w:r>
      <w:r w:rsidR="003E5933" w:rsidRPr="00207D2A">
        <w:rPr>
          <w:i/>
          <w:iCs/>
        </w:rPr>
        <w:t xml:space="preserve">TL </w:t>
      </w:r>
      <w:r w:rsidR="003E5933" w:rsidRPr="00207D2A">
        <w:t xml:space="preserve">estimates ranged from 4.1 -16.1 m, with </w:t>
      </w:r>
      <w:r w:rsidR="005B4DD4" w:rsidRPr="00207D2A">
        <w:t xml:space="preserve">80% of individuals </w:t>
      </w:r>
      <w:r w:rsidR="003E5933" w:rsidRPr="00207D2A">
        <w:t xml:space="preserve">measuring between </w:t>
      </w:r>
      <w:r w:rsidR="005B4DD4" w:rsidRPr="00207D2A">
        <w:t xml:space="preserve">7.4 </w:t>
      </w:r>
      <w:r w:rsidR="003E5933" w:rsidRPr="00207D2A">
        <w:t xml:space="preserve">– </w:t>
      </w:r>
      <w:r w:rsidR="005B4DD4" w:rsidRPr="00207D2A">
        <w:t>12.6</w:t>
      </w:r>
      <w:r w:rsidR="003E5933" w:rsidRPr="00207D2A">
        <w:t xml:space="preserve"> m (</w:t>
      </w:r>
      <w:r w:rsidR="003E5933" w:rsidRPr="00207D2A">
        <w:fldChar w:fldCharType="begin"/>
      </w:r>
      <w:r w:rsidR="003E5933" w:rsidRPr="00207D2A">
        <w:instrText xml:space="preserve"> REF _Ref203040586 \h </w:instrText>
      </w:r>
      <w:r w:rsidR="008E3BC8" w:rsidRPr="00207D2A">
        <w:instrText xml:space="preserve"> \* MERGEFORMAT </w:instrText>
      </w:r>
      <w:r w:rsidR="003E5933" w:rsidRPr="00207D2A">
        <w:fldChar w:fldCharType="separate"/>
      </w:r>
      <w:r w:rsidR="00C00B6C" w:rsidRPr="00B67D3F">
        <w:rPr>
          <w:b/>
          <w:bCs/>
        </w:rPr>
        <w:t>Figure 3</w:t>
      </w:r>
      <w:r w:rsidR="003E5933" w:rsidRPr="00207D2A">
        <w:fldChar w:fldCharType="end"/>
      </w:r>
      <w:r w:rsidR="003E5933" w:rsidRPr="00207D2A">
        <w:t>).</w:t>
      </w:r>
      <w:r w:rsidR="0063179E" w:rsidRPr="00207D2A">
        <w:t xml:space="preserve"> These estimates resulted in</w:t>
      </w:r>
      <w:r w:rsidR="00B46BCD">
        <w:t xml:space="preserve"> no individuals categorized as neonates,</w:t>
      </w:r>
      <w:r w:rsidR="0063179E" w:rsidRPr="00207D2A">
        <w:t xml:space="preserve"> three as calves, three as juveniles, one as a subadult, and four as mature </w:t>
      </w:r>
      <w:r w:rsidR="002108D2">
        <w:t>males</w:t>
      </w:r>
      <w:r w:rsidR="0063179E" w:rsidRPr="00207D2A">
        <w:t xml:space="preserve">. The remainder (n = 40) fell within age classes with overlapping ranges between males and females (i.e., AF, AM, and MF). </w:t>
      </w:r>
    </w:p>
    <w:p w14:paraId="6FDCCD94" w14:textId="4F5D2A16" w:rsidR="00723934" w:rsidRPr="00207D2A" w:rsidRDefault="00723934" w:rsidP="00723C89">
      <w:r w:rsidRPr="00207D2A">
        <w:rPr>
          <w:i/>
          <w:iCs/>
        </w:rPr>
        <w:t>NR</w:t>
      </w:r>
      <w:r w:rsidRPr="00207D2A">
        <w:rPr>
          <w:i/>
          <w:iCs/>
          <w:vertAlign w:val="subscript"/>
        </w:rPr>
        <w:t>flipper</w:t>
      </w:r>
      <w:r w:rsidRPr="00207D2A">
        <w:rPr>
          <w:i/>
          <w:iCs/>
        </w:rPr>
        <w:t xml:space="preserve"> </w:t>
      </w:r>
      <w:r w:rsidRPr="00207D2A">
        <w:t xml:space="preserve">measures ranged from </w:t>
      </w:r>
      <w:r w:rsidR="00E27601" w:rsidRPr="00207D2A">
        <w:t xml:space="preserve">0.27 – 0.41 (mean = 0.31, SD = 0.03). On average, </w:t>
      </w:r>
      <w:r w:rsidR="00E27601" w:rsidRPr="00207D2A">
        <w:rPr>
          <w:i/>
          <w:iCs/>
        </w:rPr>
        <w:t>NR</w:t>
      </w:r>
      <w:r w:rsidR="00E27601" w:rsidRPr="00207D2A">
        <w:rPr>
          <w:i/>
          <w:iCs/>
          <w:vertAlign w:val="subscript"/>
        </w:rPr>
        <w:t xml:space="preserve">flipper </w:t>
      </w:r>
      <w:r w:rsidR="00E27601" w:rsidRPr="00207D2A">
        <w:t xml:space="preserve">measures </w:t>
      </w:r>
      <w:r w:rsidR="00CB374B">
        <w:t xml:space="preserve">from the same whale </w:t>
      </w:r>
      <w:r w:rsidR="00E27601" w:rsidRPr="00207D2A">
        <w:t>had a</w:t>
      </w:r>
      <w:r w:rsidR="00F24FC4" w:rsidRPr="00207D2A">
        <w:t>n observed</w:t>
      </w:r>
      <w:r w:rsidR="00E27601" w:rsidRPr="00207D2A">
        <w:t xml:space="preserve"> </w:t>
      </w:r>
      <w:r w:rsidR="00C51021">
        <w:t>2.95%</w:t>
      </w:r>
      <w:r w:rsidR="00E27601" w:rsidRPr="00207D2A">
        <w:t xml:space="preserve"> CV </w:t>
      </w:r>
      <w:commentRangeStart w:id="57"/>
      <w:r w:rsidR="00E27601" w:rsidRPr="00207D2A">
        <w:t>(</w:t>
      </w:r>
      <w:r w:rsidR="00E27601" w:rsidRPr="00B67D3F">
        <w:t>SD =</w:t>
      </w:r>
      <w:r w:rsidR="00C51021">
        <w:t>2.12%</w:t>
      </w:r>
      <w:r w:rsidR="00E27601" w:rsidRPr="00207D2A">
        <w:t>)</w:t>
      </w:r>
      <w:r w:rsidR="00E05126" w:rsidRPr="00207D2A">
        <w:t>.</w:t>
      </w:r>
      <w:commentRangeEnd w:id="57"/>
      <w:r w:rsidR="00AD46A2">
        <w:rPr>
          <w:rStyle w:val="CommentReference"/>
        </w:rPr>
        <w:commentReference w:id="57"/>
      </w:r>
    </w:p>
    <w:p w14:paraId="529523F8" w14:textId="0DCE9FE6" w:rsidR="00A10676" w:rsidRPr="00207D2A" w:rsidRDefault="0063179E" w:rsidP="00B67D3F">
      <w:pPr>
        <w:keepNext/>
      </w:pPr>
      <w:r w:rsidRPr="00207D2A">
        <w:rPr>
          <w:noProof/>
        </w:rPr>
        <w:lastRenderedPageBreak/>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18AEBFE5" w:rsidR="0063179E" w:rsidRPr="00207D2A" w:rsidRDefault="00A10676" w:rsidP="0063179E">
      <w:pPr>
        <w:pStyle w:val="Heading4"/>
        <w:spacing w:line="240" w:lineRule="auto"/>
        <w:rPr>
          <w:rFonts w:cs="Times New Roman"/>
          <w:i w:val="0"/>
          <w:iCs w:val="0"/>
          <w:sz w:val="18"/>
          <w:szCs w:val="18"/>
        </w:rPr>
      </w:pPr>
      <w:bookmarkStart w:id="58" w:name="_Ref203040586"/>
      <w:commentRangeStart w:id="59"/>
      <w:r w:rsidRPr="00B67D3F">
        <w:rPr>
          <w:rFonts w:eastAsiaTheme="minorHAnsi" w:cs="Times New Roman"/>
          <w:b/>
          <w:bCs/>
          <w:sz w:val="18"/>
          <w:szCs w:val="18"/>
        </w:rPr>
        <w:t xml:space="preserve">Figure </w:t>
      </w:r>
      <w:r w:rsidRPr="00B67D3F">
        <w:rPr>
          <w:rFonts w:eastAsiaTheme="minorHAnsi" w:cs="Times New Roman"/>
          <w:b/>
          <w:bCs/>
          <w:sz w:val="18"/>
          <w:szCs w:val="18"/>
        </w:rPr>
        <w:fldChar w:fldCharType="begin"/>
      </w:r>
      <w:r w:rsidRPr="00B67D3F">
        <w:rPr>
          <w:rFonts w:eastAsiaTheme="minorHAnsi" w:cs="Times New Roman"/>
          <w:b/>
          <w:bCs/>
          <w:sz w:val="18"/>
          <w:szCs w:val="18"/>
        </w:rPr>
        <w:instrText xml:space="preserve"> SEQ Figure \* ARABIC </w:instrText>
      </w:r>
      <w:r w:rsidRPr="00B67D3F">
        <w:rPr>
          <w:rFonts w:eastAsiaTheme="minorHAnsi" w:cs="Times New Roman"/>
          <w:b/>
          <w:bCs/>
          <w:sz w:val="18"/>
          <w:szCs w:val="18"/>
        </w:rPr>
        <w:fldChar w:fldCharType="separate"/>
      </w:r>
      <w:r w:rsidR="00C00B6C">
        <w:rPr>
          <w:rFonts w:eastAsiaTheme="minorHAnsi" w:cs="Times New Roman"/>
          <w:b/>
          <w:bCs/>
          <w:noProof/>
          <w:sz w:val="18"/>
          <w:szCs w:val="18"/>
        </w:rPr>
        <w:t>3</w:t>
      </w:r>
      <w:r w:rsidRPr="00B67D3F">
        <w:rPr>
          <w:rFonts w:eastAsiaTheme="minorHAnsi" w:cs="Times New Roman"/>
          <w:b/>
          <w:bCs/>
          <w:sz w:val="18"/>
          <w:szCs w:val="18"/>
        </w:rPr>
        <w:fldChar w:fldCharType="end"/>
      </w:r>
      <w:bookmarkEnd w:id="58"/>
      <w:r w:rsidRPr="00B67D3F">
        <w:rPr>
          <w:rFonts w:eastAsiaTheme="minorHAnsi" w:cs="Times New Roman"/>
          <w:b/>
          <w:bCs/>
          <w:sz w:val="18"/>
          <w:szCs w:val="18"/>
        </w:rPr>
        <w:t>.</w:t>
      </w:r>
      <w:r w:rsidRPr="00B67D3F">
        <w:rPr>
          <w:rFonts w:eastAsiaTheme="minorHAnsi" w:cs="Times New Roman"/>
          <w:sz w:val="18"/>
          <w:szCs w:val="18"/>
        </w:rPr>
        <w:t xml:space="preserve"> </w:t>
      </w:r>
      <w:bookmarkStart w:id="60" w:name="_Hlk203128466"/>
      <w:r w:rsidRPr="00B67D3F">
        <w:rPr>
          <w:rFonts w:eastAsiaTheme="minorHAnsi" w:cs="Times New Roman"/>
          <w:i w:val="0"/>
          <w:iCs w:val="0"/>
          <w:sz w:val="18"/>
          <w:szCs w:val="18"/>
        </w:rPr>
        <w:t>Total</w:t>
      </w:r>
      <w:r w:rsidR="003752AB" w:rsidRPr="00B67D3F">
        <w:rPr>
          <w:rFonts w:eastAsiaTheme="minorHAnsi" w:cs="Times New Roman"/>
          <w:i w:val="0"/>
          <w:iCs w:val="0"/>
          <w:sz w:val="18"/>
          <w:szCs w:val="18"/>
        </w:rPr>
        <w:t xml:space="preserve"> body</w:t>
      </w:r>
      <w:r w:rsidRPr="00B67D3F">
        <w:rPr>
          <w:rFonts w:eastAsiaTheme="minorHAnsi" w:cs="Times New Roman"/>
          <w:i w:val="0"/>
          <w:iCs w:val="0"/>
          <w:sz w:val="18"/>
          <w:szCs w:val="18"/>
        </w:rPr>
        <w:t xml:space="preserve"> length (m) and nose-to-body ratio (</w:t>
      </w:r>
      <w:r w:rsidRPr="00B67D3F">
        <w:rPr>
          <w:rFonts w:eastAsiaTheme="minorHAnsi" w:cs="Times New Roman"/>
          <w:sz w:val="18"/>
          <w:szCs w:val="18"/>
        </w:rPr>
        <w:t>NR</w:t>
      </w:r>
      <w:r w:rsidRPr="00B67D3F">
        <w:rPr>
          <w:rFonts w:eastAsiaTheme="minorHAnsi" w:cs="Times New Roman"/>
          <w:sz w:val="18"/>
          <w:szCs w:val="18"/>
          <w:vertAlign w:val="subscript"/>
        </w:rPr>
        <w:t>flipper</w:t>
      </w:r>
      <w:r w:rsidRPr="00B67D3F">
        <w:rPr>
          <w:rFonts w:eastAsiaTheme="minorHAnsi" w:cs="Times New Roman"/>
          <w:i w:val="0"/>
          <w:iCs w:val="0"/>
          <w:sz w:val="18"/>
          <w:szCs w:val="18"/>
        </w:rPr>
        <w:t xml:space="preserve">) estimates of </w:t>
      </w:r>
      <w:r w:rsidR="003752AB" w:rsidRPr="00B67D3F">
        <w:rPr>
          <w:rFonts w:eastAsiaTheme="minorHAnsi" w:cs="Times New Roman"/>
          <w:i w:val="0"/>
          <w:iCs w:val="0"/>
          <w:sz w:val="18"/>
          <w:szCs w:val="18"/>
        </w:rPr>
        <w:t xml:space="preserve">individual </w:t>
      </w:r>
      <w:r w:rsidRPr="00B67D3F">
        <w:rPr>
          <w:rFonts w:eastAsiaTheme="minorHAnsi" w:cs="Times New Roman"/>
          <w:i w:val="0"/>
          <w:iCs w:val="0"/>
          <w:sz w:val="18"/>
          <w:szCs w:val="18"/>
        </w:rPr>
        <w:t>sperm whales</w:t>
      </w:r>
      <w:r w:rsidR="003752AB" w:rsidRPr="00B67D3F">
        <w:rPr>
          <w:rFonts w:eastAsiaTheme="minorHAnsi" w:cs="Times New Roman"/>
          <w:i w:val="0"/>
          <w:iCs w:val="0"/>
          <w:sz w:val="18"/>
          <w:szCs w:val="18"/>
        </w:rPr>
        <w:t xml:space="preserve">. </w:t>
      </w:r>
      <w:r w:rsidRPr="00B67D3F">
        <w:rPr>
          <w:rFonts w:eastAsiaTheme="minorHAnsi" w:cs="Times New Roman"/>
          <w:i w:val="0"/>
          <w:iCs w:val="0"/>
          <w:sz w:val="18"/>
          <w:szCs w:val="18"/>
        </w:rPr>
        <w:t xml:space="preserve"> </w:t>
      </w:r>
      <w:r w:rsidR="003752AB" w:rsidRPr="00B67D3F">
        <w:rPr>
          <w:rFonts w:eastAsiaTheme="minorHAnsi" w:cs="Times New Roman"/>
          <w:i w:val="0"/>
          <w:iCs w:val="0"/>
          <w:sz w:val="18"/>
          <w:szCs w:val="18"/>
        </w:rPr>
        <w:t>Point locations show the bootstrapped mean for each individual (N simulations = 1000), horizontal error bars show the corresponding 95% CI length range, and vertical error bars show the</w:t>
      </w:r>
      <w:r w:rsidR="0056733A">
        <w:rPr>
          <w:rFonts w:eastAsiaTheme="minorHAnsi" w:cs="Times New Roman"/>
          <w:i w:val="0"/>
          <w:iCs w:val="0"/>
          <w:sz w:val="18"/>
          <w:szCs w:val="18"/>
        </w:rPr>
        <w:t xml:space="preserve"> bootstrapped</w:t>
      </w:r>
      <w:r w:rsidR="003752AB" w:rsidRPr="00B67D3F">
        <w:rPr>
          <w:rFonts w:eastAsiaTheme="minorHAnsi" w:cs="Times New Roman"/>
          <w:i w:val="0"/>
          <w:iCs w:val="0"/>
          <w:sz w:val="18"/>
          <w:szCs w:val="18"/>
        </w:rPr>
        <w:t xml:space="preserve"> 95% CI </w:t>
      </w:r>
      <w:r w:rsidR="003752AB" w:rsidRPr="00B67D3F">
        <w:rPr>
          <w:rFonts w:eastAsiaTheme="minorHAnsi" w:cs="Times New Roman"/>
          <w:sz w:val="18"/>
          <w:szCs w:val="18"/>
        </w:rPr>
        <w:t>NR</w:t>
      </w:r>
      <w:r w:rsidR="003752AB" w:rsidRPr="00B67D3F">
        <w:rPr>
          <w:rFonts w:eastAsiaTheme="minorHAnsi" w:cs="Times New Roman"/>
          <w:sz w:val="18"/>
          <w:szCs w:val="18"/>
          <w:vertAlign w:val="subscript"/>
        </w:rPr>
        <w:t>flipper</w:t>
      </w:r>
      <w:r w:rsidR="003752AB" w:rsidRPr="00B67D3F">
        <w:rPr>
          <w:rFonts w:eastAsiaTheme="minorHAnsi" w:cs="Times New Roman"/>
          <w:i w:val="0"/>
          <w:iCs w:val="0"/>
          <w:sz w:val="18"/>
          <w:szCs w:val="18"/>
          <w:vertAlign w:val="subscript"/>
        </w:rPr>
        <w:t xml:space="preserve"> </w:t>
      </w:r>
      <w:r w:rsidR="003752AB" w:rsidRPr="00B67D3F">
        <w:rPr>
          <w:rFonts w:eastAsiaTheme="minorHAnsi" w:cs="Times New Roman"/>
          <w:i w:val="0"/>
          <w:iCs w:val="0"/>
          <w:sz w:val="18"/>
          <w:szCs w:val="18"/>
        </w:rPr>
        <w:t xml:space="preserve">range. </w:t>
      </w:r>
      <w:r w:rsidR="007A56AB" w:rsidRPr="00207D2A">
        <w:rPr>
          <w:rFonts w:cs="Times New Roman"/>
          <w:i w:val="0"/>
          <w:iCs w:val="0"/>
          <w:sz w:val="18"/>
          <w:szCs w:val="18"/>
        </w:rPr>
        <w:t xml:space="preserve">The dashed vertical lines indicate the minimum body lengths associated with sperm whale sex and age </w:t>
      </w:r>
      <w:r w:rsidR="00AD46A2">
        <w:rPr>
          <w:rFonts w:cs="Times New Roman"/>
          <w:i w:val="0"/>
          <w:iCs w:val="0"/>
          <w:sz w:val="18"/>
          <w:szCs w:val="18"/>
        </w:rPr>
        <w:t xml:space="preserve">defined in </w:t>
      </w:r>
      <w:r w:rsidR="00AD46A2">
        <w:rPr>
          <w:rFonts w:cs="Times New Roman"/>
          <w:b/>
          <w:bCs/>
          <w:i w:val="0"/>
          <w:iCs w:val="0"/>
          <w:sz w:val="18"/>
          <w:szCs w:val="18"/>
        </w:rPr>
        <w:t>Table 1</w:t>
      </w:r>
      <w:r w:rsidR="007A56AB" w:rsidRPr="00207D2A">
        <w:rPr>
          <w:rFonts w:cs="Times New Roman"/>
          <w:i w:val="0"/>
          <w:iCs w:val="0"/>
          <w:sz w:val="18"/>
          <w:szCs w:val="18"/>
        </w:rPr>
        <w:t xml:space="preserve"> as follows: </w:t>
      </w:r>
      <w:commentRangeStart w:id="61"/>
      <w:r w:rsidR="007A56AB" w:rsidRPr="00207D2A">
        <w:rPr>
          <w:rFonts w:cs="Times New Roman"/>
          <w:i w:val="0"/>
          <w:iCs w:val="0"/>
          <w:sz w:val="18"/>
          <w:szCs w:val="18"/>
        </w:rPr>
        <w:t>calf (</w:t>
      </w:r>
      <w:r w:rsidR="00B86831" w:rsidRPr="00207D2A">
        <w:rPr>
          <w:rFonts w:cs="Times New Roman"/>
          <w:i w:val="0"/>
          <w:iCs w:val="0"/>
          <w:sz w:val="18"/>
          <w:szCs w:val="18"/>
        </w:rPr>
        <w:t>C</w:t>
      </w:r>
      <w:r w:rsidR="007A56AB" w:rsidRPr="00207D2A">
        <w:rPr>
          <w:rFonts w:cs="Times New Roman"/>
          <w:i w:val="0"/>
          <w:iCs w:val="0"/>
          <w:sz w:val="18"/>
          <w:szCs w:val="18"/>
        </w:rPr>
        <w:t>), juvenile (J), sub-adult (SA), adult female (AF</w:t>
      </w:r>
      <w:r w:rsidR="00AD46A2">
        <w:rPr>
          <w:rFonts w:cs="Times New Roman"/>
          <w:i w:val="0"/>
          <w:iCs w:val="0"/>
          <w:sz w:val="18"/>
          <w:szCs w:val="18"/>
        </w:rPr>
        <w:t xml:space="preserve"> </w:t>
      </w:r>
      <w:r w:rsidR="007A56AB" w:rsidRPr="00207D2A">
        <w:rPr>
          <w:rFonts w:cs="Times New Roman"/>
          <w:i w:val="0"/>
          <w:iCs w:val="0"/>
          <w:sz w:val="18"/>
          <w:szCs w:val="18"/>
        </w:rPr>
        <w:t>adult male and mature female (AM/MF), maximum female length (Fmax), and mature male (MM).</w:t>
      </w:r>
      <w:bookmarkEnd w:id="60"/>
      <w:commentRangeEnd w:id="61"/>
      <w:r w:rsidR="00B46BCD">
        <w:rPr>
          <w:rStyle w:val="CommentReference"/>
          <w:rFonts w:eastAsiaTheme="minorHAnsi" w:cs="Times New Roman"/>
          <w:i w:val="0"/>
          <w:iCs w:val="0"/>
        </w:rPr>
        <w:commentReference w:id="61"/>
      </w:r>
    </w:p>
    <w:p w14:paraId="2B668A0F" w14:textId="77777777" w:rsidR="0063179E" w:rsidRPr="00AD46A2" w:rsidRDefault="0063179E" w:rsidP="00B67D3F"/>
    <w:p w14:paraId="56DC23FF" w14:textId="30317480" w:rsidR="00583D2A" w:rsidRPr="00207D2A" w:rsidRDefault="007A56AB" w:rsidP="00583D2A">
      <w:pPr>
        <w:pStyle w:val="Heading4"/>
        <w:rPr>
          <w:rFonts w:cs="Times New Roman"/>
        </w:rPr>
      </w:pPr>
      <w:commentRangeStart w:id="62"/>
      <w:commentRangeEnd w:id="62"/>
      <w:r w:rsidRPr="00207D2A">
        <w:rPr>
          <w:rStyle w:val="CommentReference"/>
          <w:i w:val="0"/>
          <w:iCs w:val="0"/>
        </w:rPr>
        <w:commentReference w:id="62"/>
      </w:r>
      <w:commentRangeEnd w:id="59"/>
      <w:r w:rsidR="00723C89" w:rsidRPr="00207D2A">
        <w:rPr>
          <w:rStyle w:val="CommentReference"/>
          <w:i w:val="0"/>
          <w:iCs w:val="0"/>
        </w:rPr>
        <w:commentReference w:id="59"/>
      </w:r>
      <w:r w:rsidR="00583D2A" w:rsidRPr="00207D2A">
        <w:rPr>
          <w:rFonts w:cs="Times New Roman"/>
        </w:rPr>
        <w:t>3.3.</w:t>
      </w:r>
      <w:r w:rsidR="00A10676" w:rsidRPr="00207D2A">
        <w:rPr>
          <w:rFonts w:cs="Times New Roman"/>
        </w:rPr>
        <w:t>2</w:t>
      </w:r>
      <w:r w:rsidR="00583D2A" w:rsidRPr="00207D2A">
        <w:rPr>
          <w:rFonts w:cs="Times New Roman"/>
        </w:rPr>
        <w:t xml:space="preserve"> Parameter optimization</w:t>
      </w:r>
    </w:p>
    <w:p w14:paraId="565DE213" w14:textId="41A9A9AD" w:rsidR="00583D2A" w:rsidRPr="00B67D3F" w:rsidRDefault="003878CE" w:rsidP="00583D2A">
      <w:pPr>
        <w:rPr>
          <w:rFonts w:eastAsiaTheme="minorEastAsia"/>
        </w:rPr>
      </w:pPr>
      <w:commentRangeStart w:id="63"/>
      <w:r w:rsidRPr="00207D2A">
        <w:rPr>
          <w:rFonts w:eastAsiaTheme="minorEastAsia"/>
        </w:rPr>
        <w:t xml:space="preserve">We found the divergence between mature males and the rest of the measured whales was much less pronounced for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measurements</w:t>
      </w:r>
      <w:r>
        <w:rPr>
          <w:rFonts w:eastAsiaTheme="minorEastAsia"/>
        </w:rPr>
        <w:t xml:space="preserve"> than </w:t>
      </w:r>
      <w:r w:rsidRPr="004B1854">
        <w:rPr>
          <w:rFonts w:eastAsiaTheme="minorEastAsia"/>
          <w:i/>
          <w:iCs/>
        </w:rPr>
        <w:t>NR</w:t>
      </w:r>
      <w:r w:rsidRPr="004B1854">
        <w:rPr>
          <w:rFonts w:eastAsiaTheme="minorEastAsia"/>
          <w:i/>
          <w:iCs/>
          <w:vertAlign w:val="subscript"/>
        </w:rPr>
        <w:t>flipper</w:t>
      </w:r>
      <w:r>
        <w:rPr>
          <w:rFonts w:eastAsiaTheme="minorEastAsia"/>
        </w:rPr>
        <w:t xml:space="preserve"> measurements</w:t>
      </w:r>
      <w:r w:rsidRPr="00207D2A">
        <w:rPr>
          <w:rFonts w:eastAsiaTheme="minorEastAsia"/>
        </w:rPr>
        <w:t xml:space="preserve">, </w:t>
      </w:r>
      <w:r>
        <w:rPr>
          <w:rFonts w:eastAsiaTheme="minorEastAsia"/>
        </w:rPr>
        <w:t>contributing to</w:t>
      </w:r>
      <w:r w:rsidRPr="00207D2A">
        <w:rPr>
          <w:rFonts w:eastAsiaTheme="minorEastAsia"/>
        </w:rPr>
        <w:t xml:space="preserve"> </w:t>
      </w:r>
      <w:r>
        <w:rPr>
          <w:rFonts w:eastAsiaTheme="minorEastAsia"/>
        </w:rPr>
        <w:t xml:space="preserve">greater </w:t>
      </w:r>
      <w:r w:rsidRPr="00207D2A">
        <w:rPr>
          <w:rFonts w:eastAsiaTheme="minorEastAsia"/>
        </w:rPr>
        <w:t xml:space="preserve">uncertainty </w:t>
      </w:r>
      <w:r>
        <w:rPr>
          <w:rFonts w:eastAsiaTheme="minorEastAsia"/>
        </w:rPr>
        <w:t xml:space="preserve">in </w:t>
      </w:r>
      <w:r>
        <w:rPr>
          <w:rFonts w:eastAsiaTheme="minorEastAsia"/>
          <w:i/>
          <w:iCs/>
        </w:rPr>
        <w:t xml:space="preserve">P(f) </w:t>
      </w:r>
      <w:r w:rsidRPr="00207D2A">
        <w:rPr>
          <w:rFonts w:eastAsiaTheme="minorEastAsia"/>
        </w:rPr>
        <w:t xml:space="preserve">based on this metric. </w:t>
      </w:r>
      <w:r>
        <w:rPr>
          <w:rFonts w:eastAsiaTheme="minorEastAsia"/>
        </w:rPr>
        <w:t xml:space="preserve">We describe results for models fit using </w:t>
      </w:r>
      <w:r w:rsidRPr="004B1854">
        <w:rPr>
          <w:rFonts w:eastAsiaTheme="minorEastAsia"/>
          <w:i/>
          <w:iCs/>
        </w:rPr>
        <w:t>NR</w:t>
      </w:r>
      <w:r w:rsidRPr="004B1854">
        <w:rPr>
          <w:rFonts w:eastAsiaTheme="minorEastAsia"/>
          <w:i/>
          <w:iCs/>
          <w:vertAlign w:val="subscript"/>
        </w:rPr>
        <w:t>flipper</w:t>
      </w:r>
      <w:r w:rsidRPr="00207D2A">
        <w:rPr>
          <w:rFonts w:eastAsiaTheme="minorEastAsia"/>
        </w:rPr>
        <w:t xml:space="preserve"> </w:t>
      </w:r>
      <w:r>
        <w:rPr>
          <w:rFonts w:eastAsiaTheme="minorEastAsia"/>
        </w:rPr>
        <w:t xml:space="preserve">below and those </w:t>
      </w:r>
      <w:r w:rsidRPr="00207D2A">
        <w:rPr>
          <w:rFonts w:eastAsiaTheme="minorEastAsia"/>
        </w:rPr>
        <w:t xml:space="preserve">for models fit using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 xml:space="preserve">in </w:t>
      </w:r>
      <w:r w:rsidRPr="00207D2A">
        <w:rPr>
          <w:rFonts w:eastAsiaTheme="minorEastAsia"/>
          <w:b/>
          <w:bCs/>
        </w:rPr>
        <w:t>Supplementary</w:t>
      </w:r>
      <w:r w:rsidRPr="004B1854">
        <w:rPr>
          <w:rFonts w:eastAsiaTheme="minorEastAsia"/>
          <w:b/>
          <w:bCs/>
        </w:rPr>
        <w:t xml:space="preserve"> Material </w:t>
      </w:r>
      <w:r>
        <w:rPr>
          <w:rFonts w:eastAsiaTheme="minorEastAsia"/>
          <w:b/>
          <w:bCs/>
        </w:rPr>
        <w:t>3</w:t>
      </w:r>
      <w:r w:rsidRPr="00207D2A">
        <w:rPr>
          <w:rFonts w:eastAsiaTheme="minorEastAsia"/>
        </w:rPr>
        <w:t xml:space="preserve">. </w:t>
      </w:r>
      <w:commentRangeEnd w:id="63"/>
      <w:r>
        <w:rPr>
          <w:rStyle w:val="CommentReference"/>
        </w:rPr>
        <w:commentReference w:id="63"/>
      </w:r>
      <w:r w:rsidR="00FC74A0" w:rsidRPr="00207D2A">
        <w:t xml:space="preserve">Optimal </w:t>
      </w:r>
      <w:r w:rsidR="008732DD" w:rsidRPr="00207D2A">
        <w:rPr>
          <w:i/>
          <w:iCs/>
        </w:rPr>
        <w:t>f</w:t>
      </w:r>
      <w:r w:rsidR="00583D2A" w:rsidRPr="00207D2A">
        <w:rPr>
          <w:i/>
          <w:iCs/>
        </w:rPr>
        <w:t xml:space="preserve">r </w:t>
      </w:r>
      <w:r w:rsidR="00583D2A" w:rsidRPr="00207D2A">
        <w:t>values were</w:t>
      </w:r>
      <w:r w:rsidR="001C3A91" w:rsidRPr="00207D2A">
        <w:t xml:space="preserve"> </w:t>
      </w:r>
      <w:r w:rsidR="00FC74A0" w:rsidRPr="00207D2A">
        <w:t>variable across bootstrap iterations</w:t>
      </w:r>
      <w:r w:rsidR="00583D2A" w:rsidRPr="00207D2A">
        <w:t>, resulting in a high degree of uncertainty in model</w:t>
      </w:r>
      <w:r w:rsidR="00482938" w:rsidRPr="00207D2A">
        <w:t>l</w:t>
      </w:r>
      <w:r w:rsidR="00583D2A" w:rsidRPr="00207D2A">
        <w:t xml:space="preserve">ing </w:t>
      </w:r>
      <w:r w:rsidR="008732DD" w:rsidRPr="00207D2A">
        <w:t xml:space="preserve">the </w:t>
      </w:r>
      <w:r w:rsidR="008732DD" w:rsidRPr="00207D2A">
        <w:rPr>
          <w:i/>
          <w:iCs/>
        </w:rPr>
        <w:t>N</w:t>
      </w:r>
      <w:r w:rsidR="00583D2A" w:rsidRPr="00207D2A">
        <w:rPr>
          <w:i/>
          <w:iCs/>
        </w:rPr>
        <w:t>R</w:t>
      </w:r>
      <w:r w:rsidR="00FC74A0" w:rsidRPr="00207D2A">
        <w:rPr>
          <w:i/>
          <w:iCs/>
          <w:vertAlign w:val="subscript"/>
        </w:rPr>
        <w:t>flipper</w:t>
      </w:r>
      <w:r w:rsidR="00583D2A" w:rsidRPr="00207D2A">
        <w:rPr>
          <w:i/>
          <w:iCs/>
        </w:rPr>
        <w:t xml:space="preserve"> </w:t>
      </w:r>
      <w:r w:rsidR="00583D2A" w:rsidRPr="00207D2A">
        <w:t xml:space="preserve">of smaller (&lt; 6 m) whales </w:t>
      </w:r>
      <w:r w:rsidR="001E274D" w:rsidRPr="00207D2A">
        <w:t>(</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r w:rsidR="00C00B6C" w:rsidRPr="00B67D3F">
        <w:rPr>
          <w:b/>
          <w:bCs/>
        </w:rPr>
        <w:t xml:space="preserve">Figure </w:t>
      </w:r>
      <w:r w:rsidR="00C00B6C">
        <w:rPr>
          <w:b/>
          <w:bCs/>
        </w:rPr>
        <w:t>4</w:t>
      </w:r>
      <w:r w:rsidR="001E274D" w:rsidRPr="00207D2A">
        <w:fldChar w:fldCharType="end"/>
      </w:r>
      <w:r w:rsidR="001E274D" w:rsidRPr="00207D2A">
        <w:t xml:space="preserve"> &amp; </w:t>
      </w:r>
      <w:r w:rsidR="001E274D" w:rsidRPr="00207D2A">
        <w:fldChar w:fldCharType="begin"/>
      </w:r>
      <w:r w:rsidR="001E274D" w:rsidRPr="00207D2A">
        <w:instrText xml:space="preserve"> REF _Ref201775677 \h </w:instrText>
      </w:r>
      <w:r w:rsidR="008E3BC8" w:rsidRPr="00207D2A">
        <w:instrText xml:space="preserve"> \* MERGEFORMAT </w:instrText>
      </w:r>
      <w:r w:rsidR="001E274D" w:rsidRPr="00207D2A">
        <w:fldChar w:fldCharType="separate"/>
      </w:r>
      <w:r w:rsidR="00C00B6C" w:rsidRPr="00207D2A">
        <w:rPr>
          <w:b/>
          <w:bCs/>
        </w:rPr>
        <w:t xml:space="preserve">Figure </w:t>
      </w:r>
      <w:r w:rsidR="00C00B6C">
        <w:rPr>
          <w:b/>
          <w:bCs/>
          <w:noProof/>
        </w:rPr>
        <w:t>5</w:t>
      </w:r>
      <w:r w:rsidR="001E274D" w:rsidRPr="00207D2A">
        <w:fldChar w:fldCharType="end"/>
      </w:r>
      <w:r w:rsidR="00583D2A" w:rsidRPr="00207D2A">
        <w:t xml:space="preserve">). Still, the divergence in </w:t>
      </w:r>
      <w:r w:rsidR="001C3A91" w:rsidRPr="00207D2A">
        <w:rPr>
          <w:i/>
          <w:iCs/>
        </w:rPr>
        <w:t>NR</w:t>
      </w:r>
      <w:r w:rsidR="001C3A91" w:rsidRPr="00207D2A">
        <w:rPr>
          <w:i/>
          <w:iCs/>
          <w:vertAlign w:val="subscript"/>
        </w:rPr>
        <w:t>flipper</w:t>
      </w:r>
      <w:r w:rsidR="001C3A91" w:rsidRPr="00207D2A">
        <w:rPr>
          <w:i/>
          <w:iCs/>
        </w:rPr>
        <w:t xml:space="preserve"> </w:t>
      </w:r>
      <w:r w:rsidR="00583D2A" w:rsidRPr="00207D2A">
        <w:t xml:space="preserve">between males and females after </w:t>
      </w:r>
      <w:r w:rsidR="00583D2A" w:rsidRPr="00207D2A">
        <w:rPr>
          <w:i/>
          <w:iCs/>
        </w:rPr>
        <w:t xml:space="preserve">chm </w:t>
      </w:r>
      <w:r w:rsidR="00583D2A" w:rsidRPr="00207D2A">
        <w:t>was consistently pronounced</w:t>
      </w:r>
      <w:r w:rsidR="00FC74A0" w:rsidRPr="00207D2A">
        <w:t>,</w:t>
      </w:r>
      <w:r w:rsidR="00583D2A" w:rsidRPr="00207D2A">
        <w:t xml:space="preserve"> partly because large males </w:t>
      </w:r>
      <w:r w:rsidR="008732DD" w:rsidRPr="00207D2A">
        <w:t xml:space="preserve">(&gt; 13. 7 m) </w:t>
      </w:r>
      <w:r w:rsidR="00583D2A" w:rsidRPr="00207D2A">
        <w:t xml:space="preserve">had disproportionately higher </w:t>
      </w:r>
      <w:r w:rsidR="001247C4" w:rsidRPr="00207D2A">
        <w:rPr>
          <w:i/>
          <w:iCs/>
        </w:rPr>
        <w:t>NR</w:t>
      </w:r>
      <w:r w:rsidR="001247C4" w:rsidRPr="00207D2A">
        <w:rPr>
          <w:i/>
          <w:iCs/>
          <w:vertAlign w:val="subscript"/>
        </w:rPr>
        <w:t>flipper</w:t>
      </w:r>
      <w:r w:rsidR="001247C4" w:rsidRPr="00207D2A">
        <w:rPr>
          <w:i/>
          <w:iCs/>
        </w:rPr>
        <w:t xml:space="preserve"> </w:t>
      </w:r>
      <w:r w:rsidR="00583D2A" w:rsidRPr="00207D2A">
        <w:t>than the rest of individuals (</w:t>
      </w:r>
      <w:r w:rsidR="00583D2A" w:rsidRPr="00207D2A">
        <w:fldChar w:fldCharType="begin"/>
      </w:r>
      <w:r w:rsidR="00583D2A" w:rsidRPr="00207D2A">
        <w:instrText xml:space="preserve"> REF _Ref201777743 \h </w:instrText>
      </w:r>
      <w:r w:rsidR="008E3BC8" w:rsidRPr="00207D2A">
        <w:instrText xml:space="preserve"> \* MERGEFORMAT </w:instrText>
      </w:r>
      <w:r w:rsidR="00583D2A" w:rsidRPr="00207D2A">
        <w:fldChar w:fldCharType="separate"/>
      </w:r>
      <w:r w:rsidR="00C00B6C" w:rsidRPr="00207D2A">
        <w:rPr>
          <w:b/>
          <w:bCs/>
        </w:rPr>
        <w:t xml:space="preserve">Figure </w:t>
      </w:r>
      <w:r w:rsidR="00583D2A" w:rsidRPr="00207D2A">
        <w:fldChar w:fldCharType="end"/>
      </w:r>
      <w:r w:rsidR="00A64159">
        <w:rPr>
          <w:b/>
          <w:bCs/>
        </w:rPr>
        <w:t>6</w:t>
      </w:r>
      <w:r w:rsidR="00583D2A" w:rsidRPr="00207D2A">
        <w:t>). Estimates of asymptote parameters (</w:t>
      </w:r>
      <w:r w:rsidR="00583D2A" w:rsidRPr="00207D2A">
        <w:rPr>
          <w:i/>
          <w:iCs/>
        </w:rPr>
        <w:t>max</w:t>
      </w:r>
      <w:r w:rsidR="00583D2A" w:rsidRPr="00207D2A">
        <w:rPr>
          <w:i/>
          <w:iCs/>
          <w:vertAlign w:val="subscript"/>
        </w:rPr>
        <w:t xml:space="preserve">f  </w:t>
      </w:r>
      <w:r w:rsidR="00583D2A" w:rsidRPr="00207D2A">
        <w:t xml:space="preserve">and </w:t>
      </w:r>
      <w:r w:rsidR="00583D2A" w:rsidRPr="00207D2A">
        <w:rPr>
          <w:i/>
          <w:iCs/>
        </w:rPr>
        <w:t>max</w:t>
      </w:r>
      <w:r w:rsidR="00583D2A" w:rsidRPr="00207D2A">
        <w:rPr>
          <w:i/>
          <w:iCs/>
          <w:vertAlign w:val="subscript"/>
        </w:rPr>
        <w:t>m</w:t>
      </w:r>
      <w:r w:rsidR="00583D2A" w:rsidRPr="00207D2A">
        <w:t xml:space="preserve">) were </w:t>
      </w:r>
      <w:r w:rsidR="00AB1071" w:rsidRPr="00207D2A">
        <w:t>less variable</w:t>
      </w:r>
      <w:r w:rsidR="00583D2A" w:rsidRPr="00207D2A">
        <w:t xml:space="preserve"> than growth parameters (</w:t>
      </w:r>
      <w:r w:rsidR="00583D2A" w:rsidRPr="00207D2A">
        <w:rPr>
          <w:i/>
          <w:iCs/>
        </w:rPr>
        <w:t xml:space="preserve">fr </w:t>
      </w:r>
      <w:r w:rsidR="00583D2A" w:rsidRPr="00207D2A">
        <w:t xml:space="preserve">and </w:t>
      </w:r>
      <w:r w:rsidR="00583D2A" w:rsidRPr="00207D2A">
        <w:rPr>
          <w:i/>
          <w:iCs/>
        </w:rPr>
        <w:t>mr</w:t>
      </w:r>
      <w:r w:rsidR="006E66B8" w:rsidRPr="00207D2A">
        <w:t>)</w:t>
      </w:r>
      <w:commentRangeStart w:id="64"/>
      <w:commentRangeStart w:id="65"/>
      <w:commentRangeStart w:id="66"/>
      <w:commentRangeStart w:id="67"/>
      <w:r w:rsidR="001E274D" w:rsidRPr="00207D2A">
        <w:t xml:space="preserve"> (</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r w:rsidR="00C00B6C" w:rsidRPr="00B67D3F">
        <w:rPr>
          <w:b/>
          <w:bCs/>
        </w:rPr>
        <w:t xml:space="preserve">Figure </w:t>
      </w:r>
      <w:r w:rsidR="00C00B6C">
        <w:rPr>
          <w:b/>
          <w:bCs/>
        </w:rPr>
        <w:t>4</w:t>
      </w:r>
      <w:r w:rsidR="001E274D" w:rsidRPr="00207D2A">
        <w:fldChar w:fldCharType="end"/>
      </w:r>
      <w:r w:rsidR="001E274D" w:rsidRPr="00207D2A">
        <w:t>)</w:t>
      </w:r>
      <w:r w:rsidR="00FC74A0" w:rsidRPr="00207D2A">
        <w:t>.</w:t>
      </w:r>
      <w:r w:rsidR="006E66B8" w:rsidRPr="00207D2A">
        <w:t xml:space="preserve"> </w:t>
      </w:r>
      <w:r w:rsidR="00A64159">
        <w:t>Additionally,</w:t>
      </w:r>
      <w:commentRangeStart w:id="68"/>
      <w:r w:rsidR="00C74251">
        <w:t xml:space="preserve"> </w:t>
      </w:r>
      <w:commentRangeEnd w:id="68"/>
      <w:r w:rsidR="00B46BCD">
        <w:rPr>
          <w:rStyle w:val="CommentReference"/>
        </w:rPr>
        <w:commentReference w:id="68"/>
      </w:r>
      <w:r w:rsidR="00A64159">
        <w:t>f</w:t>
      </w:r>
      <w:r w:rsidR="00C74251" w:rsidRPr="00207D2A">
        <w:t>or adult males</w:t>
      </w:r>
      <w:r w:rsidR="00977389" w:rsidRPr="00207D2A">
        <w:t xml:space="preserve"> </w:t>
      </w:r>
      <w:r w:rsidR="00977389" w:rsidRPr="00207D2A">
        <w:rPr>
          <w:i/>
          <w:iCs/>
        </w:rPr>
        <w:t>NR</w:t>
      </w:r>
      <w:r w:rsidR="00977389" w:rsidRPr="00207D2A">
        <w:rPr>
          <w:i/>
          <w:iCs/>
          <w:vertAlign w:val="subscript"/>
        </w:rPr>
        <w:t>flipper</w:t>
      </w:r>
      <w:r w:rsidR="00977389" w:rsidRPr="00207D2A">
        <w:t xml:space="preserve"> seems to </w:t>
      </w:r>
      <w:r w:rsidR="00922BBE" w:rsidRPr="00207D2A">
        <w:t xml:space="preserve">increase linearly </w:t>
      </w:r>
      <w:r w:rsidR="00922BBE" w:rsidRPr="00207D2A">
        <w:lastRenderedPageBreak/>
        <w:t>with length (</w:t>
      </w:r>
      <w:r w:rsidR="001E274D" w:rsidRPr="00207D2A">
        <w:rPr>
          <w:b/>
          <w:bCs/>
        </w:rPr>
        <w:t>Figures 5</w:t>
      </w:r>
      <w:r w:rsidR="00922BBE" w:rsidRPr="00207D2A">
        <w:t xml:space="preserve">), and thus the logistic model </w:t>
      </w:r>
      <w:r w:rsidR="00A64159">
        <w:t>may be</w:t>
      </w:r>
      <w:r w:rsidR="00A64159" w:rsidRPr="00207D2A">
        <w:t xml:space="preserve"> </w:t>
      </w:r>
      <w:r w:rsidR="00922BBE" w:rsidRPr="00207D2A">
        <w:t>an unnecessary elaboration</w:t>
      </w:r>
      <w:r w:rsidR="00AD19E4">
        <w:t>.</w:t>
      </w:r>
      <w:r w:rsidR="00922BBE" w:rsidRPr="00207D2A">
        <w:t xml:space="preserve"> </w:t>
      </w:r>
      <w:r w:rsidR="00AD19E4">
        <w:t xml:space="preserve">This is </w:t>
      </w:r>
      <w:r w:rsidR="00922BBE" w:rsidRPr="00207D2A">
        <w:t xml:space="preserve">also </w:t>
      </w:r>
      <w:r w:rsidR="00AD19E4">
        <w:t xml:space="preserve">supported by </w:t>
      </w:r>
      <w:r w:rsidR="00922BBE" w:rsidRPr="00207D2A">
        <w:rPr>
          <w:i/>
          <w:iCs/>
        </w:rPr>
        <w:t>max</w:t>
      </w:r>
      <w:r w:rsidR="00922BBE" w:rsidRPr="00207D2A">
        <w:rPr>
          <w:i/>
          <w:iCs/>
          <w:vertAlign w:val="subscript"/>
        </w:rPr>
        <w:t>m</w:t>
      </w:r>
      <w:r w:rsidR="00922BBE" w:rsidRPr="00207D2A">
        <w:t xml:space="preserve"> </w:t>
      </w:r>
      <w:r w:rsidR="00A64159">
        <w:t xml:space="preserve">often </w:t>
      </w:r>
      <w:r w:rsidR="00922BBE" w:rsidRPr="00207D2A">
        <w:t>estimated to be impossibly greater than 1.0</w:t>
      </w:r>
      <w:r w:rsidR="001E274D" w:rsidRPr="00207D2A">
        <w:t xml:space="preserve">; </w:t>
      </w:r>
      <w:r w:rsidR="001E274D" w:rsidRPr="00207D2A">
        <w:rPr>
          <w:b/>
          <w:bCs/>
        </w:rPr>
        <w:fldChar w:fldCharType="begin"/>
      </w:r>
      <w:r w:rsidR="001E274D" w:rsidRPr="00207D2A">
        <w:instrText xml:space="preserve"> REF _Ref203140158 \h </w:instrText>
      </w:r>
      <w:r w:rsidR="008E3BC8" w:rsidRPr="00207D2A">
        <w:rPr>
          <w:b/>
          <w:bCs/>
        </w:rPr>
        <w:instrText xml:space="preserve"> \* MERGEFORMAT </w:instrText>
      </w:r>
      <w:r w:rsidR="001E274D" w:rsidRPr="00207D2A">
        <w:rPr>
          <w:b/>
          <w:bCs/>
        </w:rPr>
      </w:r>
      <w:r w:rsidR="001E274D" w:rsidRPr="00207D2A">
        <w:rPr>
          <w:b/>
          <w:bCs/>
        </w:rPr>
        <w:fldChar w:fldCharType="separate"/>
      </w:r>
      <w:r w:rsidR="00C00B6C" w:rsidRPr="00B67D3F">
        <w:rPr>
          <w:b/>
          <w:bCs/>
        </w:rPr>
        <w:t xml:space="preserve">Figure </w:t>
      </w:r>
      <w:r w:rsidR="00C00B6C">
        <w:rPr>
          <w:b/>
          <w:bCs/>
        </w:rPr>
        <w:t>4</w:t>
      </w:r>
      <w:r w:rsidR="001E274D" w:rsidRPr="00207D2A">
        <w:rPr>
          <w:b/>
          <w:bCs/>
        </w:rPr>
        <w:fldChar w:fldCharType="end"/>
      </w:r>
      <w:r w:rsidR="00922BBE" w:rsidRPr="00207D2A">
        <w:t>).</w:t>
      </w:r>
      <w:commentRangeEnd w:id="64"/>
      <w:r w:rsidR="00547F4B" w:rsidRPr="00207D2A">
        <w:rPr>
          <w:rStyle w:val="CommentReference"/>
        </w:rPr>
        <w:commentReference w:id="64"/>
      </w:r>
      <w:commentRangeEnd w:id="65"/>
      <w:r w:rsidR="00B46BCD">
        <w:rPr>
          <w:rStyle w:val="CommentReference"/>
        </w:rPr>
        <w:commentReference w:id="65"/>
      </w:r>
      <w:commentRangeEnd w:id="66"/>
      <w:r w:rsidR="00B05530">
        <w:rPr>
          <w:rStyle w:val="CommentReference"/>
        </w:rPr>
        <w:commentReference w:id="66"/>
      </w:r>
      <w:commentRangeEnd w:id="67"/>
      <w:r w:rsidR="00FE429E">
        <w:rPr>
          <w:rStyle w:val="CommentReference"/>
        </w:rPr>
        <w:commentReference w:id="67"/>
      </w:r>
    </w:p>
    <w:p w14:paraId="595BE6F8" w14:textId="1F520715" w:rsidR="00897888" w:rsidRPr="00207D2A" w:rsidRDefault="00313972" w:rsidP="00313972">
      <w:pPr>
        <w:keepNext/>
        <w:jc w:val="center"/>
      </w:pPr>
      <w:r>
        <w:rPr>
          <w:noProof/>
        </w:rPr>
        <w:drawing>
          <wp:inline distT="0" distB="0" distL="0" distR="0" wp14:anchorId="28E675DD" wp14:editId="212D35FF">
            <wp:extent cx="5943600" cy="2971800"/>
            <wp:effectExtent l="0" t="0" r="0" b="0"/>
            <wp:docPr id="1627663150"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663150" name="Picture 2" descr="A diagram of a diagram&#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AA6BA7F" w14:textId="39608DD8" w:rsidR="00897888" w:rsidRPr="00164AF4" w:rsidRDefault="00897888" w:rsidP="00897888">
      <w:pPr>
        <w:pStyle w:val="Caption"/>
        <w:rPr>
          <w:i w:val="0"/>
          <w:iCs w:val="0"/>
          <w:color w:val="auto"/>
        </w:rPr>
      </w:pPr>
      <w:bookmarkStart w:id="69" w:name="_Ref203140158"/>
      <w:bookmarkStart w:id="70" w:name="_Ref203140152"/>
      <w:r w:rsidRPr="00164AF4">
        <w:rPr>
          <w:color w:val="auto"/>
        </w:rPr>
        <w:t xml:space="preserve">Figure </w:t>
      </w:r>
      <w:r w:rsidRPr="00164AF4">
        <w:rPr>
          <w:color w:val="auto"/>
        </w:rPr>
        <w:fldChar w:fldCharType="begin"/>
      </w:r>
      <w:r w:rsidRPr="00164AF4">
        <w:rPr>
          <w:color w:val="auto"/>
        </w:rPr>
        <w:instrText xml:space="preserve"> SEQ Figure \* ARABIC </w:instrText>
      </w:r>
      <w:r w:rsidRPr="00164AF4">
        <w:rPr>
          <w:color w:val="auto"/>
        </w:rPr>
        <w:fldChar w:fldCharType="separate"/>
      </w:r>
      <w:r w:rsidR="00C00B6C" w:rsidRPr="00164AF4">
        <w:rPr>
          <w:noProof/>
          <w:color w:val="auto"/>
        </w:rPr>
        <w:t>4</w:t>
      </w:r>
      <w:r w:rsidRPr="00164AF4">
        <w:rPr>
          <w:color w:val="auto"/>
        </w:rPr>
        <w:fldChar w:fldCharType="end"/>
      </w:r>
      <w:bookmarkEnd w:id="69"/>
      <w:r w:rsidRPr="00164AF4">
        <w:rPr>
          <w:color w:val="auto"/>
        </w:rPr>
        <w:t>.</w:t>
      </w:r>
      <w:r w:rsidR="00800531" w:rsidRPr="00164AF4">
        <w:rPr>
          <w:color w:val="auto"/>
        </w:rPr>
        <w:t xml:space="preserve"> </w:t>
      </w:r>
      <w:r w:rsidRPr="00164AF4">
        <w:rPr>
          <w:i w:val="0"/>
          <w:iCs w:val="0"/>
          <w:color w:val="auto"/>
        </w:rPr>
        <w:t>Distribution of bootstrapped parameter estimates mode</w:t>
      </w:r>
      <w:r w:rsidR="0056733A" w:rsidRPr="00164AF4">
        <w:rPr>
          <w:i w:val="0"/>
          <w:iCs w:val="0"/>
          <w:color w:val="auto"/>
        </w:rPr>
        <w:t>l</w:t>
      </w:r>
      <w:r w:rsidRPr="00164AF4">
        <w:rPr>
          <w:i w:val="0"/>
          <w:iCs w:val="0"/>
          <w:color w:val="auto"/>
        </w:rPr>
        <w:t>ling the growth rate of females and small males (≤ 6 m) (</w:t>
      </w:r>
      <w:r w:rsidRPr="00164AF4">
        <w:rPr>
          <w:color w:val="auto"/>
        </w:rPr>
        <w:t>fr</w:t>
      </w:r>
      <w:r w:rsidRPr="00164AF4">
        <w:rPr>
          <w:i w:val="0"/>
          <w:iCs w:val="0"/>
          <w:color w:val="auto"/>
        </w:rPr>
        <w:t xml:space="preserve">), the female asymptote of </w:t>
      </w:r>
      <w:r w:rsidRPr="00164AF4">
        <w:rPr>
          <w:color w:val="auto"/>
        </w:rPr>
        <w:t>NR</w:t>
      </w:r>
      <w:r w:rsidRPr="00164AF4">
        <w:rPr>
          <w:i w:val="0"/>
          <w:iCs w:val="0"/>
          <w:color w:val="auto"/>
        </w:rPr>
        <w:t xml:space="preserve"> (</w:t>
      </w:r>
      <w:r w:rsidRPr="00164AF4">
        <w:rPr>
          <w:color w:val="auto"/>
        </w:rPr>
        <w:t>max</w:t>
      </w:r>
      <w:r w:rsidRPr="00164AF4">
        <w:rPr>
          <w:color w:val="auto"/>
          <w:vertAlign w:val="subscript"/>
        </w:rPr>
        <w:t>f</w:t>
      </w:r>
      <w:r w:rsidRPr="00164AF4">
        <w:rPr>
          <w:i w:val="0"/>
          <w:iCs w:val="0"/>
          <w:color w:val="auto"/>
        </w:rPr>
        <w:t>), the growth rate of larger males (</w:t>
      </w:r>
      <w:r w:rsidRPr="00164AF4">
        <w:rPr>
          <w:i w:val="0"/>
          <w:iCs w:val="0"/>
          <w:color w:val="auto"/>
        </w:rPr>
        <w:sym w:font="Symbol" w:char="F03E"/>
      </w:r>
      <w:r w:rsidRPr="00164AF4">
        <w:rPr>
          <w:i w:val="0"/>
          <w:iCs w:val="0"/>
          <w:color w:val="auto"/>
        </w:rPr>
        <w:t xml:space="preserve"> 6 m) (</w:t>
      </w:r>
      <w:r w:rsidRPr="00164AF4">
        <w:rPr>
          <w:color w:val="auto"/>
        </w:rPr>
        <w:t>mr</w:t>
      </w:r>
      <w:r w:rsidRPr="00164AF4">
        <w:rPr>
          <w:i w:val="0"/>
          <w:iCs w:val="0"/>
          <w:color w:val="auto"/>
        </w:rPr>
        <w:t xml:space="preserve">), and the male asymptote of </w:t>
      </w:r>
      <w:r w:rsidRPr="00164AF4">
        <w:rPr>
          <w:color w:val="auto"/>
        </w:rPr>
        <w:t>NR</w:t>
      </w:r>
      <w:r w:rsidRPr="00164AF4">
        <w:rPr>
          <w:i w:val="0"/>
          <w:iCs w:val="0"/>
          <w:color w:val="auto"/>
        </w:rPr>
        <w:t xml:space="preserve"> (</w:t>
      </w:r>
      <w:r w:rsidRPr="00164AF4">
        <w:rPr>
          <w:color w:val="auto"/>
        </w:rPr>
        <w:t>max</w:t>
      </w:r>
      <w:r w:rsidRPr="00164AF4">
        <w:rPr>
          <w:color w:val="auto"/>
          <w:vertAlign w:val="subscript"/>
        </w:rPr>
        <w:t>m</w:t>
      </w:r>
      <w:r w:rsidRPr="00164AF4">
        <w:rPr>
          <w:i w:val="0"/>
          <w:iCs w:val="0"/>
          <w:color w:val="auto"/>
        </w:rPr>
        <w:t>).</w:t>
      </w:r>
      <w:bookmarkEnd w:id="70"/>
    </w:p>
    <w:p w14:paraId="5AEE7658" w14:textId="594D607E" w:rsidR="00897888" w:rsidRPr="00207D2A" w:rsidRDefault="00897888" w:rsidP="00897888">
      <w:pPr>
        <w:pStyle w:val="Caption"/>
        <w:rPr>
          <w:i w:val="0"/>
          <w:iCs w:val="0"/>
          <w:color w:val="auto"/>
        </w:rPr>
      </w:pPr>
    </w:p>
    <w:p w14:paraId="20400C1E" w14:textId="093EEAF5" w:rsidR="00897888" w:rsidRPr="00207D2A" w:rsidRDefault="00897888" w:rsidP="00B67D3F">
      <w:pPr>
        <w:pStyle w:val="Caption"/>
      </w:pPr>
    </w:p>
    <w:p w14:paraId="0FC03AA5" w14:textId="77777777" w:rsidR="006E66B8" w:rsidRPr="00207D2A" w:rsidRDefault="006E66B8" w:rsidP="00583D2A"/>
    <w:p w14:paraId="1F336984" w14:textId="77777777" w:rsidR="00583D2A" w:rsidRPr="00207D2A" w:rsidRDefault="00583D2A" w:rsidP="00583D2A">
      <w:pPr>
        <w:pStyle w:val="Caption"/>
        <w:keepNext/>
        <w:rPr>
          <w:i w:val="0"/>
          <w:iCs w:val="0"/>
        </w:rPr>
      </w:pPr>
    </w:p>
    <w:p w14:paraId="1263BF4D" w14:textId="7A6E3B64" w:rsidR="00583D2A" w:rsidRPr="00207D2A" w:rsidRDefault="00385C20" w:rsidP="00583D2A">
      <w:pPr>
        <w:keepNext/>
      </w:pPr>
      <w:r>
        <w:rPr>
          <w:noProof/>
        </w:rPr>
        <w:drawing>
          <wp:inline distT="0" distB="0" distL="0" distR="0" wp14:anchorId="71E95B91" wp14:editId="4158F418">
            <wp:extent cx="5943600" cy="3396615"/>
            <wp:effectExtent l="0" t="0" r="0" b="0"/>
            <wp:docPr id="13519593"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9593" name="Picture 3" descr="A graph of a lin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17AEB85A" w14:textId="63AA1AE8" w:rsidR="00583D2A" w:rsidRPr="00207D2A" w:rsidRDefault="00583D2A" w:rsidP="00583D2A">
      <w:pPr>
        <w:pStyle w:val="Caption"/>
      </w:pPr>
      <w:bookmarkStart w:id="71" w:name="_Ref201775677"/>
      <w:r w:rsidRPr="00207D2A">
        <w:rPr>
          <w:b/>
          <w:bCs/>
          <w:color w:val="auto"/>
        </w:rPr>
        <w:t xml:space="preserve">Figure </w:t>
      </w:r>
      <w:r w:rsidRPr="00207D2A">
        <w:rPr>
          <w:b/>
          <w:bCs/>
          <w:color w:val="auto"/>
        </w:rPr>
        <w:fldChar w:fldCharType="begin"/>
      </w:r>
      <w:r w:rsidRPr="00207D2A">
        <w:rPr>
          <w:b/>
          <w:bCs/>
          <w:color w:val="auto"/>
        </w:rPr>
        <w:instrText xml:space="preserve"> SEQ Figure \* ARABIC </w:instrText>
      </w:r>
      <w:r w:rsidRPr="00207D2A">
        <w:rPr>
          <w:b/>
          <w:bCs/>
          <w:color w:val="auto"/>
        </w:rPr>
        <w:fldChar w:fldCharType="separate"/>
      </w:r>
      <w:r w:rsidR="00C00B6C">
        <w:rPr>
          <w:b/>
          <w:bCs/>
          <w:noProof/>
          <w:color w:val="auto"/>
        </w:rPr>
        <w:t>5</w:t>
      </w:r>
      <w:r w:rsidRPr="00207D2A">
        <w:rPr>
          <w:b/>
          <w:bCs/>
          <w:color w:val="auto"/>
        </w:rPr>
        <w:fldChar w:fldCharType="end"/>
      </w:r>
      <w:bookmarkEnd w:id="71"/>
      <w:r w:rsidRPr="00207D2A">
        <w:rPr>
          <w:b/>
          <w:bCs/>
          <w:color w:val="auto"/>
        </w:rPr>
        <w:t xml:space="preserve">. </w:t>
      </w:r>
      <w:r w:rsidRPr="00207D2A">
        <w:rPr>
          <w:i w:val="0"/>
          <w:iCs w:val="0"/>
          <w:color w:val="auto"/>
        </w:rPr>
        <w:t xml:space="preserve">Bootstrapped logistic curves of the total length (m) and the nose-to-body ratio of sperm whales based on measures of the snout to the </w:t>
      </w:r>
      <w:r w:rsidR="00AD46A2">
        <w:rPr>
          <w:i w:val="0"/>
          <w:iCs w:val="0"/>
          <w:color w:val="auto"/>
        </w:rPr>
        <w:t>anterior</w:t>
      </w:r>
      <w:commentRangeStart w:id="72"/>
      <w:r w:rsidRPr="00207D2A">
        <w:rPr>
          <w:i w:val="0"/>
          <w:iCs w:val="0"/>
          <w:color w:val="auto"/>
        </w:rPr>
        <w:t xml:space="preserve"> base of the dorsal fin</w:t>
      </w:r>
      <w:r w:rsidR="00FC74A0" w:rsidRPr="00207D2A">
        <w:rPr>
          <w:i w:val="0"/>
          <w:iCs w:val="0"/>
          <w:color w:val="auto"/>
        </w:rPr>
        <w:t xml:space="preserve"> </w:t>
      </w:r>
      <w:commentRangeEnd w:id="72"/>
      <w:r w:rsidR="000023FA">
        <w:rPr>
          <w:rStyle w:val="CommentReference"/>
          <w:i w:val="0"/>
          <w:iCs w:val="0"/>
          <w:color w:val="auto"/>
        </w:rPr>
        <w:commentReference w:id="72"/>
      </w:r>
      <w:r w:rsidR="00FC74A0" w:rsidRPr="00207D2A">
        <w:rPr>
          <w:i w:val="0"/>
          <w:iCs w:val="0"/>
          <w:color w:val="auto"/>
        </w:rPr>
        <w:t>(</w:t>
      </w:r>
      <w:r w:rsidR="00FC74A0" w:rsidRPr="00207D2A">
        <w:rPr>
          <w:color w:val="auto"/>
        </w:rPr>
        <w:t>NR</w:t>
      </w:r>
      <w:r w:rsidR="00FC74A0" w:rsidRPr="00207D2A">
        <w:rPr>
          <w:color w:val="auto"/>
          <w:vertAlign w:val="subscript"/>
        </w:rPr>
        <w:t>flipper</w:t>
      </w:r>
      <w:r w:rsidR="00FC74A0" w:rsidRPr="00207D2A">
        <w:rPr>
          <w:i w:val="0"/>
          <w:iCs w:val="0"/>
          <w:color w:val="auto"/>
          <w:vertAlign w:val="subscript"/>
        </w:rPr>
        <w:t>)</w:t>
      </w:r>
      <w:r w:rsidRPr="00207D2A">
        <w:rPr>
          <w:i w:val="0"/>
          <w:iCs w:val="0"/>
          <w:color w:val="auto"/>
        </w:rPr>
        <w:t xml:space="preserve">. Theoretical male curves are shown in </w:t>
      </w:r>
      <w:r w:rsidR="00AD46A2">
        <w:rPr>
          <w:i w:val="0"/>
          <w:iCs w:val="0"/>
          <w:color w:val="auto"/>
        </w:rPr>
        <w:t>pink</w:t>
      </w:r>
      <w:r w:rsidRPr="00207D2A">
        <w:rPr>
          <w:i w:val="0"/>
          <w:iCs w:val="0"/>
          <w:color w:val="auto"/>
        </w:rPr>
        <w:t xml:space="preserve"> and theoretical female curves are shown in green. The average </w:t>
      </w:r>
      <w:r w:rsidR="00DF217B" w:rsidRPr="00207D2A">
        <w:rPr>
          <w:color w:val="auto"/>
        </w:rPr>
        <w:t>N</w:t>
      </w:r>
      <w:commentRangeStart w:id="73"/>
      <w:r w:rsidRPr="00207D2A">
        <w:rPr>
          <w:color w:val="auto"/>
        </w:rPr>
        <w:t>R</w:t>
      </w:r>
      <w:r w:rsidR="000023FA" w:rsidRPr="00B67D3F">
        <w:rPr>
          <w:color w:val="auto"/>
          <w:vertAlign w:val="subscript"/>
        </w:rPr>
        <w:t>flipper</w:t>
      </w:r>
      <w:r w:rsidRPr="00207D2A">
        <w:rPr>
          <w:color w:val="auto"/>
        </w:rPr>
        <w:t xml:space="preserve"> </w:t>
      </w:r>
      <w:r w:rsidRPr="00207D2A">
        <w:rPr>
          <w:i w:val="0"/>
          <w:iCs w:val="0"/>
          <w:color w:val="auto"/>
        </w:rPr>
        <w:t xml:space="preserve">values </w:t>
      </w:r>
      <w:commentRangeEnd w:id="73"/>
      <w:r w:rsidRPr="00207D2A">
        <w:rPr>
          <w:rStyle w:val="CommentReference"/>
          <w:i w:val="0"/>
          <w:iCs w:val="0"/>
          <w:color w:val="auto"/>
        </w:rPr>
        <w:commentReference w:id="73"/>
      </w:r>
      <w:r w:rsidRPr="00207D2A">
        <w:rPr>
          <w:i w:val="0"/>
          <w:iCs w:val="0"/>
          <w:color w:val="auto"/>
        </w:rPr>
        <w:t>across iterations are shown by light violet</w:t>
      </w:r>
      <w:r w:rsidR="002B3A42" w:rsidRPr="00207D2A">
        <w:rPr>
          <w:i w:val="0"/>
          <w:iCs w:val="0"/>
          <w:color w:val="auto"/>
        </w:rPr>
        <w:t xml:space="preserve"> dashed</w:t>
      </w:r>
      <w:r w:rsidRPr="00207D2A">
        <w:rPr>
          <w:i w:val="0"/>
          <w:iCs w:val="0"/>
          <w:color w:val="auto"/>
        </w:rPr>
        <w:t xml:space="preserve"> </w:t>
      </w:r>
      <w:r w:rsidR="00FC74A0" w:rsidRPr="00207D2A">
        <w:rPr>
          <w:i w:val="0"/>
          <w:iCs w:val="0"/>
          <w:color w:val="auto"/>
        </w:rPr>
        <w:t xml:space="preserve">pink and </w:t>
      </w:r>
      <w:r w:rsidRPr="00207D2A">
        <w:rPr>
          <w:i w:val="0"/>
          <w:iCs w:val="0"/>
          <w:color w:val="auto"/>
        </w:rPr>
        <w:t>green</w:t>
      </w:r>
      <w:r w:rsidR="002B3A42" w:rsidRPr="00207D2A">
        <w:rPr>
          <w:i w:val="0"/>
          <w:iCs w:val="0"/>
          <w:color w:val="auto"/>
        </w:rPr>
        <w:t xml:space="preserve"> solid</w:t>
      </w:r>
      <w:r w:rsidRPr="00207D2A">
        <w:rPr>
          <w:i w:val="0"/>
          <w:iCs w:val="0"/>
          <w:color w:val="auto"/>
        </w:rPr>
        <w:t xml:space="preserve"> lines for males and females</w:t>
      </w:r>
      <w:r w:rsidR="002B3A42" w:rsidRPr="00207D2A">
        <w:rPr>
          <w:i w:val="0"/>
          <w:iCs w:val="0"/>
          <w:color w:val="auto"/>
        </w:rPr>
        <w:t>,</w:t>
      </w:r>
      <w:r w:rsidRPr="00207D2A">
        <w:rPr>
          <w:i w:val="0"/>
          <w:iCs w:val="0"/>
          <w:color w:val="auto"/>
        </w:rPr>
        <w:t xml:space="preserve"> respectively. </w:t>
      </w:r>
      <w:r w:rsidR="00C30AE6" w:rsidRPr="00207D2A">
        <w:rPr>
          <w:i w:val="0"/>
          <w:iCs w:val="0"/>
          <w:color w:val="auto"/>
        </w:rPr>
        <w:t xml:space="preserve">The </w:t>
      </w:r>
      <w:r w:rsidRPr="00207D2A">
        <w:rPr>
          <w:i w:val="0"/>
          <w:iCs w:val="0"/>
          <w:color w:val="auto"/>
        </w:rPr>
        <w:t>vertical line indicate</w:t>
      </w:r>
      <w:r w:rsidR="00BE1ADA" w:rsidRPr="00207D2A">
        <w:rPr>
          <w:i w:val="0"/>
          <w:iCs w:val="0"/>
          <w:color w:val="auto"/>
        </w:rPr>
        <w:t>s</w:t>
      </w:r>
      <w:r w:rsidR="00FC74A0" w:rsidRPr="00207D2A">
        <w:rPr>
          <w:i w:val="0"/>
          <w:iCs w:val="0"/>
          <w:color w:val="auto"/>
        </w:rPr>
        <w:t xml:space="preserve"> the point of divergence between males and females (</w:t>
      </w:r>
      <w:r w:rsidR="00FC74A0" w:rsidRPr="00207D2A">
        <w:rPr>
          <w:color w:val="auto"/>
        </w:rPr>
        <w:t xml:space="preserve">chm = </w:t>
      </w:r>
      <w:r w:rsidR="00FC74A0" w:rsidRPr="00207D2A">
        <w:rPr>
          <w:i w:val="0"/>
          <w:iCs w:val="0"/>
          <w:color w:val="auto"/>
        </w:rPr>
        <w:t xml:space="preserve">6 m). </w:t>
      </w:r>
      <w:r w:rsidRPr="00207D2A">
        <w:rPr>
          <w:i w:val="0"/>
          <w:iCs w:val="0"/>
          <w:color w:val="auto"/>
        </w:rPr>
        <w:t xml:space="preserve"> </w:t>
      </w:r>
    </w:p>
    <w:p w14:paraId="24E32432" w14:textId="77777777" w:rsidR="00583D2A" w:rsidRPr="00207D2A" w:rsidRDefault="00583D2A" w:rsidP="00583D2A"/>
    <w:p w14:paraId="0ABFF04C" w14:textId="77777777" w:rsidR="00583D2A" w:rsidRPr="00207D2A" w:rsidRDefault="00583D2A" w:rsidP="00583D2A">
      <w:pPr>
        <w:pStyle w:val="Heading4"/>
        <w:rPr>
          <w:rFonts w:cs="Times New Roman"/>
        </w:rPr>
      </w:pPr>
      <w:r w:rsidRPr="00207D2A">
        <w:rPr>
          <w:rFonts w:cs="Times New Roman"/>
        </w:rPr>
        <w:t>3.3.2 Posterior probabilities of being female</w:t>
      </w:r>
    </w:p>
    <w:p w14:paraId="64781326" w14:textId="1EC2716B" w:rsidR="00866EC2" w:rsidRPr="00866EC2" w:rsidRDefault="00583D2A" w:rsidP="00583D2A">
      <w:r w:rsidRPr="00207D2A">
        <w:t xml:space="preserve">Models fit with </w:t>
      </w:r>
      <w:r w:rsidR="004B6732" w:rsidRPr="00207D2A">
        <w:rPr>
          <w:i/>
          <w:iCs/>
        </w:rPr>
        <w:t>NR</w:t>
      </w:r>
      <w:r w:rsidR="004B6732" w:rsidRPr="00207D2A">
        <w:rPr>
          <w:i/>
          <w:iCs/>
          <w:vertAlign w:val="subscript"/>
        </w:rPr>
        <w:t>flipper</w:t>
      </w:r>
      <w:r w:rsidR="004B6732" w:rsidRPr="00207D2A">
        <w:t xml:space="preserve"> </w:t>
      </w:r>
      <w:commentRangeStart w:id="74"/>
      <w:r w:rsidRPr="00207D2A">
        <w:t>consistently</w:t>
      </w:r>
      <w:r w:rsidR="001129B3" w:rsidRPr="00207D2A">
        <w:t>—defined here</w:t>
      </w:r>
      <w:r w:rsidR="003C2CB8" w:rsidRPr="00207D2A">
        <w:t xml:space="preserve"> as </w:t>
      </w:r>
      <w:r w:rsidR="001C3A91" w:rsidRPr="00207D2A">
        <w:t>having</w:t>
      </w:r>
      <w:r w:rsidR="003C2CB8" w:rsidRPr="00207D2A">
        <w:t xml:space="preserve"> bootstrapped </w:t>
      </w:r>
      <w:r w:rsidRPr="00207D2A">
        <w:t xml:space="preserve">95% </w:t>
      </w:r>
      <w:r w:rsidRPr="00207D2A">
        <w:rPr>
          <w:i/>
          <w:iCs/>
        </w:rPr>
        <w:t>CI</w:t>
      </w:r>
      <w:r w:rsidR="003C2CB8" w:rsidRPr="00207D2A">
        <w:rPr>
          <w:i/>
          <w:iCs/>
        </w:rPr>
        <w:t xml:space="preserve"> </w:t>
      </w:r>
      <w:r w:rsidR="003C2CB8" w:rsidRPr="00207D2A">
        <w:t>width</w:t>
      </w:r>
      <w:r w:rsidR="001C3A91" w:rsidRPr="00207D2A">
        <w:t>s</w:t>
      </w:r>
      <w:r w:rsidR="003C2CB8" w:rsidRPr="00207D2A">
        <w:t xml:space="preserve"> for </w:t>
      </w:r>
      <w:r w:rsidR="003C2CB8" w:rsidRPr="00207D2A">
        <w:rPr>
          <w:i/>
          <w:iCs/>
        </w:rPr>
        <w:t>P(f)</w:t>
      </w:r>
      <w:r w:rsidR="003C2CB8" w:rsidRPr="00207D2A">
        <w:t xml:space="preserve"> </w:t>
      </w:r>
      <w:r w:rsidR="001B6492" w:rsidRPr="00207D2A">
        <w:t>&lt;</w:t>
      </w:r>
      <w:r w:rsidR="003C2CB8" w:rsidRPr="00207D2A">
        <w:rPr>
          <w:i/>
          <w:iCs/>
        </w:rPr>
        <w:t xml:space="preserve"> </w:t>
      </w:r>
      <w:r w:rsidRPr="00207D2A">
        <w:t>0.05</w:t>
      </w:r>
      <w:r w:rsidR="001129B3" w:rsidRPr="00207D2A">
        <w:t>—</w:t>
      </w:r>
      <w:r w:rsidRPr="00207D2A">
        <w:t xml:space="preserve">assigned </w:t>
      </w:r>
      <w:commentRangeEnd w:id="74"/>
      <w:r w:rsidR="000023FA">
        <w:rPr>
          <w:rStyle w:val="CommentReference"/>
        </w:rPr>
        <w:commentReference w:id="74"/>
      </w:r>
      <w:r w:rsidR="007479DB">
        <w:t xml:space="preserve">a </w:t>
      </w:r>
      <w:r w:rsidRPr="00207D2A">
        <w:t>high probability</w:t>
      </w:r>
      <w:r w:rsidR="003C2CB8" w:rsidRPr="00207D2A">
        <w:t xml:space="preserve"> (</w:t>
      </w:r>
      <w:r w:rsidR="003C2CB8" w:rsidRPr="00207D2A">
        <w:rPr>
          <w:i/>
          <w:iCs/>
        </w:rPr>
        <w:t>P(f) &gt; 0.95</w:t>
      </w:r>
      <w:r w:rsidR="003C2CB8" w:rsidRPr="00207D2A">
        <w:t xml:space="preserve">) </w:t>
      </w:r>
      <w:r w:rsidRPr="00207D2A">
        <w:t>of being female to 21 individuals ranging from 9.8 – 12.5 m</w:t>
      </w:r>
      <w:r w:rsidR="00A35428" w:rsidRPr="00207D2A">
        <w:t xml:space="preserve"> </w:t>
      </w:r>
      <w:r w:rsidR="00A35428" w:rsidRPr="00207D2A">
        <w:rPr>
          <w:i/>
          <w:iCs/>
        </w:rPr>
        <w:t>TL</w:t>
      </w:r>
      <w:r w:rsidRPr="00207D2A">
        <w:t xml:space="preserve"> and between 0.28 – 0.31</w:t>
      </w:r>
      <w:r w:rsidR="00A35428" w:rsidRPr="00207D2A">
        <w:t xml:space="preserve"> </w:t>
      </w:r>
      <w:r w:rsidR="00A35428" w:rsidRPr="00207D2A">
        <w:rPr>
          <w:i/>
          <w:iCs/>
        </w:rPr>
        <w:t>NR</w:t>
      </w:r>
      <w:r w:rsidR="00A35428" w:rsidRPr="00207D2A">
        <w:rPr>
          <w:i/>
          <w:iCs/>
          <w:vertAlign w:val="subscript"/>
        </w:rPr>
        <w:t>flipper</w:t>
      </w:r>
      <w:r w:rsidR="00866EC2">
        <w:rPr>
          <w:i/>
          <w:iCs/>
          <w:vertAlign w:val="subscript"/>
        </w:rPr>
        <w:t xml:space="preserve"> </w:t>
      </w:r>
      <w:r w:rsidR="00866EC2">
        <w:t>(</w:t>
      </w:r>
      <w:r w:rsidR="00866EC2">
        <w:rPr>
          <w:b/>
          <w:bCs/>
        </w:rPr>
        <w:t>Figure 6)</w:t>
      </w:r>
      <w:r w:rsidRPr="00207D2A">
        <w:t xml:space="preserve">. </w:t>
      </w:r>
      <w:r w:rsidR="005466B0">
        <w:t xml:space="preserve">This size range slightly exceeds the maximum recorded female length, 12 m </w:t>
      </w:r>
      <w:r w:rsidR="005466B0">
        <w:fldChar w:fldCharType="begin"/>
      </w:r>
      <w:r w:rsidR="005466B0">
        <w:instrText xml:space="preserve"> ADDIN ZOTERO_ITEM CSL_CITATION {"citationID":"ac7q49g6as","properties":{"formattedCitation":"\\super 41\\nosupersub{}","plainCitation":"41","noteIndex":0},"citationItems":[{"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5466B0">
        <w:fldChar w:fldCharType="separate"/>
      </w:r>
      <w:r w:rsidR="005466B0" w:rsidRPr="00A40687">
        <w:rPr>
          <w:kern w:val="0"/>
          <w:szCs w:val="24"/>
          <w:vertAlign w:val="superscript"/>
          <w:lang w:val="en-US"/>
        </w:rPr>
        <w:t>41</w:t>
      </w:r>
      <w:r w:rsidR="005466B0">
        <w:fldChar w:fldCharType="end"/>
      </w:r>
      <w:commentRangeStart w:id="75"/>
      <w:commentRangeEnd w:id="75"/>
      <w:r w:rsidR="005466B0">
        <w:rPr>
          <w:rStyle w:val="CommentReference"/>
        </w:rPr>
        <w:commentReference w:id="75"/>
      </w:r>
      <w:r w:rsidR="005466B0" w:rsidRPr="00207D2A">
        <w:t xml:space="preserve">. </w:t>
      </w:r>
      <w:r w:rsidR="004B6732" w:rsidRPr="00207D2A">
        <w:t xml:space="preserve">The </w:t>
      </w:r>
      <w:r w:rsidR="004B6732" w:rsidRPr="00207D2A">
        <w:rPr>
          <w:i/>
          <w:iCs/>
        </w:rPr>
        <w:t>NR</w:t>
      </w:r>
      <w:r w:rsidR="004B6732" w:rsidRPr="00207D2A">
        <w:rPr>
          <w:i/>
          <w:iCs/>
          <w:vertAlign w:val="subscript"/>
        </w:rPr>
        <w:t>flipper</w:t>
      </w:r>
      <w:r w:rsidR="004B6732" w:rsidRPr="00207D2A">
        <w:t xml:space="preserve"> </w:t>
      </w:r>
      <w:r w:rsidRPr="00207D2A">
        <w:t>model also resulted in a consistently low probability</w:t>
      </w:r>
      <w:r w:rsidR="003C2CB8" w:rsidRPr="00207D2A">
        <w:t xml:space="preserve"> (</w:t>
      </w:r>
      <w:r w:rsidR="003C2CB8" w:rsidRPr="00207D2A">
        <w:rPr>
          <w:i/>
          <w:iCs/>
        </w:rPr>
        <w:t>P(f)</w:t>
      </w:r>
      <w:r w:rsidR="003C2CB8" w:rsidRPr="00207D2A">
        <w:t xml:space="preserve"> &lt; 0.05) </w:t>
      </w:r>
      <w:r w:rsidRPr="00207D2A">
        <w:t xml:space="preserve">of individuals being female for 5 individuals between 12.9 – 16.1 m and </w:t>
      </w:r>
      <w:r w:rsidR="004B6732" w:rsidRPr="00207D2A">
        <w:rPr>
          <w:i/>
          <w:iCs/>
        </w:rPr>
        <w:t>NR</w:t>
      </w:r>
      <w:r w:rsidR="004B6732" w:rsidRPr="00207D2A">
        <w:rPr>
          <w:i/>
          <w:iCs/>
          <w:vertAlign w:val="subscript"/>
        </w:rPr>
        <w:t>flipper</w:t>
      </w:r>
      <w:r w:rsidRPr="00207D2A">
        <w:rPr>
          <w:i/>
          <w:iCs/>
        </w:rPr>
        <w:t xml:space="preserve"> </w:t>
      </w:r>
      <w:r w:rsidRPr="00207D2A">
        <w:t>0.38 – 0.41, which can be classified as males based on their length</w:t>
      </w:r>
      <w:r w:rsidR="003C2CB8" w:rsidRPr="00207D2A">
        <w:t xml:space="preserve"> considerably</w:t>
      </w:r>
      <w:r w:rsidRPr="00207D2A">
        <w:t xml:space="preserve"> </w:t>
      </w:r>
      <w:r w:rsidR="003C2CB8" w:rsidRPr="00207D2A">
        <w:t xml:space="preserve">exceeding </w:t>
      </w:r>
      <w:r w:rsidR="005466B0">
        <w:t>typical recorded female lengths (&gt;12)</w:t>
      </w:r>
      <w:r w:rsidRPr="00207D2A">
        <w:t>.</w:t>
      </w:r>
      <w:r w:rsidR="001C3A91" w:rsidRPr="00207D2A">
        <w:t xml:space="preserve"> </w:t>
      </w:r>
      <w:r w:rsidR="00866EC2">
        <w:t xml:space="preserve">Both individuals from the North Atlantic fell within the size range expected for males (&gt; 12.5 m) </w:t>
      </w:r>
      <w:r w:rsidR="00685FF8">
        <w:t xml:space="preserve">and had </w:t>
      </w:r>
      <w:r w:rsidR="004C5026">
        <w:t xml:space="preserve">relatively large </w:t>
      </w:r>
      <w:r w:rsidR="004C5026" w:rsidRPr="00207D2A">
        <w:rPr>
          <w:i/>
          <w:iCs/>
        </w:rPr>
        <w:t>NR</w:t>
      </w:r>
      <w:r w:rsidR="004C5026" w:rsidRPr="00207D2A">
        <w:rPr>
          <w:i/>
          <w:iCs/>
          <w:vertAlign w:val="subscript"/>
        </w:rPr>
        <w:t>flipper</w:t>
      </w:r>
      <w:r w:rsidR="004C5026">
        <w:t xml:space="preserve"> measurements (&gt;0.38), and </w:t>
      </w:r>
      <w:r w:rsidR="00866EC2">
        <w:rPr>
          <w:i/>
          <w:iCs/>
        </w:rPr>
        <w:t>P(f)</w:t>
      </w:r>
      <w:r w:rsidR="00866EC2">
        <w:t xml:space="preserve"> estimates &lt;0.001</w:t>
      </w:r>
      <w:r w:rsidR="004C5026">
        <w:t xml:space="preserve"> (</w:t>
      </w:r>
      <w:r w:rsidR="004C5026">
        <w:rPr>
          <w:b/>
          <w:bCs/>
        </w:rPr>
        <w:t>Figure 6</w:t>
      </w:r>
      <w:r w:rsidR="004C5026" w:rsidRPr="00B67D3F">
        <w:t>)</w:t>
      </w:r>
      <w:r w:rsidR="00866EC2">
        <w:t xml:space="preserve">. </w:t>
      </w:r>
    </w:p>
    <w:p w14:paraId="385C2218" w14:textId="77777777" w:rsidR="00583D2A" w:rsidRPr="00207D2A" w:rsidRDefault="00583D2A" w:rsidP="00583D2A"/>
    <w:p w14:paraId="4194BA20" w14:textId="4F9DBF89" w:rsidR="00583D2A" w:rsidRPr="00207D2A" w:rsidRDefault="00DE08C4" w:rsidP="00583D2A">
      <w:r>
        <w:rPr>
          <w:noProof/>
        </w:rPr>
        <w:lastRenderedPageBreak/>
        <w:drawing>
          <wp:inline distT="0" distB="0" distL="0" distR="0" wp14:anchorId="71C9B878" wp14:editId="01C8C326">
            <wp:extent cx="5943600" cy="3396615"/>
            <wp:effectExtent l="0" t="0" r="0" b="0"/>
            <wp:docPr id="1823095246"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095246" name="Picture 4" descr="A diagram of a graph&#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D6D8A02" w14:textId="4624DCB5" w:rsidR="005F05A3" w:rsidRPr="00207D2A" w:rsidRDefault="00583D2A" w:rsidP="005F05A3">
      <w:pPr>
        <w:pStyle w:val="Caption"/>
        <w:rPr>
          <w:i w:val="0"/>
          <w:iCs w:val="0"/>
          <w:color w:val="auto"/>
        </w:rPr>
      </w:pPr>
      <w:bookmarkStart w:id="76" w:name="_Ref201777743"/>
      <w:commentRangeStart w:id="77"/>
      <w:commentRangeStart w:id="78"/>
      <w:commentRangeStart w:id="79"/>
      <w:r w:rsidRPr="00207D2A">
        <w:rPr>
          <w:b/>
          <w:bCs/>
          <w:color w:val="auto"/>
        </w:rPr>
        <w:t xml:space="preserve">Figure </w:t>
      </w:r>
      <w:bookmarkEnd w:id="76"/>
      <w:commentRangeEnd w:id="77"/>
      <w:r w:rsidR="00CF02DB">
        <w:rPr>
          <w:b/>
          <w:bCs/>
          <w:color w:val="auto"/>
        </w:rPr>
        <w:t>6</w:t>
      </w:r>
      <w:r w:rsidR="000023FA">
        <w:rPr>
          <w:rStyle w:val="CommentReference"/>
          <w:i w:val="0"/>
          <w:iCs w:val="0"/>
          <w:color w:val="auto"/>
        </w:rPr>
        <w:commentReference w:id="77"/>
      </w:r>
      <w:commentRangeEnd w:id="78"/>
      <w:r w:rsidR="00AD46A2">
        <w:rPr>
          <w:rStyle w:val="CommentReference"/>
          <w:i w:val="0"/>
          <w:iCs w:val="0"/>
          <w:color w:val="auto"/>
        </w:rPr>
        <w:commentReference w:id="78"/>
      </w:r>
      <w:commentRangeEnd w:id="79"/>
      <w:r w:rsidR="004E4A22">
        <w:rPr>
          <w:rStyle w:val="CommentReference"/>
          <w:i w:val="0"/>
          <w:iCs w:val="0"/>
          <w:color w:val="auto"/>
        </w:rPr>
        <w:commentReference w:id="79"/>
      </w:r>
      <w:r w:rsidRPr="00207D2A">
        <w:rPr>
          <w:b/>
          <w:bCs/>
          <w:color w:val="auto"/>
        </w:rPr>
        <w:t>.</w:t>
      </w:r>
      <w:r w:rsidRPr="00207D2A">
        <w:rPr>
          <w:color w:val="auto"/>
        </w:rPr>
        <w:t xml:space="preserve"> </w:t>
      </w:r>
      <w:commentRangeStart w:id="80"/>
      <w:commentRangeStart w:id="81"/>
      <w:r w:rsidRPr="00207D2A">
        <w:rPr>
          <w:i w:val="0"/>
          <w:iCs w:val="0"/>
          <w:color w:val="auto"/>
        </w:rPr>
        <w:t xml:space="preserve">Bootstrapped </w:t>
      </w:r>
      <w:commentRangeEnd w:id="80"/>
      <w:r w:rsidR="00571C21">
        <w:rPr>
          <w:rStyle w:val="CommentReference"/>
          <w:i w:val="0"/>
          <w:iCs w:val="0"/>
          <w:color w:val="auto"/>
        </w:rPr>
        <w:commentReference w:id="80"/>
      </w:r>
      <w:commentRangeEnd w:id="81"/>
      <w:r w:rsidR="00AD46A2">
        <w:rPr>
          <w:rStyle w:val="CommentReference"/>
          <w:i w:val="0"/>
          <w:iCs w:val="0"/>
          <w:color w:val="auto"/>
        </w:rPr>
        <w:commentReference w:id="81"/>
      </w:r>
      <w:r w:rsidRPr="00207D2A">
        <w:rPr>
          <w:i w:val="0"/>
          <w:iCs w:val="0"/>
          <w:color w:val="auto"/>
        </w:rPr>
        <w:t>mean Length (m) and nose-to-body ratio (</w:t>
      </w:r>
      <w:r w:rsidR="00F63EC0" w:rsidRPr="00207D2A">
        <w:rPr>
          <w:color w:val="auto"/>
        </w:rPr>
        <w:t>N</w:t>
      </w:r>
      <w:r w:rsidRPr="00207D2A">
        <w:rPr>
          <w:color w:val="auto"/>
        </w:rPr>
        <w:t>R</w:t>
      </w:r>
      <w:r w:rsidRPr="00207D2A">
        <w:rPr>
          <w:i w:val="0"/>
          <w:iCs w:val="0"/>
          <w:color w:val="auto"/>
        </w:rPr>
        <w:t>)</w:t>
      </w:r>
      <w:r w:rsidRPr="00207D2A">
        <w:rPr>
          <w:color w:val="auto"/>
        </w:rPr>
        <w:t xml:space="preserve"> </w:t>
      </w:r>
      <w:r w:rsidRPr="00207D2A">
        <w:rPr>
          <w:i w:val="0"/>
          <w:iCs w:val="0"/>
          <w:color w:val="auto"/>
        </w:rPr>
        <w:t xml:space="preserve">for individual sperm whales based on </w:t>
      </w:r>
      <w:r w:rsidR="00F63EC0" w:rsidRPr="00207D2A">
        <w:rPr>
          <w:i w:val="0"/>
          <w:iCs w:val="0"/>
          <w:color w:val="auto"/>
        </w:rPr>
        <w:t>snout</w:t>
      </w:r>
      <w:r w:rsidRPr="00207D2A">
        <w:rPr>
          <w:i w:val="0"/>
          <w:iCs w:val="0"/>
          <w:color w:val="auto"/>
        </w:rPr>
        <w:t xml:space="preserve"> ––</w:t>
      </w:r>
      <w:r w:rsidR="00F63EC0" w:rsidRPr="00207D2A">
        <w:rPr>
          <w:i w:val="0"/>
          <w:iCs w:val="0"/>
          <w:color w:val="auto"/>
        </w:rPr>
        <w:t xml:space="preserve"> </w:t>
      </w:r>
      <w:r w:rsidRPr="00207D2A">
        <w:rPr>
          <w:i w:val="0"/>
          <w:iCs w:val="0"/>
          <w:color w:val="auto"/>
        </w:rPr>
        <w:t>flipper</w:t>
      </w:r>
      <w:r w:rsidR="00F63EC0" w:rsidRPr="00207D2A">
        <w:rPr>
          <w:i w:val="0"/>
          <w:iCs w:val="0"/>
          <w:color w:val="auto"/>
        </w:rPr>
        <w:t xml:space="preserve"> distance</w:t>
      </w:r>
      <w:r w:rsidR="00167434" w:rsidRPr="00207D2A">
        <w:rPr>
          <w:i w:val="0"/>
          <w:iCs w:val="0"/>
          <w:color w:val="auto"/>
        </w:rPr>
        <w:t xml:space="preserve"> (</w:t>
      </w:r>
      <w:r w:rsidR="00167434" w:rsidRPr="00207D2A">
        <w:rPr>
          <w:color w:val="auto"/>
        </w:rPr>
        <w:t>NR</w:t>
      </w:r>
      <w:r w:rsidR="00167434" w:rsidRPr="00207D2A">
        <w:rPr>
          <w:color w:val="auto"/>
          <w:vertAlign w:val="subscript"/>
        </w:rPr>
        <w:t>flipper</w:t>
      </w:r>
      <w:r w:rsidR="00167434" w:rsidRPr="00207D2A">
        <w:rPr>
          <w:i w:val="0"/>
          <w:iCs w:val="0"/>
          <w:color w:val="auto"/>
        </w:rPr>
        <w:t>)</w:t>
      </w:r>
      <w:r w:rsidRPr="00207D2A">
        <w:rPr>
          <w:i w:val="0"/>
          <w:iCs w:val="0"/>
          <w:color w:val="auto"/>
        </w:rPr>
        <w:t xml:space="preserve">. </w:t>
      </w:r>
      <w:r w:rsidR="0042583D" w:rsidRPr="00207D2A">
        <w:rPr>
          <w:i w:val="0"/>
          <w:iCs w:val="0"/>
          <w:color w:val="auto"/>
        </w:rPr>
        <w:t xml:space="preserve">The solid green line and dashed </w:t>
      </w:r>
      <w:r w:rsidR="003C5406" w:rsidRPr="00207D2A">
        <w:rPr>
          <w:i w:val="0"/>
          <w:iCs w:val="0"/>
          <w:color w:val="auto"/>
        </w:rPr>
        <w:t xml:space="preserve">pink </w:t>
      </w:r>
      <w:r w:rsidR="0042583D" w:rsidRPr="00207D2A">
        <w:rPr>
          <w:i w:val="0"/>
          <w:iCs w:val="0"/>
          <w:color w:val="auto"/>
        </w:rPr>
        <w:t xml:space="preserve">line show the </w:t>
      </w:r>
      <w:r w:rsidR="00E70CC0" w:rsidRPr="00207D2A">
        <w:rPr>
          <w:i w:val="0"/>
          <w:iCs w:val="0"/>
          <w:color w:val="auto"/>
        </w:rPr>
        <w:t>modele</w:t>
      </w:r>
      <w:r w:rsidR="003C5406" w:rsidRPr="00207D2A">
        <w:rPr>
          <w:i w:val="0"/>
          <w:iCs w:val="0"/>
          <w:color w:val="auto"/>
        </w:rPr>
        <w:t>d</w:t>
      </w:r>
      <w:r w:rsidR="00E70CC0" w:rsidRPr="00207D2A">
        <w:rPr>
          <w:i w:val="0"/>
          <w:iCs w:val="0"/>
          <w:color w:val="auto"/>
        </w:rPr>
        <w:t xml:space="preserve"> </w:t>
      </w:r>
      <w:r w:rsidR="00E70CC0" w:rsidRPr="00207D2A">
        <w:rPr>
          <w:color w:val="auto"/>
        </w:rPr>
        <w:t>NR</w:t>
      </w:r>
      <w:r w:rsidR="0042583D" w:rsidRPr="00207D2A">
        <w:rPr>
          <w:i w:val="0"/>
          <w:iCs w:val="0"/>
          <w:color w:val="auto"/>
        </w:rPr>
        <w:t xml:space="preserve"> for females and males, respectively. </w:t>
      </w:r>
      <w:r w:rsidRPr="00207D2A">
        <w:rPr>
          <w:i w:val="0"/>
          <w:iCs w:val="0"/>
          <w:color w:val="auto"/>
        </w:rPr>
        <w:t xml:space="preserve">Point colours </w:t>
      </w:r>
      <w:r w:rsidR="0042583D" w:rsidRPr="00207D2A">
        <w:rPr>
          <w:i w:val="0"/>
          <w:iCs w:val="0"/>
          <w:color w:val="auto"/>
        </w:rPr>
        <w:t>show</w:t>
      </w:r>
      <w:r w:rsidRPr="00207D2A">
        <w:rPr>
          <w:i w:val="0"/>
          <w:iCs w:val="0"/>
          <w:color w:val="auto"/>
        </w:rPr>
        <w:t xml:space="preserve"> the posterior probability of individuals being female</w:t>
      </w:r>
      <w:r w:rsidR="00F63EC0" w:rsidRPr="00207D2A">
        <w:rPr>
          <w:i w:val="0"/>
          <w:iCs w:val="0"/>
          <w:color w:val="auto"/>
        </w:rPr>
        <w:t xml:space="preserve"> (</w:t>
      </w:r>
      <w:r w:rsidRPr="00AD46A2">
        <w:rPr>
          <w:color w:val="auto"/>
        </w:rPr>
        <w:t>P(</w:t>
      </w:r>
      <w:r w:rsidR="005F05A3" w:rsidRPr="00AD46A2">
        <w:rPr>
          <w:color w:val="auto"/>
        </w:rPr>
        <w:t>f</w:t>
      </w:r>
      <w:r w:rsidR="00DA181C" w:rsidRPr="00AD46A2">
        <w:rPr>
          <w:color w:val="auto"/>
        </w:rPr>
        <w:t>)</w:t>
      </w:r>
      <w:r w:rsidR="00DA181C" w:rsidRPr="00207D2A">
        <w:rPr>
          <w:i w:val="0"/>
          <w:iCs w:val="0"/>
          <w:color w:val="auto"/>
        </w:rPr>
        <w:t xml:space="preserve">). </w:t>
      </w:r>
      <w:r w:rsidR="00DA181C" w:rsidRPr="00207D2A">
        <w:rPr>
          <w:b/>
          <w:bCs/>
          <w:i w:val="0"/>
          <w:iCs w:val="0"/>
          <w:color w:val="auto"/>
        </w:rPr>
        <w:t xml:space="preserve">Points with black outlines have 95% CI ranges ≤ 0.05 for bootstrapped estimates of </w:t>
      </w:r>
      <w:r w:rsidR="00DA181C" w:rsidRPr="00207D2A">
        <w:rPr>
          <w:b/>
          <w:bCs/>
          <w:color w:val="auto"/>
        </w:rPr>
        <w:t>P(f)</w:t>
      </w:r>
      <w:r w:rsidRPr="00207D2A">
        <w:rPr>
          <w:i w:val="0"/>
          <w:iCs w:val="0"/>
          <w:color w:val="auto"/>
        </w:rPr>
        <w:t xml:space="preserve">. Point shape </w:t>
      </w:r>
      <w:r w:rsidRPr="0020338D">
        <w:rPr>
          <w:i w:val="0"/>
          <w:iCs w:val="0"/>
          <w:color w:val="auto"/>
        </w:rPr>
        <w:t xml:space="preserve">denotes whether individuals were observed </w:t>
      </w:r>
      <w:r w:rsidR="00F63EC0" w:rsidRPr="0020338D">
        <w:rPr>
          <w:i w:val="0"/>
          <w:iCs w:val="0"/>
          <w:color w:val="auto"/>
        </w:rPr>
        <w:t>involved in peduncle dives (triangles = receiving, squares = doing, circles = none).</w:t>
      </w:r>
      <w:r w:rsidRPr="0020338D">
        <w:rPr>
          <w:i w:val="0"/>
          <w:iCs w:val="0"/>
          <w:color w:val="auto"/>
        </w:rPr>
        <w:t xml:space="preserve"> </w:t>
      </w:r>
      <w:r w:rsidR="007253FA" w:rsidRPr="0020338D">
        <w:rPr>
          <w:i w:val="0"/>
          <w:iCs w:val="0"/>
          <w:color w:val="auto"/>
        </w:rPr>
        <w:t xml:space="preserve">The </w:t>
      </w:r>
      <w:r w:rsidR="009E712A">
        <w:rPr>
          <w:i w:val="0"/>
          <w:iCs w:val="0"/>
          <w:color w:val="auto"/>
        </w:rPr>
        <w:t>diamond</w:t>
      </w:r>
      <w:r w:rsidR="007253FA" w:rsidRPr="0020338D">
        <w:rPr>
          <w:i w:val="0"/>
          <w:iCs w:val="0"/>
          <w:color w:val="auto"/>
        </w:rPr>
        <w:t xml:space="preserve"> show males observed in the North Atlantic</w:t>
      </w:r>
      <w:r w:rsidR="00077A16" w:rsidRPr="0020338D">
        <w:rPr>
          <w:i w:val="0"/>
          <w:iCs w:val="0"/>
          <w:color w:val="auto"/>
        </w:rPr>
        <w:t xml:space="preserve"> and Arctic Oceans</w:t>
      </w:r>
      <w:r w:rsidR="007253FA" w:rsidRPr="0020338D">
        <w:rPr>
          <w:i w:val="0"/>
          <w:iCs w:val="0"/>
          <w:color w:val="auto"/>
        </w:rPr>
        <w:t xml:space="preserve">. </w:t>
      </w:r>
      <w:r w:rsidRPr="0020338D">
        <w:rPr>
          <w:i w:val="0"/>
          <w:iCs w:val="0"/>
          <w:color w:val="auto"/>
        </w:rPr>
        <w:t xml:space="preserve">Dashed vertical lines indicate the minimum body lengths associated with sperm whale sex and age classes </w:t>
      </w:r>
      <w:r w:rsidR="0020338D" w:rsidRPr="0020338D">
        <w:rPr>
          <w:i w:val="0"/>
          <w:iCs w:val="0"/>
          <w:color w:val="auto"/>
        </w:rPr>
        <w:t xml:space="preserve">defined in </w:t>
      </w:r>
      <w:r w:rsidR="0020338D" w:rsidRPr="0020338D">
        <w:rPr>
          <w:b/>
          <w:bCs/>
          <w:i w:val="0"/>
          <w:iCs w:val="0"/>
          <w:color w:val="auto"/>
        </w:rPr>
        <w:t>Table 1</w:t>
      </w:r>
      <w:r w:rsidR="0020338D" w:rsidRPr="0020338D">
        <w:rPr>
          <w:i w:val="0"/>
          <w:iCs w:val="0"/>
          <w:color w:val="auto"/>
        </w:rPr>
        <w:t xml:space="preserve"> as follows: </w:t>
      </w:r>
      <w:commentRangeStart w:id="82"/>
      <w:r w:rsidR="0020338D" w:rsidRPr="0020338D">
        <w:rPr>
          <w:i w:val="0"/>
          <w:iCs w:val="0"/>
          <w:color w:val="auto"/>
        </w:rPr>
        <w:t>calf (C), juvenile (J), sub-adult (SA), adult female (AF adult male and mature female (AM/MF), maximum female length (Fmax), and mature male (MM).</w:t>
      </w:r>
      <w:commentRangeEnd w:id="82"/>
      <w:r w:rsidR="0020338D" w:rsidRPr="0020338D">
        <w:rPr>
          <w:rStyle w:val="CommentReference"/>
          <w:i w:val="0"/>
          <w:iCs w:val="0"/>
          <w:color w:val="auto"/>
        </w:rPr>
        <w:commentReference w:id="82"/>
      </w:r>
    </w:p>
    <w:p w14:paraId="6E24863A" w14:textId="3598D999" w:rsidR="00866EC2" w:rsidRDefault="00866EC2" w:rsidP="00B67D3F">
      <w:r>
        <w:rPr>
          <w:i/>
          <w:iCs/>
        </w:rPr>
        <w:t xml:space="preserve">P(f) </w:t>
      </w:r>
      <w:r>
        <w:t xml:space="preserve">estimates were robust to varying </w:t>
      </w:r>
      <w:r>
        <w:rPr>
          <w:i/>
          <w:iCs/>
        </w:rPr>
        <w:t xml:space="preserve">chm </w:t>
      </w:r>
      <w:r>
        <w:t xml:space="preserve">and prior </w:t>
      </w:r>
      <w:r>
        <w:rPr>
          <w:i/>
          <w:iCs/>
        </w:rPr>
        <w:t>P(f)</w:t>
      </w:r>
      <w:r>
        <w:t xml:space="preserve"> values for most individuals, particularly for those that had consistently either high or low probabilities of being female (</w:t>
      </w:r>
      <w:r>
        <w:rPr>
          <w:b/>
          <w:bCs/>
        </w:rPr>
        <w:t>Supplementary Material 4</w:t>
      </w:r>
      <w:r>
        <w:t xml:space="preserve">). Individuals for which varying parameter values had a more considerable effect (i.e., &gt; 0.05 difference in </w:t>
      </w:r>
      <w:r>
        <w:rPr>
          <w:i/>
          <w:iCs/>
        </w:rPr>
        <w:t>P(f)</w:t>
      </w:r>
      <w:r>
        <w:t xml:space="preserve"> between scenarios) had generally intermediate posterior </w:t>
      </w:r>
      <w:r>
        <w:rPr>
          <w:i/>
          <w:iCs/>
        </w:rPr>
        <w:t xml:space="preserve">P(f) </w:t>
      </w:r>
      <w:r>
        <w:t xml:space="preserve">estimates (0.25-0.80), and wide bootstrapped 95% confidence intervals. </w:t>
      </w:r>
      <w:r w:rsidRPr="00207D2A">
        <w:t xml:space="preserve">Images of a sample of individuals and their corresponding </w:t>
      </w:r>
      <w:r w:rsidRPr="00207D2A">
        <w:rPr>
          <w:i/>
          <w:iCs/>
        </w:rPr>
        <w:t>P(f)</w:t>
      </w:r>
      <w:r w:rsidRPr="00207D2A">
        <w:t xml:space="preserve"> values are shown in </w:t>
      </w:r>
      <w:r w:rsidRPr="00207D2A">
        <w:rPr>
          <w:b/>
          <w:bCs/>
        </w:rPr>
        <w:t xml:space="preserve">Supplementary Material </w:t>
      </w:r>
      <w:r>
        <w:rPr>
          <w:b/>
          <w:bCs/>
        </w:rPr>
        <w:t>5</w:t>
      </w:r>
      <w:r w:rsidRPr="00207D2A">
        <w:t xml:space="preserve">. </w:t>
      </w:r>
      <w:r>
        <w:t xml:space="preserve"> </w:t>
      </w:r>
    </w:p>
    <w:p w14:paraId="20B5FB0D" w14:textId="1AE213F6" w:rsidR="00583D2A" w:rsidRPr="00207D2A" w:rsidRDefault="00583D2A" w:rsidP="00B67D3F">
      <w:pPr>
        <w:pStyle w:val="Heading4"/>
      </w:pPr>
      <w:r w:rsidRPr="00207D2A">
        <w:rPr>
          <w:rFonts w:cs="Times New Roman"/>
        </w:rPr>
        <w:t>3.3.3 Peduncle dive patterns</w:t>
      </w:r>
    </w:p>
    <w:p w14:paraId="006CE085" w14:textId="2E636193" w:rsidR="00583D2A" w:rsidRPr="00207D2A" w:rsidRDefault="00583D2A" w:rsidP="00583D2A">
      <w:r w:rsidRPr="00207D2A">
        <w:t xml:space="preserve">We inspected </w:t>
      </w:r>
      <w:r w:rsidR="0042222D">
        <w:t>72 recordings (5 – 12 min long)</w:t>
      </w:r>
      <w:r w:rsidRPr="00207D2A">
        <w:t xml:space="preserve"> of the footage from which we extracted whale measurements. Within this footage, we found three individuals doing and 12 individuals receiving peduncle dives out of the 90 individuals for which we had at least one total length measurement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C00B6C" w:rsidRPr="00207D2A">
        <w:rPr>
          <w:b/>
          <w:bCs/>
        </w:rPr>
        <w:t xml:space="preserve">Figure </w:t>
      </w:r>
      <w:r w:rsidRPr="00207D2A">
        <w:lastRenderedPageBreak/>
        <w:fldChar w:fldCharType="end"/>
      </w:r>
      <w:r w:rsidR="00ED60A3">
        <w:rPr>
          <w:b/>
          <w:bCs/>
        </w:rPr>
        <w:t>7</w:t>
      </w:r>
      <w:r w:rsidRPr="00207D2A">
        <w:t xml:space="preserve">). We were able to measure more individuals receiving peduncle dives than those performing them because the frequent diving involved in performing peduncle dives often resulted in an arched body position which was not suitable for accurate length measurements. </w:t>
      </w:r>
    </w:p>
    <w:p w14:paraId="6BEDFAAC" w14:textId="239D989A" w:rsidR="00583D2A" w:rsidRPr="00207D2A" w:rsidRDefault="00583D2A" w:rsidP="00583D2A">
      <w:r w:rsidRPr="00207D2A">
        <w:t>Length measurements of individuals that performed peduncle dives either fell within the total length ranges corresponding to ca</w:t>
      </w:r>
      <w:r w:rsidR="005466B0">
        <w:t>2</w:t>
      </w:r>
      <w:r w:rsidRPr="00207D2A">
        <w:t xml:space="preserve">ves </w:t>
      </w:r>
      <w:commentRangeStart w:id="83"/>
      <w:commentRangeStart w:id="84"/>
      <w:commentRangeStart w:id="85"/>
      <w:r w:rsidRPr="00207D2A">
        <w:t>(n = 1) or juveniles (n = 3</w:t>
      </w:r>
      <w:commentRangeEnd w:id="83"/>
      <w:r w:rsidR="00571C21">
        <w:rPr>
          <w:rStyle w:val="CommentReference"/>
        </w:rPr>
        <w:commentReference w:id="83"/>
      </w:r>
      <w:commentRangeEnd w:id="84"/>
      <w:r w:rsidR="00AD46A2">
        <w:rPr>
          <w:rStyle w:val="CommentReference"/>
        </w:rPr>
        <w:commentReference w:id="84"/>
      </w:r>
      <w:commentRangeEnd w:id="85"/>
      <w:r w:rsidR="00B904CD">
        <w:rPr>
          <w:rStyle w:val="CommentReference"/>
        </w:rPr>
        <w:commentReference w:id="85"/>
      </w:r>
      <w:r w:rsidRPr="00207D2A">
        <w:t xml:space="preserve">;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C00B6C" w:rsidRPr="00207D2A">
        <w:rPr>
          <w:b/>
          <w:bCs/>
        </w:rPr>
        <w:t xml:space="preserve">Figure </w:t>
      </w:r>
      <w:r w:rsidRPr="00207D2A">
        <w:fldChar w:fldCharType="end"/>
      </w:r>
      <w:r w:rsidR="009C20E8">
        <w:rPr>
          <w:b/>
          <w:bCs/>
        </w:rPr>
        <w:t>6</w:t>
      </w:r>
      <w:r w:rsidRPr="00207D2A">
        <w:t xml:space="preserve">). Individuals that received peduncle dives ranged from 8.9 – 12.5 m length, corresponding to the overlapping age/sex classes </w:t>
      </w:r>
      <w:r w:rsidR="009B793A" w:rsidRPr="00207D2A">
        <w:t>that include</w:t>
      </w:r>
      <w:r w:rsidRPr="00207D2A">
        <w:t xml:space="preserve"> adult to mature females and subadult – adult males. </w:t>
      </w:r>
      <w:r w:rsidR="001E0016" w:rsidRPr="00207D2A">
        <w:t>F</w:t>
      </w:r>
      <w:r w:rsidR="002E24A4" w:rsidRPr="00207D2A">
        <w:t xml:space="preserve">our out of </w:t>
      </w:r>
      <w:r w:rsidR="009B793A" w:rsidRPr="00207D2A">
        <w:t>seven</w:t>
      </w:r>
      <w:r w:rsidRPr="00207D2A">
        <w:t xml:space="preserve"> </w:t>
      </w:r>
      <w:r w:rsidR="001E0016" w:rsidRPr="00207D2A">
        <w:t xml:space="preserve">individuals for which we could measure </w:t>
      </w:r>
      <w:r w:rsidR="001E0016" w:rsidRPr="00207D2A">
        <w:rPr>
          <w:i/>
          <w:iCs/>
        </w:rPr>
        <w:t>NR</w:t>
      </w:r>
      <w:r w:rsidR="001E0016" w:rsidRPr="00207D2A">
        <w:rPr>
          <w:i/>
          <w:iCs/>
          <w:vertAlign w:val="subscript"/>
        </w:rPr>
        <w:t xml:space="preserve">flipper </w:t>
      </w:r>
      <w:r w:rsidR="009B793A" w:rsidRPr="00207D2A">
        <w:t xml:space="preserve">–and </w:t>
      </w:r>
      <w:r w:rsidR="001E0016" w:rsidRPr="00207D2A">
        <w:t>thus estimate their probability of being female</w:t>
      </w:r>
      <w:r w:rsidR="009B793A" w:rsidRPr="00207D2A">
        <w:t>—</w:t>
      </w:r>
      <w:r w:rsidRPr="00207D2A">
        <w:t>had high probability and certainty of being female</w:t>
      </w:r>
      <w:r w:rsidR="00C00B6C">
        <w:t xml:space="preserve"> (</w:t>
      </w:r>
      <w:r w:rsidR="00C00B6C">
        <w:rPr>
          <w:i/>
          <w:iCs/>
        </w:rPr>
        <w:t xml:space="preserve">P(f) = </w:t>
      </w:r>
      <w:r w:rsidR="00C00B6C">
        <w:t>1, 95% CI [0.99, 1.00]</w:t>
      </w:r>
      <w:r w:rsidR="001E0016" w:rsidRPr="00207D2A">
        <w:t>.</w:t>
      </w:r>
      <w:r w:rsidRPr="00207D2A">
        <w:t xml:space="preserve"> </w:t>
      </w:r>
      <w:r w:rsidR="009B793A" w:rsidRPr="00207D2A">
        <w:t xml:space="preserve">The remaining three individuals had </w:t>
      </w:r>
      <w:commentRangeStart w:id="86"/>
      <w:r w:rsidR="009B793A" w:rsidRPr="00207D2A">
        <w:t xml:space="preserve">lower </w:t>
      </w:r>
      <w:commentRangeEnd w:id="86"/>
      <w:r w:rsidR="00B904CD">
        <w:rPr>
          <w:rStyle w:val="CommentReference"/>
        </w:rPr>
        <w:commentReference w:id="86"/>
      </w:r>
      <w:r w:rsidR="009B793A" w:rsidRPr="00207D2A">
        <w:t xml:space="preserve">probabilities of being female associated with a high degree of uncertainty (ID11 </w:t>
      </w:r>
      <w:r w:rsidR="009B793A" w:rsidRPr="00B67D3F">
        <w:rPr>
          <w:i/>
          <w:iCs/>
        </w:rPr>
        <w:t>P(f)</w:t>
      </w:r>
      <w:r w:rsidR="009B793A" w:rsidRPr="00207D2A">
        <w:t xml:space="preserve"> = 0.</w:t>
      </w:r>
      <w:r w:rsidR="00C00B6C">
        <w:t>38</w:t>
      </w:r>
      <w:r w:rsidR="009B793A" w:rsidRPr="00207D2A">
        <w:t xml:space="preserve">, 95% CI [&lt;0.01, 1.00]; ID75 </w:t>
      </w:r>
      <w:r w:rsidR="009B793A" w:rsidRPr="00B67D3F">
        <w:rPr>
          <w:i/>
          <w:iCs/>
        </w:rPr>
        <w:t xml:space="preserve">P(f) </w:t>
      </w:r>
      <w:r w:rsidR="009B793A" w:rsidRPr="00207D2A">
        <w:t>= 0.6</w:t>
      </w:r>
      <w:r w:rsidR="00C00B6C">
        <w:t>1</w:t>
      </w:r>
      <w:r w:rsidR="009B793A" w:rsidRPr="00207D2A">
        <w:t>, 95% CI [0.1</w:t>
      </w:r>
      <w:r w:rsidR="00C00B6C">
        <w:t>2</w:t>
      </w:r>
      <w:r w:rsidR="009B793A" w:rsidRPr="00207D2A">
        <w:t>, 0.9</w:t>
      </w:r>
      <w:r w:rsidR="00C00B6C">
        <w:t>6</w:t>
      </w:r>
      <w:r w:rsidR="009B793A" w:rsidRPr="00207D2A">
        <w:t xml:space="preserve">]; ID76 </w:t>
      </w:r>
      <w:r w:rsidR="009B793A" w:rsidRPr="00B67D3F">
        <w:rPr>
          <w:i/>
          <w:iCs/>
        </w:rPr>
        <w:t>P(f)</w:t>
      </w:r>
      <w:r w:rsidR="009B793A" w:rsidRPr="00207D2A">
        <w:t xml:space="preserve"> = 0.</w:t>
      </w:r>
      <w:r w:rsidR="00C00B6C">
        <w:t>91</w:t>
      </w:r>
      <w:r w:rsidR="00052A57" w:rsidRPr="00207D2A">
        <w:t>, 95% CI [0.5</w:t>
      </w:r>
      <w:r w:rsidR="00C00B6C">
        <w:t>2</w:t>
      </w:r>
      <w:r w:rsidR="00052A57" w:rsidRPr="00207D2A">
        <w:t>, 1.00];</w:t>
      </w:r>
      <w:r w:rsidR="009B793A" w:rsidRPr="00207D2A">
        <w:t xml:space="preserve"> </w:t>
      </w:r>
      <w:r w:rsidRPr="00207D2A">
        <w:fldChar w:fldCharType="begin"/>
      </w:r>
      <w:r w:rsidRPr="00207D2A">
        <w:instrText xml:space="preserve"> REF _Ref201777743 \h </w:instrText>
      </w:r>
      <w:r w:rsidR="008E3BC8" w:rsidRPr="00207D2A">
        <w:instrText xml:space="preserve"> \* MERGEFORMAT </w:instrText>
      </w:r>
      <w:r w:rsidRPr="00207D2A">
        <w:fldChar w:fldCharType="separate"/>
      </w:r>
      <w:r w:rsidR="00C00B6C" w:rsidRPr="00207D2A">
        <w:rPr>
          <w:b/>
          <w:bCs/>
        </w:rPr>
        <w:t xml:space="preserve">Figure </w:t>
      </w:r>
      <w:r w:rsidRPr="00207D2A">
        <w:fldChar w:fldCharType="end"/>
      </w:r>
      <w:r w:rsidR="00DD5057">
        <w:rPr>
          <w:b/>
          <w:bCs/>
        </w:rPr>
        <w:t>7</w:t>
      </w:r>
      <w:r w:rsidR="00052A57" w:rsidRPr="00207D2A">
        <w:t>)</w:t>
      </w:r>
      <w:r w:rsidRPr="00207D2A">
        <w:t>.</w:t>
      </w:r>
    </w:p>
    <w:p w14:paraId="23B686B5" w14:textId="68AC55E7" w:rsidR="00583D2A" w:rsidRPr="00207D2A" w:rsidRDefault="005E293F" w:rsidP="00583D2A">
      <w:pPr>
        <w:keepNext/>
      </w:pPr>
      <w:del w:id="87" w:author="Christine K" w:date="2025-09-26T13:54:00Z" w16du:dateUtc="2025-09-26T20:54:00Z">
        <w:r w:rsidRPr="00207D2A" w:rsidDel="00B904CD">
          <w:rPr>
            <w:noProof/>
          </w:rPr>
          <mc:AlternateContent>
            <mc:Choice Requires="wps">
              <w:drawing>
                <wp:anchor distT="0" distB="0" distL="114300" distR="114300" simplePos="0" relativeHeight="251659264" behindDoc="0" locked="0" layoutInCell="1" allowOverlap="1" wp14:anchorId="44AA36F8" wp14:editId="40558D42">
                  <wp:simplePos x="0" y="0"/>
                  <wp:positionH relativeFrom="column">
                    <wp:posOffset>5747518</wp:posOffset>
                  </wp:positionH>
                  <wp:positionV relativeFrom="paragraph">
                    <wp:posOffset>2427273</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24B8CB" id="Rectangle 29" o:spid="_x0000_s1026" style="position:absolute;margin-left:452.55pt;margin-top:191.1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" fillcolor="white [3212]" stroked="f" strokeweight="1pt"/>
              </w:pict>
            </mc:Fallback>
          </mc:AlternateContent>
        </w:r>
      </w:del>
      <w:r w:rsidR="00EB5564">
        <w:rPr>
          <w:noProof/>
        </w:rPr>
        <w:drawing>
          <wp:inline distT="0" distB="0" distL="0" distR="0" wp14:anchorId="109E142E" wp14:editId="4E07B5FA">
            <wp:extent cx="5943600" cy="3396615"/>
            <wp:effectExtent l="0" t="0" r="0" b="0"/>
            <wp:docPr id="805550093" name="Picture 3" descr="A graph showing a number of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550093" name="Picture 3" descr="A graph showing a number of points&#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194E32DC" w14:textId="0F457479" w:rsidR="00EB5564" w:rsidRPr="00EB5564" w:rsidRDefault="00583D2A" w:rsidP="00B67D3F">
      <w:pPr>
        <w:pStyle w:val="Caption"/>
      </w:pPr>
      <w:bookmarkStart w:id="88" w:name="_Ref201915523"/>
      <w:r w:rsidRPr="00207D2A">
        <w:rPr>
          <w:b/>
          <w:bCs/>
          <w:color w:val="auto"/>
        </w:rPr>
        <w:t xml:space="preserve">Figure </w:t>
      </w:r>
      <w:bookmarkEnd w:id="88"/>
      <w:r w:rsidR="00CF02DB">
        <w:rPr>
          <w:b/>
          <w:bCs/>
          <w:color w:val="auto"/>
        </w:rPr>
        <w:t>7</w:t>
      </w:r>
      <w:r w:rsidRPr="00207D2A">
        <w:rPr>
          <w:b/>
          <w:bCs/>
          <w:color w:val="auto"/>
        </w:rPr>
        <w:t xml:space="preserve">. </w:t>
      </w:r>
      <w:r w:rsidRPr="0020338D">
        <w:rPr>
          <w:i w:val="0"/>
          <w:iCs w:val="0"/>
          <w:color w:val="auto"/>
        </w:rPr>
        <w:t xml:space="preserve">Mean total length (m) distribution of individual sperm whales observed doing, receiving, or not involved in peduncle dives (PD). Points are colored by the </w:t>
      </w:r>
      <w:r w:rsidR="00A74405" w:rsidRPr="0020338D">
        <w:rPr>
          <w:i w:val="0"/>
          <w:iCs w:val="0"/>
          <w:color w:val="auto"/>
        </w:rPr>
        <w:t xml:space="preserve">bootstrapped </w:t>
      </w:r>
      <w:r w:rsidRPr="0020338D">
        <w:rPr>
          <w:i w:val="0"/>
          <w:iCs w:val="0"/>
          <w:color w:val="auto"/>
        </w:rPr>
        <w:t xml:space="preserve">mean P(f) estimated using </w:t>
      </w:r>
      <w:r w:rsidR="00A74405" w:rsidRPr="0020338D">
        <w:rPr>
          <w:color w:val="auto"/>
        </w:rPr>
        <w:t>NR</w:t>
      </w:r>
      <w:r w:rsidR="00A74405" w:rsidRPr="0020338D">
        <w:rPr>
          <w:color w:val="auto"/>
          <w:vertAlign w:val="subscript"/>
        </w:rPr>
        <w:t>flipper</w:t>
      </w:r>
      <w:r w:rsidR="00A74405" w:rsidRPr="0020338D">
        <w:rPr>
          <w:i w:val="0"/>
          <w:iCs w:val="0"/>
          <w:color w:val="auto"/>
        </w:rPr>
        <w:t xml:space="preserve"> </w:t>
      </w:r>
      <w:r w:rsidRPr="0020338D">
        <w:rPr>
          <w:i w:val="0"/>
          <w:iCs w:val="0"/>
          <w:color w:val="auto"/>
        </w:rPr>
        <w:t xml:space="preserve">models or </w:t>
      </w:r>
      <w:commentRangeStart w:id="89"/>
      <w:r w:rsidRPr="0020338D">
        <w:rPr>
          <w:i w:val="0"/>
          <w:iCs w:val="0"/>
          <w:color w:val="auto"/>
        </w:rPr>
        <w:t xml:space="preserve">are </w:t>
      </w:r>
      <w:r w:rsidR="00A74405" w:rsidRPr="0020338D">
        <w:rPr>
          <w:i w:val="0"/>
          <w:iCs w:val="0"/>
          <w:color w:val="auto"/>
        </w:rPr>
        <w:t>shown as asterisks</w:t>
      </w:r>
      <w:r w:rsidRPr="0020338D">
        <w:rPr>
          <w:i w:val="0"/>
          <w:iCs w:val="0"/>
          <w:color w:val="auto"/>
        </w:rPr>
        <w:t xml:space="preserve"> if </w:t>
      </w:r>
      <w:r w:rsidR="00A74405" w:rsidRPr="0020338D">
        <w:rPr>
          <w:color w:val="auto"/>
        </w:rPr>
        <w:t>NR</w:t>
      </w:r>
      <w:r w:rsidR="00A74405" w:rsidRPr="0020338D">
        <w:rPr>
          <w:color w:val="auto"/>
          <w:vertAlign w:val="subscript"/>
        </w:rPr>
        <w:t>flipper</w:t>
      </w:r>
      <w:r w:rsidRPr="0020338D">
        <w:rPr>
          <w:i w:val="0"/>
          <w:iCs w:val="0"/>
          <w:color w:val="auto"/>
        </w:rPr>
        <w:t xml:space="preserve"> could not be </w:t>
      </w:r>
      <w:r w:rsidR="00232656" w:rsidRPr="0020338D">
        <w:rPr>
          <w:i w:val="0"/>
          <w:iCs w:val="0"/>
          <w:color w:val="auto"/>
        </w:rPr>
        <w:t>measure</w:t>
      </w:r>
      <w:commentRangeEnd w:id="89"/>
      <w:r w:rsidR="00B904CD">
        <w:rPr>
          <w:rStyle w:val="CommentReference"/>
          <w:i w:val="0"/>
          <w:iCs w:val="0"/>
          <w:color w:val="auto"/>
        </w:rPr>
        <w:commentReference w:id="89"/>
      </w:r>
      <w:r w:rsidR="00232656" w:rsidRPr="0020338D">
        <w:rPr>
          <w:i w:val="0"/>
          <w:iCs w:val="0"/>
          <w:color w:val="auto"/>
        </w:rPr>
        <w:t>d</w:t>
      </w:r>
      <w:r w:rsidRPr="0020338D">
        <w:rPr>
          <w:i w:val="0"/>
          <w:iCs w:val="0"/>
          <w:color w:val="auto"/>
        </w:rPr>
        <w:t xml:space="preserve">. </w:t>
      </w:r>
      <w:r w:rsidR="0020338D" w:rsidRPr="0020338D">
        <w:rPr>
          <w:rStyle w:val="CommentReference"/>
          <w:i w:val="0"/>
          <w:iCs w:val="0"/>
          <w:color w:val="auto"/>
          <w:sz w:val="18"/>
          <w:szCs w:val="18"/>
        </w:rPr>
        <w:t xml:space="preserve">Dashed horizontal </w:t>
      </w:r>
      <w:r w:rsidR="0020338D" w:rsidRPr="0020338D">
        <w:rPr>
          <w:i w:val="0"/>
          <w:iCs w:val="0"/>
          <w:color w:val="auto"/>
        </w:rPr>
        <w:t>lines show age-developmental stage classes defined</w:t>
      </w:r>
      <w:r w:rsidR="0020338D" w:rsidRPr="0020338D">
        <w:rPr>
          <w:b/>
          <w:bCs/>
          <w:i w:val="0"/>
          <w:iCs w:val="0"/>
          <w:color w:val="auto"/>
        </w:rPr>
        <w:t xml:space="preserve"> in Table 1</w:t>
      </w:r>
      <w:r w:rsidR="0020338D" w:rsidRPr="0020338D">
        <w:rPr>
          <w:i w:val="0"/>
          <w:iCs w:val="0"/>
          <w:color w:val="auto"/>
        </w:rPr>
        <w:t xml:space="preserve"> as follows: </w:t>
      </w:r>
      <w:commentRangeStart w:id="90"/>
      <w:r w:rsidR="0020338D" w:rsidRPr="0020338D">
        <w:rPr>
          <w:i w:val="0"/>
          <w:iCs w:val="0"/>
          <w:color w:val="auto"/>
        </w:rPr>
        <w:t>calf (C), juvenile (J), sub-adult (SA), adult female (AF adult male and mature female (AM/MF), maximum female length (Fmax), and mature male (MM).</w:t>
      </w:r>
      <w:commentRangeEnd w:id="90"/>
      <w:r w:rsidR="0020338D" w:rsidRPr="0020338D">
        <w:rPr>
          <w:rStyle w:val="CommentReference"/>
          <w:i w:val="0"/>
          <w:iCs w:val="0"/>
          <w:color w:val="auto"/>
          <w:sz w:val="18"/>
          <w:szCs w:val="18"/>
        </w:rPr>
        <w:commentReference w:id="90"/>
      </w:r>
    </w:p>
    <w:p w14:paraId="0672BFB9" w14:textId="3ED2CDB2" w:rsidR="00862972" w:rsidRPr="00207D2A" w:rsidRDefault="00AC5D18" w:rsidP="00EA7AE3">
      <w:pPr>
        <w:pStyle w:val="Heading2"/>
        <w:rPr>
          <w:rFonts w:cs="Times New Roman"/>
        </w:rPr>
      </w:pPr>
      <w:r w:rsidRPr="00B67D3F">
        <w:rPr>
          <w:rFonts w:cs="Times New Roman"/>
        </w:rPr>
        <w:lastRenderedPageBreak/>
        <w:t>4. DISCUSSION</w:t>
      </w:r>
    </w:p>
    <w:p w14:paraId="7F271DC8" w14:textId="7FBA9011" w:rsidR="00B80788" w:rsidRPr="00207D2A" w:rsidRDefault="00B80788" w:rsidP="00B80788">
      <w:pPr>
        <w:spacing w:line="360" w:lineRule="auto"/>
      </w:pPr>
      <w:r w:rsidRPr="00207D2A">
        <w:t xml:space="preserve">We developed a minimally invasive method of inferring sperm whale developmental stage and sex by leveraging prior knowledge on sperm whale morphometric development and sexual dimorphism. </w:t>
      </w:r>
      <w:r w:rsidR="00D0654D">
        <w:t>UAV</w:t>
      </w:r>
      <w:r w:rsidRPr="00207D2A">
        <w:t>-based body length (</w:t>
      </w:r>
      <w:r w:rsidRPr="00207D2A">
        <w:rPr>
          <w:i/>
          <w:iCs/>
        </w:rPr>
        <w:t>TL</w:t>
      </w:r>
      <w:r w:rsidRPr="00207D2A">
        <w:t xml:space="preserve">) estimates provide useful proxies for developmental stages and can help refine the traditionally used ‘calf/mature female-immature/mature male’ classification system. Applying Bayesian theory, we estimated the posterior probabilities of individuals belonging to either sex given their </w:t>
      </w:r>
      <w:r w:rsidRPr="00207D2A">
        <w:rPr>
          <w:i/>
          <w:iCs/>
        </w:rPr>
        <w:t xml:space="preserve">TL </w:t>
      </w:r>
      <w:r w:rsidRPr="00207D2A">
        <w:t xml:space="preserve">and </w:t>
      </w:r>
      <w:r w:rsidRPr="00207D2A">
        <w:rPr>
          <w:i/>
          <w:iCs/>
        </w:rPr>
        <w:t>NR</w:t>
      </w:r>
      <w:r w:rsidRPr="00207D2A">
        <w:rPr>
          <w:i/>
          <w:iCs/>
          <w:vertAlign w:val="subscript"/>
        </w:rPr>
        <w:t>flipper</w:t>
      </w:r>
      <w:r w:rsidRPr="00207D2A">
        <w:t xml:space="preserve">. Despite uncertainty arising from different sources of measurement error, </w:t>
      </w:r>
      <w:commentRangeStart w:id="91"/>
      <w:r w:rsidRPr="00207D2A">
        <w:t>we found that nose-to-body ratio measurements based on snout to flipper distances (</w:t>
      </w:r>
      <w:r w:rsidRPr="00207D2A">
        <w:rPr>
          <w:i/>
          <w:iCs/>
        </w:rPr>
        <w:t>NR</w:t>
      </w:r>
      <w:r w:rsidRPr="00207D2A">
        <w:rPr>
          <w:i/>
          <w:iCs/>
          <w:vertAlign w:val="subscript"/>
        </w:rPr>
        <w:t>flipper</w:t>
      </w:r>
      <w:r w:rsidRPr="00207D2A">
        <w:t>) reliably captured the development of sexual dimorphism in sperm whales’ noses</w:t>
      </w:r>
      <w:r w:rsidR="0056733A">
        <w:t>, with male and female growth curves diverging with increasing length</w:t>
      </w:r>
      <w:r w:rsidRPr="00207D2A">
        <w:fldChar w:fldCharType="begin"/>
      </w:r>
      <w:r w:rsidR="00DC1D0D">
        <w:instrText xml:space="preserve"> ADDIN ZOTERO_ITEM CSL_CITATION {"citationID":"a1rt14bckep","properties":{"formattedCitation":"\\super 22,23\\nosupersub{}","plainCitation":"22,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DC1D0D" w:rsidRPr="00DC1D0D">
        <w:rPr>
          <w:kern w:val="0"/>
          <w:szCs w:val="24"/>
          <w:vertAlign w:val="superscript"/>
          <w:lang w:val="en-US"/>
        </w:rPr>
        <w:t>22,23</w:t>
      </w:r>
      <w:r w:rsidRPr="00207D2A">
        <w:fldChar w:fldCharType="end"/>
      </w:r>
      <w:r w:rsidRPr="00207D2A">
        <w:t xml:space="preserve">. </w:t>
      </w:r>
      <w:commentRangeEnd w:id="91"/>
      <w:r w:rsidR="0056733A">
        <w:rPr>
          <w:rStyle w:val="CommentReference"/>
        </w:rPr>
        <w:commentReference w:id="91"/>
      </w:r>
      <w:commentRangeStart w:id="92"/>
      <w:r w:rsidR="0056733A">
        <w:t>S</w:t>
      </w:r>
      <w:r w:rsidRPr="00207D2A">
        <w:t>ome individuals could be classified as males</w:t>
      </w:r>
      <w:r w:rsidR="00820837" w:rsidRPr="00207D2A">
        <w:t xml:space="preserve"> or </w:t>
      </w:r>
      <w:r w:rsidRPr="00207D2A">
        <w:t xml:space="preserve">females with high confidence based on their posterior probability estimates, </w:t>
      </w:r>
      <w:r w:rsidR="0056733A">
        <w:t xml:space="preserve">while </w:t>
      </w:r>
      <w:r w:rsidRPr="00207D2A">
        <w:t xml:space="preserve">others lacked the certainty to be assigned as either. </w:t>
      </w:r>
      <w:commentRangeEnd w:id="92"/>
      <w:r w:rsidR="0056733A">
        <w:rPr>
          <w:rStyle w:val="CommentReference"/>
        </w:rPr>
        <w:commentReference w:id="92"/>
      </w:r>
      <w:r w:rsidRPr="00207D2A">
        <w:t xml:space="preserve">Our inspection of peduncle dive patterns (PD) illustrates how our numeric representation of morphological ‘femaleness’ and developmental stage inferences can inform behavioural analyses. Based on simple photogrammetric measurements and a low-cost </w:t>
      </w:r>
      <w:r w:rsidR="00D0654D">
        <w:t>UAV</w:t>
      </w:r>
      <w:r w:rsidRPr="00207D2A">
        <w:t xml:space="preserve"> system, our approach can add key demographic information into sperm whale behavioural analyses and population models. </w:t>
      </w:r>
    </w:p>
    <w:p w14:paraId="4B7D0133" w14:textId="157FFEAF" w:rsidR="00B80788" w:rsidRPr="00207D2A" w:rsidRDefault="00B80788" w:rsidP="00B80788">
      <w:pPr>
        <w:pStyle w:val="Heading3"/>
        <w:rPr>
          <w:rFonts w:cs="Times New Roman"/>
        </w:rPr>
      </w:pPr>
      <w:r w:rsidRPr="00207D2A">
        <w:rPr>
          <w:rFonts w:cs="Times New Roman"/>
        </w:rPr>
        <w:t>4.1 | Developmental stage inferences</w:t>
      </w:r>
    </w:p>
    <w:p w14:paraId="34F1F880" w14:textId="12765D79" w:rsidR="00B80788" w:rsidRPr="00207D2A" w:rsidRDefault="0056733A" w:rsidP="00B80788">
      <w:pPr>
        <w:spacing w:line="360" w:lineRule="auto"/>
      </w:pPr>
      <w:commentRangeStart w:id="93"/>
      <w:r>
        <w:t>O</w:t>
      </w:r>
      <w:r w:rsidRPr="00207D2A">
        <w:t xml:space="preserve">ur estimates of total body length </w:t>
      </w:r>
      <w:r>
        <w:t>were</w:t>
      </w:r>
      <w:r w:rsidRPr="00207D2A">
        <w:t xml:space="preserve"> within previously reported size ranges for sperm whales obtained through direct measurements </w:t>
      </w:r>
      <w:r w:rsidRPr="00207D2A">
        <w:fldChar w:fldCharType="begin"/>
      </w:r>
      <w:r w:rsidR="00A40687">
        <w:instrText xml:space="preserve"> ADDIN ZOTERO_ITEM CSL_CITATION {"citationID":"a16gv4nek9a","properties":{"formattedCitation":"\\super 34,41\\nosupersub{}","plainCitation":"34,41","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Pr="00207D2A">
        <w:fldChar w:fldCharType="separate"/>
      </w:r>
      <w:r w:rsidR="00A40687" w:rsidRPr="00A40687">
        <w:rPr>
          <w:kern w:val="0"/>
          <w:szCs w:val="24"/>
          <w:vertAlign w:val="superscript"/>
          <w:lang w:val="en-US"/>
        </w:rPr>
        <w:t>34,41</w:t>
      </w:r>
      <w:r w:rsidRPr="00207D2A">
        <w:fldChar w:fldCharType="end"/>
      </w:r>
      <w:r w:rsidRPr="00207D2A">
        <w:t xml:space="preserve">. </w:t>
      </w:r>
      <w:commentRangeEnd w:id="93"/>
      <w:r w:rsidR="007D5A61">
        <w:rPr>
          <w:rStyle w:val="CommentReference"/>
        </w:rPr>
        <w:commentReference w:id="93"/>
      </w:r>
      <w:r w:rsidR="00B80788" w:rsidRPr="00207D2A">
        <w:t xml:space="preserve">The uncertainty in </w:t>
      </w:r>
      <w:r w:rsidR="00B80788" w:rsidRPr="00207D2A">
        <w:rPr>
          <w:i/>
          <w:iCs/>
        </w:rPr>
        <w:t xml:space="preserve">TL </w:t>
      </w:r>
      <w:r w:rsidR="00B80788" w:rsidRPr="00207D2A">
        <w:t>estimates of our UAV system (CV = 2.0</w:t>
      </w:r>
      <w:commentRangeStart w:id="94"/>
      <w:r w:rsidR="00B80788" w:rsidRPr="00207D2A">
        <w:t xml:space="preserve">%) </w:t>
      </w:r>
      <w:r w:rsidR="007D5A61">
        <w:t>was comparable to most</w:t>
      </w:r>
      <w:r w:rsidR="00B80788" w:rsidRPr="00207D2A">
        <w:t xml:space="preserve"> </w:t>
      </w:r>
      <w:commentRangeEnd w:id="94"/>
      <w:r w:rsidR="007D5A61">
        <w:rPr>
          <w:rStyle w:val="CommentReference"/>
        </w:rPr>
        <w:commentReference w:id="94"/>
      </w:r>
      <w:r w:rsidR="00B80788" w:rsidRPr="00207D2A">
        <w:t>boat-based photogrammetric methods relying on laser photogrammetry</w:t>
      </w:r>
      <w:r w:rsidR="0020338D">
        <w:t xml:space="preserve"> (</w:t>
      </w:r>
      <w:r w:rsidR="0020338D" w:rsidRPr="0020338D">
        <w:t>CV = 1.3 - 5.1%</w:t>
      </w:r>
      <w:r w:rsidR="00B80788" w:rsidRPr="00207D2A">
        <w:fldChar w:fldCharType="begin"/>
      </w:r>
      <w:r w:rsidR="00164AF4">
        <w:instrText xml:space="preserve"> ADDIN ZOTERO_ITEM CSL_CITATION {"citationID":"a1jmmerfdta","properties":{"formattedCitation":"\\super 42\\uc0\\u8211{}44\\nosupersub{}","plainCitation":"42–44","noteIndex":0},"citationItems":[{"id":41,"uris":["http://zotero.org/users/5395629/items/VDH3ARTP"],"itemData":{"id":41,"type":"article-journal","container-title":"Reports of the International Whaling Commission","page":"581 - 588","title":"A simple photographic technique for measuring the length of whales from boats at sea","volume":"40","author":[{"family":"Gordon","given":"Jonathan"}],"issued":{"date-parts":[["1990"]]}}},{"id":40,"uris":["http://zotero.org/users/5395629/items/3Y7QGLEB"],"itemData":{"id":40,"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label":"page"},{"id":43,"uris":["http://zotero.org/users/5395629/items/QA8F9VG4"],"itemData":{"id":43,"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language":"en","page":"862-879","source":"DOI.org (Crossref)","title":"A simple photogrammetric technique to measure sperm whales at sea","volume":"22","author":[{"family":"Jaquet","given":"Nathalie"}],"issued":{"date-parts":[["2006",10]]}}}],"schema":"https://github.com/citation-style-language/schema/raw/master/csl-citation.json"} </w:instrText>
      </w:r>
      <w:r w:rsidR="00B80788" w:rsidRPr="00207D2A">
        <w:fldChar w:fldCharType="separate"/>
      </w:r>
      <w:r w:rsidR="00164AF4" w:rsidRPr="00164AF4">
        <w:rPr>
          <w:kern w:val="0"/>
          <w:szCs w:val="24"/>
          <w:vertAlign w:val="superscript"/>
          <w:lang w:val="en-US"/>
        </w:rPr>
        <w:t>42–44</w:t>
      </w:r>
      <w:r w:rsidR="00B80788" w:rsidRPr="00207D2A">
        <w:fldChar w:fldCharType="end"/>
      </w:r>
      <w:r w:rsidR="0020338D">
        <w:t>)</w:t>
      </w:r>
      <w:r w:rsidR="00B80788" w:rsidRPr="00207D2A">
        <w:t xml:space="preserve">. However, our UAV system had higher uncertainty </w:t>
      </w:r>
      <w:r w:rsidR="007D5A61">
        <w:t xml:space="preserve">than </w:t>
      </w:r>
      <w:r w:rsidR="00820837" w:rsidRPr="00207D2A">
        <w:t>state-of-the-art</w:t>
      </w:r>
      <w:r w:rsidR="00B80788" w:rsidRPr="00207D2A">
        <w:t xml:space="preserve"> approaches for measuring sperm whales with UAV systems equipped with laser altimeters </w:t>
      </w:r>
      <w:r w:rsidR="00A446F9">
        <w:t>(CV = 1.0%</w:t>
      </w:r>
      <w:r w:rsidR="00B80788" w:rsidRPr="00207D2A">
        <w:fldChar w:fldCharType="begin"/>
      </w:r>
      <w:r w:rsidR="00164AF4">
        <w:instrText xml:space="preserve"> ADDIN ZOTERO_ITEM CSL_CITATION {"citationID":"audceee5fp","properties":{"formattedCitation":"\\super 45\\nosupersub{}","plainCitation":"45","noteIndex":0},"citationItems":[{"id":1309,"uris":["http://zotero.org/users/5395629/items/KGLHBNND"],"itemData":{"id":1309,"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schema":"https://github.com/citation-style-language/schema/raw/master/csl-citation.json"} </w:instrText>
      </w:r>
      <w:r w:rsidR="00B80788" w:rsidRPr="00207D2A">
        <w:fldChar w:fldCharType="separate"/>
      </w:r>
      <w:r w:rsidR="00164AF4" w:rsidRPr="00164AF4">
        <w:rPr>
          <w:kern w:val="0"/>
          <w:szCs w:val="24"/>
          <w:vertAlign w:val="superscript"/>
          <w:lang w:val="en-US"/>
        </w:rPr>
        <w:t>45</w:t>
      </w:r>
      <w:r w:rsidR="00B80788" w:rsidRPr="00207D2A">
        <w:fldChar w:fldCharType="end"/>
      </w:r>
      <w:r w:rsidR="00A446F9">
        <w:t>)</w:t>
      </w:r>
      <w:r w:rsidR="00B80788" w:rsidRPr="00207D2A">
        <w:t>. While some research objectives, like detecting individual changes in morphometry over time, may require a higher level of precision, some uncertainty may be acceptable in studies looking at general patterns across a population</w:t>
      </w:r>
      <w:r w:rsidR="00441A85">
        <w:t xml:space="preserve"> (e.g.</w:t>
      </w:r>
      <w:r w:rsidR="00B80788" w:rsidRPr="00207D2A">
        <w:fldChar w:fldCharType="begin"/>
      </w:r>
      <w:r w:rsidR="00164AF4">
        <w:instrText xml:space="preserve"> ADDIN ZOTERO_ITEM CSL_CITATION {"citationID":"asn8v0ulip","properties":{"formattedCitation":"\\super 46\\nosupersub{}","plainCitation":"46","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B80788" w:rsidRPr="00207D2A">
        <w:fldChar w:fldCharType="separate"/>
      </w:r>
      <w:r w:rsidR="00164AF4" w:rsidRPr="00164AF4">
        <w:rPr>
          <w:kern w:val="0"/>
          <w:szCs w:val="24"/>
          <w:vertAlign w:val="superscript"/>
          <w:lang w:val="en-US"/>
        </w:rPr>
        <w:t>46</w:t>
      </w:r>
      <w:r w:rsidR="00B80788" w:rsidRPr="00207D2A">
        <w:fldChar w:fldCharType="end"/>
      </w:r>
      <w:r w:rsidR="00441A85">
        <w:t>)</w:t>
      </w:r>
      <w:r w:rsidR="00B80788" w:rsidRPr="00207D2A">
        <w:t xml:space="preserve">. Additionally, information </w:t>
      </w:r>
      <w:r w:rsidR="00820837" w:rsidRPr="00207D2A">
        <w:t>on</w:t>
      </w:r>
      <w:r w:rsidR="00B80788" w:rsidRPr="00207D2A">
        <w:t xml:space="preserve"> measurement error can be incorporated in statistical analyses, allowing for a measured interpretation of resulting patterns and parameter estimates</w:t>
      </w:r>
      <w:r w:rsidR="00B80788" w:rsidRPr="00207D2A">
        <w:fldChar w:fldCharType="begin"/>
      </w:r>
      <w:r w:rsidR="00164AF4">
        <w:instrText xml:space="preserve"> ADDIN ZOTERO_ITEM CSL_CITATION {"citationID":"a2dfmbtltqc","properties":{"formattedCitation":"\\super 10\\nosupersub{}","plainCitation":"10","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00B80788" w:rsidRPr="00207D2A">
        <w:fldChar w:fldCharType="separate"/>
      </w:r>
      <w:r w:rsidR="00164AF4" w:rsidRPr="00164AF4">
        <w:rPr>
          <w:kern w:val="0"/>
          <w:szCs w:val="24"/>
          <w:vertAlign w:val="superscript"/>
          <w:lang w:val="en-US"/>
        </w:rPr>
        <w:t>10</w:t>
      </w:r>
      <w:r w:rsidR="00B80788" w:rsidRPr="00207D2A">
        <w:fldChar w:fldCharType="end"/>
      </w:r>
      <w:r w:rsidR="00B80788" w:rsidRPr="00207D2A">
        <w:t>.</w:t>
      </w:r>
    </w:p>
    <w:p w14:paraId="41D704B1" w14:textId="0B94AABB" w:rsidR="00B80788" w:rsidRPr="00207D2A" w:rsidRDefault="00B80788" w:rsidP="00B80788">
      <w:pPr>
        <w:spacing w:line="360" w:lineRule="auto"/>
      </w:pPr>
      <w:r w:rsidRPr="00207D2A">
        <w:t>The size-based developmental stage classes we propose refine the existing field-based classification</w:t>
      </w:r>
      <w:r w:rsidR="00D0654D">
        <w:t xml:space="preserve"> typically used for sperm whales across the globe</w:t>
      </w:r>
      <w:r w:rsidRPr="00207D2A">
        <w:t>. The size range</w:t>
      </w:r>
      <w:r w:rsidR="00820837" w:rsidRPr="00207D2A">
        <w:t>s</w:t>
      </w:r>
      <w:r w:rsidRPr="00207D2A">
        <w:t xml:space="preserve"> of our proposed developmental stages (</w:t>
      </w:r>
      <w:r w:rsidRPr="00207D2A">
        <w:rPr>
          <w:b/>
          <w:bCs/>
        </w:rPr>
        <w:t>Table 1</w:t>
      </w:r>
      <w:r w:rsidRPr="00207D2A">
        <w:t>) are based on the size distributions at given developmental milestones (e.g., most individuals that rely exclusively on milk are under 5.5 m long; individuals that incorporate solid foods but still primarily rely on milk (i.e., juveniles) are between 5.5 – 7.6 m long) that are well grounded on anatomical, dietary, and gonadal analyses</w:t>
      </w:r>
      <w:r w:rsidRPr="00207D2A">
        <w:fldChar w:fldCharType="begin"/>
      </w:r>
      <w:r w:rsidR="00A40687">
        <w:instrText xml:space="preserve"> ADDIN ZOTERO_ITEM CSL_CITATION {"citationID":"a19u9k61417","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00A40687" w:rsidRPr="00A40687">
        <w:rPr>
          <w:kern w:val="0"/>
          <w:szCs w:val="24"/>
          <w:vertAlign w:val="superscript"/>
          <w:lang w:val="en-US"/>
        </w:rPr>
        <w:t>34</w:t>
      </w:r>
      <w:r w:rsidRPr="00207D2A">
        <w:fldChar w:fldCharType="end"/>
      </w:r>
      <w:r w:rsidRPr="00207D2A">
        <w:t xml:space="preserve">. Inferences of age or developmental stages based on body size have been </w:t>
      </w:r>
      <w:r w:rsidR="00820837" w:rsidRPr="00207D2A">
        <w:t xml:space="preserve">used in the past </w:t>
      </w:r>
      <w:r w:rsidRPr="00207D2A">
        <w:t>to model population parameters</w:t>
      </w:r>
      <w:r w:rsidR="00820837" w:rsidRPr="00207D2A">
        <w:fldChar w:fldCharType="begin"/>
      </w:r>
      <w:r w:rsidR="00A40687">
        <w:instrText xml:space="preserve"> ADDIN ZOTERO_ITEM CSL_CITATION {"citationID":"a1f9qjb6urm","properties":{"formattedCitation":"\\super 46\\nosupersub{}","plainCitation":"46","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820837" w:rsidRPr="00207D2A">
        <w:fldChar w:fldCharType="separate"/>
      </w:r>
      <w:r w:rsidR="00A40687" w:rsidRPr="00A40687">
        <w:rPr>
          <w:kern w:val="0"/>
          <w:szCs w:val="24"/>
          <w:vertAlign w:val="superscript"/>
          <w:lang w:val="en-US"/>
        </w:rPr>
        <w:t>46</w:t>
      </w:r>
      <w:r w:rsidR="00820837" w:rsidRPr="00207D2A">
        <w:fldChar w:fldCharType="end"/>
      </w:r>
      <w:r w:rsidRPr="00207D2A">
        <w:t xml:space="preserve">. These inferences generally rely on growth </w:t>
      </w:r>
      <w:r w:rsidRPr="00207D2A">
        <w:lastRenderedPageBreak/>
        <w:t>curves that relate individual length measurements to age estimates based on dentin layer counts of killed or stranded individuals</w:t>
      </w:r>
      <w:r w:rsidRPr="00207D2A">
        <w:fldChar w:fldCharType="begin"/>
      </w:r>
      <w:r w:rsidR="00A40687">
        <w:instrText xml:space="preserve"> ADDIN ZOTERO_ITEM CSL_CITATION {"citationID":"a2h0su7ns45","properties":{"formattedCitation":"\\super 34,47\\nosupersub{}","plainCitation":"34,47","noteIndex":0},"citationItems":[{"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00A40687" w:rsidRPr="00A40687">
        <w:rPr>
          <w:kern w:val="0"/>
          <w:szCs w:val="24"/>
          <w:vertAlign w:val="superscript"/>
          <w:lang w:val="en-US"/>
        </w:rPr>
        <w:t>34,47</w:t>
      </w:r>
      <w:r w:rsidRPr="00207D2A">
        <w:fldChar w:fldCharType="end"/>
      </w:r>
      <w:r w:rsidRPr="00207D2A">
        <w:t>.However, it is important to note that growth curves are accompanied by uncertainty arising from individual variation in size and development with age</w:t>
      </w:r>
      <w:commentRangeStart w:id="95"/>
      <w:r w:rsidR="003A7E1D">
        <w:fldChar w:fldCharType="begin"/>
      </w:r>
      <w:r w:rsidR="00A40687">
        <w:instrText xml:space="preserve"> ADDIN ZOTERO_ITEM CSL_CITATION {"citationID":"aeo01rahg8","properties":{"formattedCitation":"\\super 48\\nosupersub{}","plainCitation":"48","noteIndex":0},"citationItems":[{"id":5115,"uris":["http://zotero.org/users/5395629/items/TBBV9TJS"],"itemData":{"id":5115,"type":"article-journal","container-title":"Reports of the International Whaling Commission","page":"227-231","title":"An examination of sperm whale age and length data from the 1949-78 Icelandic catch","volume":"30","author":[{"family":"Martin","given":"A. R."}],"issued":{"date-parts":[["1980"]]}}}],"schema":"https://github.com/citation-style-language/schema/raw/master/csl-citation.json"} </w:instrText>
      </w:r>
      <w:r w:rsidR="003A7E1D">
        <w:fldChar w:fldCharType="separate"/>
      </w:r>
      <w:r w:rsidR="00A40687" w:rsidRPr="00A40687">
        <w:rPr>
          <w:kern w:val="0"/>
          <w:szCs w:val="24"/>
          <w:vertAlign w:val="superscript"/>
          <w:lang w:val="en-US"/>
        </w:rPr>
        <w:t>48</w:t>
      </w:r>
      <w:r w:rsidR="003A7E1D">
        <w:fldChar w:fldCharType="end"/>
      </w:r>
      <w:commentRangeEnd w:id="95"/>
      <w:r w:rsidR="003A7E1D">
        <w:rPr>
          <w:rStyle w:val="CommentReference"/>
        </w:rPr>
        <w:commentReference w:id="95"/>
      </w:r>
      <w:r w:rsidRPr="00207D2A">
        <w:t xml:space="preserve">. For example, observed </w:t>
      </w:r>
      <w:r w:rsidRPr="00207D2A">
        <w:rPr>
          <w:i/>
          <w:iCs/>
        </w:rPr>
        <w:t>TL</w:t>
      </w:r>
      <w:r w:rsidRPr="00207D2A">
        <w:t xml:space="preserve"> measures for sperm whales </w:t>
      </w:r>
      <w:r w:rsidR="00820837" w:rsidRPr="00207D2A">
        <w:t>have a</w:t>
      </w:r>
      <w:r w:rsidRPr="00207D2A">
        <w:t xml:space="preserve"> standard deviation of up to 0.96 </w:t>
      </w:r>
      <w:commentRangeStart w:id="96"/>
      <w:r w:rsidRPr="00207D2A">
        <w:t>m at a given age</w:t>
      </w:r>
      <w:r w:rsidRPr="00207D2A">
        <w:fldChar w:fldCharType="begin"/>
      </w:r>
      <w:r w:rsidR="00A40687">
        <w:instrText xml:space="preserve"> ADDIN ZOTERO_ITEM CSL_CITATION {"citationID":"a10ttnsdt3n","properties":{"formattedCitation":"\\super 46\\nosupersub{}","plainCitation":"46","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A40687" w:rsidRPr="00A40687">
        <w:rPr>
          <w:kern w:val="0"/>
          <w:szCs w:val="24"/>
          <w:vertAlign w:val="superscript"/>
          <w:lang w:val="en-US"/>
        </w:rPr>
        <w:t>46</w:t>
      </w:r>
      <w:r w:rsidRPr="00207D2A">
        <w:fldChar w:fldCharType="end"/>
      </w:r>
      <w:r w:rsidRPr="00207D2A">
        <w:t xml:space="preserve">. </w:t>
      </w:r>
      <w:commentRangeEnd w:id="96"/>
      <w:r w:rsidRPr="00207D2A">
        <w:rPr>
          <w:rStyle w:val="CommentReference"/>
        </w:rPr>
        <w:commentReference w:id="96"/>
      </w:r>
    </w:p>
    <w:p w14:paraId="70DBCAFF" w14:textId="7DD4B5A8" w:rsidR="00B80788" w:rsidRDefault="00B80788" w:rsidP="00B80788">
      <w:pPr>
        <w:spacing w:line="360" w:lineRule="auto"/>
      </w:pPr>
      <w:r w:rsidRPr="00207D2A">
        <w:t xml:space="preserve">Recent work attempting to identify age-classes based on </w:t>
      </w:r>
      <w:r w:rsidR="00D0654D">
        <w:t>UAV</w:t>
      </w:r>
      <w:r w:rsidRPr="00207D2A">
        <w:t>-derived morphometric measures in common bottlenose dolphins</w:t>
      </w:r>
      <w:r w:rsidR="00820837" w:rsidRPr="00207D2A">
        <w:t>,</w:t>
      </w:r>
      <w:r w:rsidRPr="00207D2A">
        <w:t xml:space="preserve"> </w:t>
      </w:r>
      <w:r w:rsidRPr="00207D2A">
        <w:rPr>
          <w:i/>
          <w:iCs/>
        </w:rPr>
        <w:t>Tursiops truncatus</w:t>
      </w:r>
      <w:r w:rsidR="00820837" w:rsidRPr="00207D2A">
        <w:rPr>
          <w:i/>
          <w:iCs/>
        </w:rPr>
        <w:t>,</w:t>
      </w:r>
      <w:r w:rsidRPr="00207D2A">
        <w:t xml:space="preserve"> </w:t>
      </w:r>
      <w:r w:rsidR="00820837" w:rsidRPr="00207D2A">
        <w:t>has</w:t>
      </w:r>
      <w:r w:rsidRPr="00207D2A">
        <w:t xml:space="preserve"> shown that size-based age-class assignments perform poorly when age-bin definitions are narrow</w:t>
      </w:r>
      <w:r w:rsidRPr="00207D2A">
        <w:fldChar w:fldCharType="begin"/>
      </w:r>
      <w:r w:rsidR="00A40687">
        <w:instrText xml:space="preserve"> ADDIN ZOTERO_ITEM CSL_CITATION {"citationID":"a2cmsif68v","properties":{"formattedCitation":"\\super 13,49\\nosupersub{}","plainCitation":"13,49","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00A40687" w:rsidRPr="00A40687">
        <w:rPr>
          <w:kern w:val="0"/>
          <w:szCs w:val="24"/>
          <w:vertAlign w:val="superscript"/>
          <w:lang w:val="en-US"/>
        </w:rPr>
        <w:t>13,49</w:t>
      </w:r>
      <w:r w:rsidRPr="00207D2A">
        <w:fldChar w:fldCharType="end"/>
      </w:r>
      <w:r w:rsidRPr="00207D2A">
        <w:t xml:space="preserve">. </w:t>
      </w:r>
      <w:commentRangeStart w:id="97"/>
      <w:commentRangeStart w:id="98"/>
      <w:r w:rsidRPr="00207D2A">
        <w:t xml:space="preserve">This </w:t>
      </w:r>
      <w:r w:rsidR="00FA6630">
        <w:t xml:space="preserve">highlights </w:t>
      </w:r>
      <w:r w:rsidRPr="00207D2A">
        <w:t>the inherent</w:t>
      </w:r>
      <w:commentRangeEnd w:id="97"/>
      <w:r w:rsidR="00FA6630">
        <w:t xml:space="preserve"> difficulty</w:t>
      </w:r>
      <w:r w:rsidR="00FA6630">
        <w:rPr>
          <w:rStyle w:val="CommentReference"/>
        </w:rPr>
        <w:commentReference w:id="97"/>
      </w:r>
      <w:r w:rsidRPr="00207D2A">
        <w:t xml:space="preserve"> of converting a continuous measure (</w:t>
      </w:r>
      <w:r w:rsidRPr="00207D2A">
        <w:rPr>
          <w:i/>
          <w:iCs/>
        </w:rPr>
        <w:t>TL</w:t>
      </w:r>
      <w:r w:rsidRPr="00207D2A">
        <w:t xml:space="preserve">) into a categorical one (age-class). </w:t>
      </w:r>
      <w:commentRangeEnd w:id="98"/>
      <w:r w:rsidR="003A7E1D">
        <w:rPr>
          <w:rStyle w:val="CommentReference"/>
        </w:rPr>
        <w:commentReference w:id="98"/>
      </w:r>
      <w:commentRangeStart w:id="99"/>
      <w:r w:rsidRPr="00207D2A">
        <w:t>But, when</w:t>
      </w:r>
      <w:r w:rsidR="005466B0">
        <w:t xml:space="preserve"> classification bins used for bottlenose dolphins</w:t>
      </w:r>
      <w:r w:rsidRPr="00207D2A">
        <w:t xml:space="preserve"> </w:t>
      </w:r>
      <w:r w:rsidR="005466B0">
        <w:t>were</w:t>
      </w:r>
      <w:r w:rsidRPr="00207D2A">
        <w:t xml:space="preserve"> wide enough, they perform</w:t>
      </w:r>
      <w:r w:rsidR="005466B0">
        <w:t>ed</w:t>
      </w:r>
      <w:r w:rsidRPr="00207D2A">
        <w:t xml:space="preserve"> well (with 2 – 3 age class bins having &gt;72.5% individuals assigned within 2 years of actual age-class</w:t>
      </w:r>
      <w:del w:id="100" w:author="Hal Whitehead" w:date="2025-09-27T11:05:00Z" w16du:dateUtc="2025-09-27T14:05:00Z">
        <w:r w:rsidRPr="00207D2A" w:rsidDel="00187FEE">
          <w:delText xml:space="preserve"> </w:delText>
        </w:r>
      </w:del>
      <w:r w:rsidRPr="00207D2A">
        <w:t>)</w:t>
      </w:r>
      <w:commentRangeEnd w:id="99"/>
      <w:r w:rsidR="00187FEE">
        <w:rPr>
          <w:rStyle w:val="CommentReference"/>
        </w:rPr>
        <w:commentReference w:id="99"/>
      </w:r>
      <w:r w:rsidRPr="00207D2A">
        <w:fldChar w:fldCharType="begin"/>
      </w:r>
      <w:r w:rsidR="00A40687">
        <w:instrText xml:space="preserve"> ADDIN ZOTERO_ITEM CSL_CITATION {"citationID":"a2n3hcjfst0","properties":{"formattedCitation":"\\super 49,50\\nosupersub{}","plainCitation":"49,50","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00A40687" w:rsidRPr="00A40687">
        <w:rPr>
          <w:kern w:val="0"/>
          <w:szCs w:val="24"/>
          <w:vertAlign w:val="superscript"/>
          <w:lang w:val="en-US"/>
        </w:rPr>
        <w:t>49,50</w:t>
      </w:r>
      <w:r w:rsidRPr="00207D2A">
        <w:fldChar w:fldCharType="end"/>
      </w:r>
      <w:r w:rsidRPr="00207D2A">
        <w:t xml:space="preserve">. Moreover, they found that size-based age classification was most accurate for individuals &lt; 2 years old, which corresponds to the exponential phase of their growth curve, and less accurate </w:t>
      </w:r>
      <w:r w:rsidR="003A7E1D">
        <w:t xml:space="preserve">once </w:t>
      </w:r>
      <w:r w:rsidRPr="00207D2A">
        <w:t>decreasing and stabilizing growth rates</w:t>
      </w:r>
      <w:r w:rsidR="003A7E1D">
        <w:t xml:space="preserve"> are achieved</w:t>
      </w:r>
      <w:r w:rsidRPr="00207D2A">
        <w:fldChar w:fldCharType="begin"/>
      </w:r>
      <w:r w:rsidR="00A40687">
        <w:instrText xml:space="preserve"> ADDIN ZOTERO_ITEM CSL_CITATION {"citationID":"a4dvebm10","properties":{"formattedCitation":"\\super 49\\nosupersub{}","plainCitation":"49","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00A40687" w:rsidRPr="00A40687">
        <w:rPr>
          <w:kern w:val="0"/>
          <w:szCs w:val="24"/>
          <w:vertAlign w:val="superscript"/>
          <w:lang w:val="en-US"/>
        </w:rPr>
        <w:t>49</w:t>
      </w:r>
      <w:r w:rsidRPr="00207D2A">
        <w:fldChar w:fldCharType="end"/>
      </w:r>
      <w:r w:rsidRPr="00207D2A">
        <w:t xml:space="preserve">. </w:t>
      </w:r>
      <w:commentRangeStart w:id="101"/>
      <w:r w:rsidRPr="00207D2A">
        <w:t xml:space="preserve">For sperm whales, the initial exponential growth phase takes place between 0 – 7 years (4.1 – 7.6 m), which </w:t>
      </w:r>
      <w:r w:rsidR="007478E2">
        <w:t>would allow for an accurate distinction between</w:t>
      </w:r>
      <w:r w:rsidRPr="00207D2A">
        <w:t xml:space="preserve"> calves </w:t>
      </w:r>
      <w:r w:rsidR="002B4EDE">
        <w:t>(</w:t>
      </w:r>
      <w:r w:rsidR="007478E2">
        <w:t>&lt;5.5 m</w:t>
      </w:r>
      <w:r w:rsidR="002B4EDE">
        <w:t xml:space="preserve">) </w:t>
      </w:r>
      <w:r w:rsidRPr="00207D2A">
        <w:t xml:space="preserve">and juveniles </w:t>
      </w:r>
      <w:r w:rsidR="007478E2">
        <w:t>(5.5 – 7.6 m)</w:t>
      </w:r>
      <w:r w:rsidRPr="00207D2A">
        <w:t>.</w:t>
      </w:r>
      <w:commentRangeStart w:id="102"/>
      <w:r w:rsidRPr="00207D2A">
        <w:t xml:space="preserve"> </w:t>
      </w:r>
      <w:commentRangeEnd w:id="102"/>
      <w:r w:rsidR="003A7E1D">
        <w:rPr>
          <w:rStyle w:val="CommentReference"/>
        </w:rPr>
        <w:commentReference w:id="102"/>
      </w:r>
      <w:r w:rsidRPr="00207D2A">
        <w:t xml:space="preserve">Additionally, males experience a ‘secondary growth spurt’ after attaining sexual maturity (&gt;10 m), which would make adult males (10 – 13.7 m) reliably distinguishable from mature males (&gt; 13.7 m). </w:t>
      </w:r>
      <w:commentRangeEnd w:id="101"/>
      <w:r w:rsidR="007478E2">
        <w:rPr>
          <w:rStyle w:val="CommentReference"/>
        </w:rPr>
        <w:commentReference w:id="101"/>
      </w:r>
    </w:p>
    <w:p w14:paraId="4A985846" w14:textId="3DC61A3E" w:rsidR="00BC49B5" w:rsidRPr="00207D2A" w:rsidRDefault="00BC49B5" w:rsidP="00B80788">
      <w:pPr>
        <w:spacing w:line="360" w:lineRule="auto"/>
      </w:pPr>
    </w:p>
    <w:p w14:paraId="3B078A87" w14:textId="61049BF5" w:rsidR="00B80788" w:rsidRPr="00207D2A" w:rsidRDefault="00B80788" w:rsidP="00B80788">
      <w:pPr>
        <w:pStyle w:val="Heading3"/>
        <w:rPr>
          <w:rFonts w:cs="Times New Roman"/>
        </w:rPr>
      </w:pPr>
      <w:r w:rsidRPr="00207D2A">
        <w:rPr>
          <w:rFonts w:cs="Times New Roman"/>
        </w:rPr>
        <w:t>4.2 | Sex inferences</w:t>
      </w:r>
    </w:p>
    <w:p w14:paraId="2B5A3A7B" w14:textId="5B7E62C9" w:rsidR="00B80788" w:rsidRPr="00207D2A" w:rsidRDefault="007478E2" w:rsidP="00B80788">
      <w:pPr>
        <w:spacing w:line="360" w:lineRule="auto"/>
      </w:pPr>
      <w:r>
        <w:t>T</w:t>
      </w:r>
      <w:r w:rsidR="00B80788" w:rsidRPr="00207D2A">
        <w:t xml:space="preserve">he overall shape of </w:t>
      </w:r>
      <w:r w:rsidR="00B80788" w:rsidRPr="00207D2A">
        <w:rPr>
          <w:i/>
          <w:iCs/>
        </w:rPr>
        <w:t>NR</w:t>
      </w:r>
      <w:r w:rsidR="00B80788" w:rsidRPr="00207D2A">
        <w:rPr>
          <w:i/>
          <w:iCs/>
          <w:vertAlign w:val="subscript"/>
        </w:rPr>
        <w:t xml:space="preserve">flipper </w:t>
      </w:r>
      <w:r w:rsidR="00B80788" w:rsidRPr="00207D2A">
        <w:rPr>
          <w:i/>
          <w:iCs/>
        </w:rPr>
        <w:t xml:space="preserve">– TL </w:t>
      </w:r>
      <w:r w:rsidR="00B80788" w:rsidRPr="00207D2A">
        <w:t>growth curves and the resulting posterior probability estimates of individuals being female were generally consistent with previous knowledge on sperm whale sexual dimorphism</w:t>
      </w:r>
      <w:r w:rsidR="00B80788" w:rsidRPr="00207D2A">
        <w:fldChar w:fldCharType="begin"/>
      </w:r>
      <w:r w:rsidR="00DC1D0D">
        <w:instrText xml:space="preserve"> ADDIN ZOTERO_ITEM CSL_CITATION {"citationID":"a1mkcvu71ck","properties":{"formattedCitation":"\\super 22,23\\nosupersub{}","plainCitation":"22,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B80788" w:rsidRPr="00207D2A">
        <w:fldChar w:fldCharType="separate"/>
      </w:r>
      <w:r w:rsidR="00DC1D0D" w:rsidRPr="00DC1D0D">
        <w:rPr>
          <w:kern w:val="0"/>
          <w:szCs w:val="24"/>
          <w:vertAlign w:val="superscript"/>
          <w:lang w:val="en-US"/>
        </w:rPr>
        <w:t>22,23</w:t>
      </w:r>
      <w:r w:rsidR="00B80788" w:rsidRPr="00207D2A">
        <w:fldChar w:fldCharType="end"/>
      </w:r>
      <w:r w:rsidR="00B80788" w:rsidRPr="00207D2A">
        <w:t>.</w:t>
      </w:r>
      <w:r>
        <w:t xml:space="preserve"> </w:t>
      </w:r>
      <w:commentRangeStart w:id="103"/>
      <w:r w:rsidR="008472E6">
        <w:t>This was true</w:t>
      </w:r>
      <w:r w:rsidRPr="00207D2A">
        <w:t xml:space="preserve"> despite optimum parameter estimates being sensitive to measurement uncertainty (</w:t>
      </w:r>
      <w:r w:rsidRPr="00207D2A">
        <w:rPr>
          <w:b/>
          <w:bCs/>
        </w:rPr>
        <w:t>Figure 4</w:t>
      </w:r>
      <w:r>
        <w:rPr>
          <w:b/>
          <w:bCs/>
        </w:rPr>
        <w:t>).</w:t>
      </w:r>
      <w:r w:rsidRPr="00207D2A">
        <w:t xml:space="preserve"> </w:t>
      </w:r>
      <w:commentRangeEnd w:id="103"/>
      <w:r>
        <w:rPr>
          <w:rStyle w:val="CommentReference"/>
        </w:rPr>
        <w:commentReference w:id="103"/>
      </w:r>
      <w:r w:rsidR="00B80788" w:rsidRPr="00207D2A">
        <w:t>Namely, all whales &gt; 13 m—corresponding to the adult/mature male size rang</w:t>
      </w:r>
      <w:r w:rsidR="00441A85">
        <w:t>e</w:t>
      </w:r>
      <w:r w:rsidR="00B80788" w:rsidRPr="00207D2A">
        <w:fldChar w:fldCharType="begin"/>
      </w:r>
      <w:r w:rsidR="00A40687">
        <w:instrText xml:space="preserve"> ADDIN ZOTERO_ITEM CSL_CITATION {"citationID":"a18olj98kqc","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B80788" w:rsidRPr="00207D2A">
        <w:fldChar w:fldCharType="separate"/>
      </w:r>
      <w:r w:rsidR="00A40687" w:rsidRPr="00A40687">
        <w:rPr>
          <w:kern w:val="0"/>
          <w:szCs w:val="24"/>
          <w:vertAlign w:val="superscript"/>
          <w:lang w:val="en-US"/>
        </w:rPr>
        <w:t>34</w:t>
      </w:r>
      <w:r w:rsidR="00B80788" w:rsidRPr="00207D2A">
        <w:fldChar w:fldCharType="end"/>
      </w:r>
      <w:r w:rsidR="00B80788" w:rsidRPr="00207D2A">
        <w:t>—had consistently low probabilities of being female</w:t>
      </w:r>
      <w:r>
        <w:t xml:space="preserve"> and</w:t>
      </w:r>
      <w:r w:rsidR="00B80788" w:rsidRPr="00207D2A">
        <w:t xml:space="preserve"> whales with low </w:t>
      </w:r>
      <w:r w:rsidR="00B80788" w:rsidRPr="00207D2A">
        <w:rPr>
          <w:i/>
          <w:iCs/>
        </w:rPr>
        <w:t>NR</w:t>
      </w:r>
      <w:r w:rsidR="00B80788" w:rsidRPr="00207D2A">
        <w:rPr>
          <w:i/>
          <w:iCs/>
          <w:vertAlign w:val="subscript"/>
        </w:rPr>
        <w:t xml:space="preserve">flipper </w:t>
      </w:r>
      <w:r w:rsidR="00B80788" w:rsidRPr="00207D2A">
        <w:t>(&lt;0.32)  between 8.5 – 12 m—corresponding to the mature female size range—had a consistently high probability of being female</w:t>
      </w:r>
      <w:r w:rsidR="00B80788" w:rsidRPr="00207D2A">
        <w:fldChar w:fldCharType="begin"/>
      </w:r>
      <w:r w:rsidR="00A40687">
        <w:instrText xml:space="preserve"> ADDIN ZOTERO_ITEM CSL_CITATION {"citationID":"a1ilaf5ci7t","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B80788" w:rsidRPr="00207D2A">
        <w:fldChar w:fldCharType="separate"/>
      </w:r>
      <w:r w:rsidR="00A40687" w:rsidRPr="00A40687">
        <w:rPr>
          <w:kern w:val="0"/>
          <w:szCs w:val="24"/>
          <w:vertAlign w:val="superscript"/>
          <w:lang w:val="en-US"/>
        </w:rPr>
        <w:t>34</w:t>
      </w:r>
      <w:r w:rsidR="00B80788" w:rsidRPr="00207D2A">
        <w:fldChar w:fldCharType="end"/>
      </w:r>
      <w:r w:rsidR="00B80788" w:rsidRPr="00207D2A">
        <w:t xml:space="preserve">. Similarly, smaller individuals (&lt;7.6 m) consistently had </w:t>
      </w:r>
      <w:r w:rsidR="00B80788" w:rsidRPr="00207D2A">
        <w:rPr>
          <w:i/>
          <w:iCs/>
        </w:rPr>
        <w:t>P(f)</w:t>
      </w:r>
      <w:r w:rsidR="00B80788" w:rsidRPr="00207D2A">
        <w:t xml:space="preserve"> ~ 0.5, which is consistent with the expectation that </w:t>
      </w:r>
      <w:r w:rsidR="001859B4">
        <w:t>in immature individuals</w:t>
      </w:r>
      <w:commentRangeStart w:id="104"/>
      <w:commentRangeEnd w:id="104"/>
      <w:r w:rsidR="00357E91">
        <w:rPr>
          <w:rStyle w:val="CommentReference"/>
        </w:rPr>
        <w:commentReference w:id="104"/>
      </w:r>
      <w:r w:rsidR="001859B4">
        <w:t xml:space="preserve"> </w:t>
      </w:r>
      <w:r w:rsidR="00B80788" w:rsidRPr="00207D2A">
        <w:t>sexual dimorphism, although present, is harder to detect</w:t>
      </w:r>
      <w:r w:rsidR="00B80788" w:rsidRPr="00207D2A">
        <w:fldChar w:fldCharType="begin"/>
      </w:r>
      <w:r w:rsidR="00DC1D0D">
        <w:instrText xml:space="preserve"> ADDIN ZOTERO_ITEM CSL_CITATION {"citationID":"aiuqedhpn5","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B80788" w:rsidRPr="00207D2A">
        <w:fldChar w:fldCharType="separate"/>
      </w:r>
      <w:r w:rsidR="00DC1D0D" w:rsidRPr="00DC1D0D">
        <w:rPr>
          <w:kern w:val="0"/>
          <w:szCs w:val="24"/>
          <w:vertAlign w:val="superscript"/>
          <w:lang w:val="en-US"/>
        </w:rPr>
        <w:t>23</w:t>
      </w:r>
      <w:r w:rsidR="00B80788" w:rsidRPr="00207D2A">
        <w:fldChar w:fldCharType="end"/>
      </w:r>
      <w:r w:rsidR="00B80788" w:rsidRPr="00207D2A">
        <w:t xml:space="preserve">. </w:t>
      </w:r>
      <w:commentRangeStart w:id="105"/>
      <w:commentRangeStart w:id="106"/>
      <w:commentRangeStart w:id="107"/>
      <w:r w:rsidR="00820837" w:rsidRPr="00207D2A">
        <w:t>Hence, our</w:t>
      </w:r>
      <w:r w:rsidR="00B80788" w:rsidRPr="00207D2A">
        <w:t xml:space="preserve"> methods allow</w:t>
      </w:r>
      <w:r w:rsidR="001859B4" w:rsidRPr="00207D2A">
        <w:t xml:space="preserve"> </w:t>
      </w:r>
      <w:r w:rsidR="008472E6">
        <w:t xml:space="preserve">reliable sex identification (as adult/mature females) of </w:t>
      </w:r>
      <w:r w:rsidR="00C93F1A" w:rsidRPr="00207D2A">
        <w:t>the majority of</w:t>
      </w:r>
      <w:r w:rsidR="00B80788" w:rsidRPr="00207D2A">
        <w:t xml:space="preserve"> individuals within the traditional female-immature age-sex class</w:t>
      </w:r>
      <w:commentRangeEnd w:id="105"/>
      <w:r w:rsidR="008472E6">
        <w:rPr>
          <w:rStyle w:val="CommentReference"/>
        </w:rPr>
        <w:commentReference w:id="105"/>
      </w:r>
      <w:commentRangeEnd w:id="106"/>
      <w:r w:rsidR="008472E6">
        <w:rPr>
          <w:rStyle w:val="CommentReference"/>
        </w:rPr>
        <w:commentReference w:id="106"/>
      </w:r>
      <w:commentRangeEnd w:id="107"/>
      <w:r w:rsidR="00357E91">
        <w:rPr>
          <w:rStyle w:val="CommentReference"/>
        </w:rPr>
        <w:commentReference w:id="107"/>
      </w:r>
      <w:r w:rsidR="005466B0">
        <w:t>.</w:t>
      </w:r>
      <w:r w:rsidR="008472E6">
        <w:t xml:space="preserve"> </w:t>
      </w:r>
      <w:r w:rsidR="00116451" w:rsidRPr="005466B0">
        <w:t xml:space="preserve">Likewise, our approach </w:t>
      </w:r>
      <w:r w:rsidR="003373E4" w:rsidRPr="005466B0">
        <w:t xml:space="preserve">correctly </w:t>
      </w:r>
      <w:r w:rsidR="00116451" w:rsidRPr="005466B0">
        <w:t xml:space="preserve">assigned a </w:t>
      </w:r>
      <w:r w:rsidR="00116451" w:rsidRPr="005466B0">
        <w:rPr>
          <w:i/>
          <w:iCs/>
        </w:rPr>
        <w:t>P(f) ~ 0</w:t>
      </w:r>
      <w:r w:rsidR="00116451" w:rsidRPr="005466B0">
        <w:t xml:space="preserve"> to the whales observed in the </w:t>
      </w:r>
      <w:r w:rsidR="00187FEE" w:rsidRPr="005466B0">
        <w:t xml:space="preserve">northern </w:t>
      </w:r>
      <w:r w:rsidR="00116451" w:rsidRPr="005466B0">
        <w:t>North Atlantic and Arctic Oceans, where the vast majority of individuals are known to be adult and mature males</w:t>
      </w:r>
      <w:r w:rsidR="00116451" w:rsidRPr="005466B0">
        <w:fldChar w:fldCharType="begin"/>
      </w:r>
      <w:r w:rsidR="00A40687" w:rsidRPr="005466B0">
        <w:instrText xml:space="preserve"> ADDIN ZOTERO_ITEM CSL_CITATION {"citationID":"atu49tdg2m","properties":{"formattedCitation":"\\super 48\\nosupersub{}","plainCitation":"48","noteIndex":0},"citationItems":[{"id":5115,"uris":["http://zotero.org/users/5395629/items/TBBV9TJS"],"itemData":{"id":5115,"type":"article-journal","container-title":"Reports of the International Whaling Commission","page":"227-231","title":"An examination of sperm whale age and length data from the 1949-78 Icelandic catch","volume":"30","author":[{"family":"Martin","given":"A. R."}],"issued":{"date-parts":[["1980"]]}}}],"schema":"https://github.com/citation-style-language/schema/raw/master/csl-citation.json"} </w:instrText>
      </w:r>
      <w:r w:rsidR="00116451" w:rsidRPr="005466B0">
        <w:fldChar w:fldCharType="separate"/>
      </w:r>
      <w:r w:rsidR="00A40687" w:rsidRPr="005466B0">
        <w:rPr>
          <w:kern w:val="0"/>
          <w:szCs w:val="24"/>
          <w:vertAlign w:val="superscript"/>
          <w:lang w:val="en-US"/>
        </w:rPr>
        <w:t>48</w:t>
      </w:r>
      <w:r w:rsidR="00116451" w:rsidRPr="005466B0">
        <w:fldChar w:fldCharType="end"/>
      </w:r>
      <w:r w:rsidR="00116451" w:rsidRPr="005466B0">
        <w:t>. Although this represents a very small sample size (n = 2), it demonstrates the applicability of o</w:t>
      </w:r>
      <w:r w:rsidR="003373E4" w:rsidRPr="005466B0">
        <w:t>ur methods for data collected in other regions and using different UAV platforms.</w:t>
      </w:r>
      <w:r w:rsidR="00116451">
        <w:t xml:space="preserve"> </w:t>
      </w:r>
      <w:r w:rsidR="00B80788" w:rsidRPr="00207D2A">
        <w:t xml:space="preserve"> </w:t>
      </w:r>
    </w:p>
    <w:p w14:paraId="3F824791" w14:textId="7FC43DCF" w:rsidR="00B80788" w:rsidRPr="00207D2A" w:rsidRDefault="00B80788" w:rsidP="00B80788">
      <w:pPr>
        <w:spacing w:line="360" w:lineRule="auto"/>
      </w:pPr>
      <w:r w:rsidRPr="00207D2A">
        <w:lastRenderedPageBreak/>
        <w:t xml:space="preserve">Still, our approach resulted in some individuals having high levels of uncertainty and intermediate (i.e. ~ 0.5) </w:t>
      </w:r>
      <w:r w:rsidRPr="00207D2A">
        <w:rPr>
          <w:i/>
          <w:iCs/>
        </w:rPr>
        <w:t xml:space="preserve">P(f) </w:t>
      </w:r>
      <w:r w:rsidRPr="00207D2A">
        <w:t xml:space="preserve">values, despite having </w:t>
      </w:r>
      <w:r w:rsidRPr="00207D2A">
        <w:rPr>
          <w:i/>
          <w:iCs/>
        </w:rPr>
        <w:t xml:space="preserve">TL </w:t>
      </w:r>
      <w:r w:rsidRPr="00207D2A">
        <w:t>ranges (&gt;8.5 m) at which sexual dimorphism should be detectable based on direct measurements</w:t>
      </w:r>
      <w:r w:rsidRPr="00207D2A">
        <w:fldChar w:fldCharType="begin"/>
      </w:r>
      <w:r w:rsidR="00DC1D0D">
        <w:instrText xml:space="preserve"> ADDIN ZOTERO_ITEM CSL_CITATION {"citationID":"auhc4n4sia","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00DC1D0D" w:rsidRPr="00DC1D0D">
        <w:rPr>
          <w:kern w:val="0"/>
          <w:szCs w:val="24"/>
          <w:vertAlign w:val="superscript"/>
          <w:lang w:val="en-US"/>
        </w:rPr>
        <w:t>23</w:t>
      </w:r>
      <w:r w:rsidRPr="00207D2A">
        <w:fldChar w:fldCharType="end"/>
      </w:r>
      <w:r w:rsidRPr="00207D2A">
        <w:t xml:space="preserve">. The uncertainty in </w:t>
      </w:r>
      <w:r w:rsidRPr="00207D2A">
        <w:rPr>
          <w:i/>
          <w:iCs/>
        </w:rPr>
        <w:t xml:space="preserve">P(f) </w:t>
      </w:r>
      <w:r w:rsidRPr="00207D2A">
        <w:t xml:space="preserve">estimates may partly be due to the variability associated </w:t>
      </w:r>
      <w:r w:rsidR="00C93F1A" w:rsidRPr="00207D2A">
        <w:t>with</w:t>
      </w:r>
      <w:r w:rsidRPr="00207D2A">
        <w:t xml:space="preserve"> our measurement system, particularly for individuals with </w:t>
      </w:r>
      <w:r w:rsidR="001859B4">
        <w:t>wide</w:t>
      </w:r>
      <w:r w:rsidR="001859B4" w:rsidRPr="00207D2A">
        <w:t xml:space="preserve"> </w:t>
      </w:r>
      <w:r w:rsidRPr="00207D2A">
        <w:t xml:space="preserve">95% CI estimates. Intermediate </w:t>
      </w:r>
      <w:r w:rsidRPr="00207D2A">
        <w:rPr>
          <w:i/>
          <w:iCs/>
        </w:rPr>
        <w:t>P(f)</w:t>
      </w:r>
      <w:r w:rsidRPr="00207D2A">
        <w:t xml:space="preserve"> values may also reflect individual variation in levels of sexual dimorphism in secondary sex traits</w:t>
      </w:r>
      <w:r w:rsidRPr="00207D2A">
        <w:fldChar w:fldCharType="begin"/>
      </w:r>
      <w:r w:rsidR="00A40687">
        <w:instrText xml:space="preserve"> ADDIN ZOTERO_ITEM CSL_CITATION {"citationID":"a3nuesq91s","properties":{"formattedCitation":"\\super 51\\nosupersub{}","plainCitation":"51","noteIndex":0},"citationItems":[{"id":30,"uris":["http://zotero.org/users/5395629/items/RBB6JCJN"],"itemData":{"id":30,"type":"article-journal","abstract":"Synopsis               “Sex” is often used to describe a suite of phenotypic and genotypic traits of an organism related to reproduction. However, these traits—gamete type, chromosomal inheritance, physiology, morphology, behavior, etc.—are not necessarily coupled, and the rhetorical collapse of variation into a single term elides much of the complexity inherent in sexual phenotypes. We argue that consideration of “sex” as a constructed category operating at multiple biological levels opens up new avenues for inquiry in our study of biological variation. We apply this framework to three case studies that illustrate the diversity of sex variation, from decoupling sexual phenotypes to the evolutionary and ecological consequences of intrasexual polymorphisms. We argue that instead of assuming binary sex in these systems, some may be better categorized as multivariate and nonbinary. Finally, we conduct a meta-analysis of terms used to describe diversity in sexual phenotypes in the scientific literature to highlight how a multivariate model of sex can clarify, rather than cloud, studies of sexual diversity within and across species. We argue that such an expanded framework of “sex” better equips us to understand evolutionary processes, and that as biologists, it is incumbent upon us to push back against misunderstandings of the biology of sexual phenotypes that enact harm on marginalized communities.","container-title":"Integrative And Comparative Biology","DOI":"10.1093/icb/icad027","ISSN":"1540-7063, 1557-7023","issue":"4","language":"en","license":"https://creativecommons.org/licenses/by/4.0/","note":"publisher: Oxford University Press (OUP)","page":"891-906","source":"Crossref","title":"Multivariate models of animal sex: breaking binaries leads to a better understanding of ecology and evolution","title-short":"Multivariate models of animal sex","volume":"63","author":[{"family":"McLaughlin","given":"J F"},{"family":"Brock","given":"Kinsey M"},{"family":"Gates","given":"Isabella"},{"family":"Pethkar","given":"Anisha"},{"family":"Piattoni","given":"Marcus"},{"family":"Rossi","given":"Alexis"},{"family":"Lipshutz","given":"Sara E"}],"issued":{"date-parts":[["2023",10,10]]}}}],"schema":"https://github.com/citation-style-language/schema/raw/master/csl-citation.json"} </w:instrText>
      </w:r>
      <w:r w:rsidRPr="00207D2A">
        <w:fldChar w:fldCharType="separate"/>
      </w:r>
      <w:r w:rsidR="00A40687" w:rsidRPr="00A40687">
        <w:rPr>
          <w:kern w:val="0"/>
          <w:szCs w:val="24"/>
          <w:vertAlign w:val="superscript"/>
          <w:lang w:val="en-US"/>
        </w:rPr>
        <w:t>51</w:t>
      </w:r>
      <w:r w:rsidRPr="00207D2A">
        <w:fldChar w:fldCharType="end"/>
      </w:r>
      <w:r w:rsidRPr="00207D2A">
        <w:t xml:space="preserve">, </w:t>
      </w:r>
      <w:commentRangeStart w:id="108"/>
      <w:commentRangeStart w:id="109"/>
      <w:r w:rsidRPr="00207D2A">
        <w:t xml:space="preserve">which would make distinguishing subadult males from adult and mature </w:t>
      </w:r>
      <w:r w:rsidR="008472E6">
        <w:t>females</w:t>
      </w:r>
      <w:r w:rsidR="008472E6" w:rsidRPr="00207D2A">
        <w:t xml:space="preserve"> </w:t>
      </w:r>
      <w:r w:rsidRPr="00207D2A">
        <w:t>particularly challenging</w:t>
      </w:r>
      <w:commentRangeEnd w:id="108"/>
      <w:r w:rsidR="008472E6">
        <w:rPr>
          <w:rStyle w:val="CommentReference"/>
        </w:rPr>
        <w:commentReference w:id="108"/>
      </w:r>
      <w:commentRangeEnd w:id="109"/>
      <w:r w:rsidR="008472E6">
        <w:rPr>
          <w:rStyle w:val="CommentReference"/>
        </w:rPr>
        <w:commentReference w:id="109"/>
      </w:r>
      <w:r w:rsidRPr="00207D2A">
        <w:t xml:space="preserve">. </w:t>
      </w:r>
      <w:commentRangeStart w:id="110"/>
      <w:commentRangeStart w:id="111"/>
      <w:r w:rsidRPr="00207D2A">
        <w:t xml:space="preserve">Unfortunately, </w:t>
      </w:r>
      <w:r w:rsidRPr="00207D2A">
        <w:rPr>
          <w:i/>
          <w:iCs/>
        </w:rPr>
        <w:t xml:space="preserve">NR-TL </w:t>
      </w:r>
      <w:r w:rsidRPr="00207D2A">
        <w:t xml:space="preserve">curves in Nishiwaki et al. (1963) are based on mean measurements, so we don’t have a baseline for the naturally occurring variation across individuals. </w:t>
      </w:r>
      <w:commentRangeEnd w:id="110"/>
      <w:r w:rsidRPr="00207D2A">
        <w:rPr>
          <w:rStyle w:val="CommentReference"/>
        </w:rPr>
        <w:commentReference w:id="110"/>
      </w:r>
      <w:commentRangeEnd w:id="111"/>
      <w:r w:rsidRPr="00207D2A">
        <w:rPr>
          <w:rStyle w:val="CommentReference"/>
        </w:rPr>
        <w:commentReference w:id="111"/>
      </w:r>
      <w:r w:rsidRPr="00207D2A">
        <w:t>Additionally, there are reports across cetacean species of individuals with partial or full hermaphroditism in their genital organs, which in some cases, is linked to intersex chromosome arrangements</w:t>
      </w:r>
      <w:r w:rsidRPr="00207D2A">
        <w:fldChar w:fldCharType="begin"/>
      </w:r>
      <w:r w:rsidR="00A40687">
        <w:instrText xml:space="preserve"> ADDIN ZOTERO_ITEM CSL_CITATION {"citationID":"a27kj0cjpv2","properties":{"formattedCitation":"\\super 52\\nosupersub{}","plainCitation":"52","noteIndex":0},"citationItems":[{"id":29,"uris":["http://zotero.org/users/5395629/items/MTQY3HS3"],"itemData":{"id":29,"type":"article-journal","abstract":"AbstractMolecular assays of sex determination typically rely on qualitative evaluation of sex-linked markers, which can lead to uncertainty when results contradict morphological identifiers of sex. To investigate whether disagreement between phenotypic and genotypic assays of sex could be underpinned by variation in sex chromosome copy number, we developed a quantitative genetic method to determine sex that is broadly applicable to mammals with XY sex determination. We sequenced a region of the zinc-finger gene ZF, which has fixed genetic differences between the X and Y chromosomes, and screened 173 cetacean specimens for ZFX–ZFY haplotype identity and read depth. Using a subset of 90 male specimens, we demonstrate that haplotype read depth is an accurate estimator of chromosome copy number. We identified three specimens representing two different cetacean species that had external female morphological traits, Y chromosome haplotypes, and ratios of ZFX:ZFY haplotypes that were above the 1:1 value expected for genetic males. These results provide the first evidence of XXY aneuploidy in cetaceans. Investigation of the reproductive tract of one specimen, a True’s beaked whale (Mesoplodon mirus), revealed an intersex phenotype; despite having external characteristics typically diagnostic for the female sex, a penis and testes were present. Our results suggest that intersex phenotypes may be associated with XXY aneuploidy, and that this phenomenon may be underestimated due to it not being detectable by qualitative assays for determining sex.","container-title":"Journal of Mammalogy","DOI":"10.1093/jmammal/gyz131","ISSN":"0022-2372, 1545-1542","issue":"5","language":"en","license":"https://academic.oup.com/journals/pages/open_access/funder_policies/chorus/standard_publication_model","note":"publisher: Oxford University Press (OUP)","page":"1671-1677","source":"Crossref","title":"A method for determining sex and chromosome copy number: sex-by-sequencing reveals the first two species of marine mammals with XXY chromosome condition","title-short":"A method for determining sex and chromosome copy number","volume":"100","author":[{"family":"Einfeldt","given":"Anthony L"},{"family":"Orbach","given":"Dara N"},{"family":"Feyrer","given":"Laura J"}],"editor":[{"family":"Hohn","given":"Aleta"}],"issued":{"date-parts":[["2019",10,22]]}}}],"schema":"https://github.com/citation-style-language/schema/raw/master/csl-citation.json"} </w:instrText>
      </w:r>
      <w:r w:rsidRPr="00207D2A">
        <w:fldChar w:fldCharType="separate"/>
      </w:r>
      <w:r w:rsidR="00A40687" w:rsidRPr="00A40687">
        <w:rPr>
          <w:kern w:val="0"/>
          <w:szCs w:val="24"/>
          <w:vertAlign w:val="superscript"/>
          <w:lang w:val="en-US"/>
        </w:rPr>
        <w:t>52</w:t>
      </w:r>
      <w:r w:rsidRPr="00207D2A">
        <w:fldChar w:fldCharType="end"/>
      </w:r>
      <w:r w:rsidRPr="00207D2A">
        <w:t xml:space="preserve">. Whether these variations translate to ‘intermediate’ secondary sex traits has not been explored. Still, these findings highlight that some caution should be taken when assuming a direct link between phenotype and chromosome arrangement. In the future, individuals found to have uncertain </w:t>
      </w:r>
      <w:r w:rsidRPr="00207D2A">
        <w:rPr>
          <w:i/>
          <w:iCs/>
        </w:rPr>
        <w:t>P(f)</w:t>
      </w:r>
      <w:r w:rsidRPr="00207D2A">
        <w:t xml:space="preserve"> values could be targeted for genetic sampling. </w:t>
      </w:r>
    </w:p>
    <w:p w14:paraId="04005913" w14:textId="284A5C0C" w:rsidR="00B80788" w:rsidRPr="00207D2A" w:rsidRDefault="00B80788" w:rsidP="00505535">
      <w:pPr>
        <w:spacing w:line="360" w:lineRule="auto"/>
      </w:pPr>
      <w:r w:rsidRPr="00207D2A">
        <w:t xml:space="preserve">Notably, we found that very few individuals 7.5 - 12.5m had consistently low </w:t>
      </w:r>
      <w:r w:rsidRPr="00207D2A">
        <w:rPr>
          <w:i/>
          <w:iCs/>
        </w:rPr>
        <w:t xml:space="preserve">P(f) </w:t>
      </w:r>
      <w:r w:rsidRPr="00207D2A">
        <w:t xml:space="preserve">values—i.e., were likely males—and that those that did fell below the modelled male </w:t>
      </w:r>
      <w:r w:rsidRPr="00207D2A">
        <w:rPr>
          <w:i/>
          <w:iCs/>
        </w:rPr>
        <w:t>NR</w:t>
      </w:r>
      <w:r w:rsidRPr="00207D2A">
        <w:rPr>
          <w:i/>
          <w:iCs/>
          <w:vertAlign w:val="subscript"/>
        </w:rPr>
        <w:t>flipper</w:t>
      </w:r>
      <w:r w:rsidRPr="00207D2A">
        <w:rPr>
          <w:vertAlign w:val="subscript"/>
        </w:rPr>
        <w:t xml:space="preserve"> </w:t>
      </w:r>
      <w:r w:rsidRPr="00207D2A">
        <w:t>curve (</w:t>
      </w:r>
      <w:r w:rsidRPr="00207D2A">
        <w:rPr>
          <w:b/>
          <w:bCs/>
        </w:rPr>
        <w:t>Figure 5</w:t>
      </w:r>
      <w:r w:rsidRPr="00207D2A">
        <w:t xml:space="preserve">). The absence of individuals with higher </w:t>
      </w:r>
      <w:r w:rsidRPr="00207D2A">
        <w:rPr>
          <w:i/>
          <w:iCs/>
        </w:rPr>
        <w:t>NR</w:t>
      </w:r>
      <w:r w:rsidRPr="00207D2A">
        <w:rPr>
          <w:i/>
          <w:iCs/>
          <w:vertAlign w:val="subscript"/>
        </w:rPr>
        <w:t xml:space="preserve">flipper </w:t>
      </w:r>
      <w:r w:rsidRPr="00207D2A">
        <w:t>ratios within this size range may partly reflect the expected departure of young males from their natal units, with most individuals expected to leave when they attain slightly under 10 m (between 7 – 11 years old;</w:t>
      </w:r>
      <w:r w:rsidRPr="00207D2A">
        <w:rPr>
          <w:b/>
          <w:bCs/>
        </w:rPr>
        <w:t xml:space="preserve"> Table 1</w:t>
      </w:r>
      <w:commentRangeStart w:id="112"/>
      <w:commentRangeStart w:id="113"/>
      <w:r w:rsidRPr="00207D2A">
        <w:fldChar w:fldCharType="begin"/>
      </w:r>
      <w:r w:rsidR="00A40687">
        <w:instrText xml:space="preserve"> ADDIN ZOTERO_ITEM CSL_CITATION {"citationID":"a27pf2du9q9","properties":{"formattedCitation":"\\super 34,46\\nosupersub{}","plainCitation":"34,46","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A40687" w:rsidRPr="00A40687">
        <w:rPr>
          <w:kern w:val="0"/>
          <w:szCs w:val="24"/>
          <w:vertAlign w:val="superscript"/>
          <w:lang w:val="en-US"/>
        </w:rPr>
        <w:t>34,46</w:t>
      </w:r>
      <w:r w:rsidRPr="00207D2A">
        <w:fldChar w:fldCharType="end"/>
      </w:r>
      <w:r w:rsidRPr="00207D2A">
        <w:t xml:space="preserve">). </w:t>
      </w:r>
      <w:commentRangeEnd w:id="112"/>
      <w:r w:rsidRPr="00207D2A">
        <w:rPr>
          <w:rStyle w:val="CommentReference"/>
        </w:rPr>
        <w:commentReference w:id="112"/>
      </w:r>
      <w:commentRangeEnd w:id="113"/>
      <w:r w:rsidR="005D09FC">
        <w:rPr>
          <w:rStyle w:val="CommentReference"/>
        </w:rPr>
        <w:commentReference w:id="113"/>
      </w:r>
      <w:r w:rsidRPr="00207D2A">
        <w:t>Because our fieldwork was focused on large groups which are generally composed of mature females and immature individuals</w:t>
      </w:r>
      <w:r w:rsidR="00C93F1A" w:rsidRPr="00207D2A">
        <w:fldChar w:fldCharType="begin"/>
      </w:r>
      <w:r w:rsidR="00A40687">
        <w:instrText xml:space="preserve"> ADDIN ZOTERO_ITEM CSL_CITATION {"citationID":"a2pedg4j6b2","properties":{"formattedCitation":"\\super 33\\nosupersub{}","plainCitation":"33","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schema":"https://github.com/citation-style-language/schema/raw/master/csl-citation.json"} </w:instrText>
      </w:r>
      <w:r w:rsidR="00C93F1A" w:rsidRPr="00207D2A">
        <w:fldChar w:fldCharType="separate"/>
      </w:r>
      <w:r w:rsidR="00A40687" w:rsidRPr="00A40687">
        <w:rPr>
          <w:kern w:val="0"/>
          <w:szCs w:val="24"/>
          <w:vertAlign w:val="superscript"/>
          <w:lang w:val="en-US"/>
        </w:rPr>
        <w:t>33</w:t>
      </w:r>
      <w:r w:rsidR="00C93F1A" w:rsidRPr="00207D2A">
        <w:fldChar w:fldCharType="end"/>
      </w:r>
      <w:r w:rsidRPr="00207D2A">
        <w:t xml:space="preserve">, it is likely that adult (i.e., sexually mature) males were underrepresented in our sample. </w:t>
      </w:r>
      <w:commentRangeStart w:id="114"/>
      <w:commentRangeStart w:id="115"/>
      <w:r w:rsidR="005D09FC">
        <w:t xml:space="preserve">Despite this we conservatively assumed equal prior probabilities of observing each sex. </w:t>
      </w:r>
      <w:r w:rsidR="00474C79">
        <w:t xml:space="preserve">This may have underestimated the probability of being female for some intermediate subjects. </w:t>
      </w:r>
      <w:r w:rsidR="0097153F">
        <w:t>W</w:t>
      </w:r>
      <w:r w:rsidR="00474C79">
        <w:t xml:space="preserve">hen we changed the </w:t>
      </w:r>
      <w:r w:rsidR="00D71A32">
        <w:t xml:space="preserve">prior </w:t>
      </w:r>
      <w:r w:rsidR="00474C79">
        <w:t xml:space="preserve">expected sex ratio to </w:t>
      </w:r>
      <w:r w:rsidR="00D71A32">
        <w:t>0.79</w:t>
      </w:r>
      <w:r w:rsidR="00474C79">
        <w:t xml:space="preserve"> (the</w:t>
      </w:r>
      <w:r w:rsidR="00D71A32">
        <w:t xml:space="preserve"> </w:t>
      </w:r>
      <w:ins w:id="116" w:author="Hal Whitehead" w:date="2025-09-27T11:18:00Z" w16du:dateUtc="2025-09-27T14:18:00Z">
        <w:r w:rsidR="00AA4328">
          <w:t xml:space="preserve">estimated </w:t>
        </w:r>
      </w:ins>
      <w:r w:rsidR="00D71A32">
        <w:t>proportion of females</w:t>
      </w:r>
      <w:r w:rsidR="00474C79">
        <w:t xml:space="preserve"> in the breeding groups </w:t>
      </w:r>
      <w:r w:rsidR="00D71A32">
        <w:t>off the Galápagos Islands</w:t>
      </w:r>
      <w:r w:rsidR="00441A85">
        <w:fldChar w:fldCharType="begin"/>
      </w:r>
      <w:r w:rsidR="00164AF4">
        <w:instrText xml:space="preserve"> ADDIN ZOTERO_ITEM CSL_CITATION {"citationID":"a2grh28f4s5","properties":{"formattedCitation":"\\super 53\\nosupersub{}","plainCitation":"53","noteIndex":0},"citationItems":[{"id":1669,"uris":["http://zotero.org/users/5395629/items/8HPHAAKN"],"itemData":{"id":1669,"type":"thesis","abstract":"Female dolphins were watched from a small motorboat. Locations within the 150 km$\\sp2$ study area were determined either by triangulation from compass bearings or latitude and longitudes from a GPS. Animals were individually identified by natural markings on their dorsal fins. Sexes were determined by observation of genitals or offspring; 113 were known females. Most analyses include data from 18-43 females collected during some or all of 1984-1993.    Females initially gave birth at 12-15 years during a spring/summer birth and conception season. Birth intervals were no less than 4 years unless the preceding infant died. Offspring were weaned at 3.5-7.5 years, always within a year preceding birth of the next infant. First-year infant mortality was 37%, accumulating to 50% by age 4.    Ranges of adult females were 8-58 km$\\sp2$ (with one exception at 5 km$\\sp2).$ Range overlap between females was 0-85% with little evidence of territoriality. Some females used different ranges in summer and in winter, others used the same ranges year round. Weaned daughters continued to use their mothers' ranges and continued to associate with their mothers regularly. Despite continued use of their mothers' ranges post-weaning, weaned sons tended to cease associating with their mothers.    Adult females swam together regularly but interacted infrequently. One distinctive interaction, termed \"pairing\" consisted of a female pair remaining together in a stereotyped position, typically in contact. Pairing was performed in bouts lasting 5-90 minutes. Unlike the general adult female population, pairing females, in 35 cases involving adults, were, with one known exception, always cycling or pregnant. Four such females were attended by infants at least 2 years old. Subadult females also paired similarly with either adults or other subadults. Pairing was associated with the presence of males and may be cooperation by females to thwart coercive male mating efforts.","archive_location":"304244807","event-place":"United States -- Michigan","note":"issue: 9712068\njournalAbbreviation: ProQuest Dissertations and Theses\ncontainer-title: ProQuest Dissertations and Theses","number-of-pages":"226","publisher":"University of Michigan","publisher-place":"United States -- Michigan","title":"Life history and behavior of female dolphins (Tursiops sp.) in Shark Bay, Western Australia","URL":"https://ezproxy.library.dal.ca/login?url=https://www.proquest.com/dissertations-theses/life-history-behavior-female-dolphins-tursiops-sp/docview/304244807/se-2?accountid=10406","author":[{"family":"Richards","given":"Andrew Fuller"}],"issued":{"date-parts":[["1996"]]}}}],"schema":"https://github.com/citation-style-language/schema/raw/master/csl-citation.json"} </w:instrText>
      </w:r>
      <w:r w:rsidR="00441A85">
        <w:fldChar w:fldCharType="separate"/>
      </w:r>
      <w:r w:rsidR="00164AF4" w:rsidRPr="00164AF4">
        <w:rPr>
          <w:kern w:val="0"/>
          <w:szCs w:val="24"/>
          <w:vertAlign w:val="superscript"/>
          <w:lang w:val="en-US"/>
        </w:rPr>
        <w:t>53</w:t>
      </w:r>
      <w:r w:rsidR="00441A85">
        <w:fldChar w:fldCharType="end"/>
      </w:r>
      <w:r w:rsidR="00474C79">
        <w:t>)</w:t>
      </w:r>
      <w:r w:rsidR="00D71A32">
        <w:t xml:space="preserve">, the posterior probability </w:t>
      </w:r>
      <w:r w:rsidR="0097153F">
        <w:t xml:space="preserve">of individuals </w:t>
      </w:r>
      <w:r w:rsidR="00B16415">
        <w:t xml:space="preserve">with originally intermediate </w:t>
      </w:r>
      <w:r w:rsidR="00B16415">
        <w:rPr>
          <w:i/>
          <w:iCs/>
        </w:rPr>
        <w:t xml:space="preserve">P(f) </w:t>
      </w:r>
      <w:r w:rsidR="00B16415">
        <w:t>values increased considerably</w:t>
      </w:r>
      <w:r w:rsidR="004B27FA">
        <w:t xml:space="preserve"> (</w:t>
      </w:r>
      <w:r w:rsidR="004B27FA">
        <w:rPr>
          <w:b/>
          <w:bCs/>
        </w:rPr>
        <w:t>Supplement 4 – Figure S4-2)</w:t>
      </w:r>
      <w:r w:rsidR="00D71A32">
        <w:t>.</w:t>
      </w:r>
      <w:commentRangeEnd w:id="114"/>
      <w:r w:rsidR="00D41EDB">
        <w:rPr>
          <w:rStyle w:val="CommentReference"/>
        </w:rPr>
        <w:commentReference w:id="114"/>
      </w:r>
      <w:commentRangeEnd w:id="115"/>
      <w:r w:rsidR="00686AFF">
        <w:rPr>
          <w:rStyle w:val="CommentReference"/>
        </w:rPr>
        <w:commentReference w:id="115"/>
      </w:r>
      <w:r w:rsidR="004B27FA">
        <w:t xml:space="preserve"> </w:t>
      </w:r>
      <w:r w:rsidR="00505535">
        <w:t>However, i</w:t>
      </w:r>
      <w:r w:rsidR="004B27FA">
        <w:t xml:space="preserve">mplementing this informed prior resulted in unrealistically high probabilities of </w:t>
      </w:r>
      <w:r w:rsidR="00505535">
        <w:t xml:space="preserve">individuals </w:t>
      </w:r>
      <w:r w:rsidR="004B27FA">
        <w:t>being female for calves (original = 0.5, updated = 0.</w:t>
      </w:r>
      <w:r w:rsidR="000D7B1C">
        <w:t>79</w:t>
      </w:r>
      <w:r w:rsidR="004B27FA">
        <w:t xml:space="preserve">), </w:t>
      </w:r>
      <w:r w:rsidR="00505535">
        <w:t xml:space="preserve">given </w:t>
      </w:r>
      <w:r w:rsidR="00114061">
        <w:t>the even sex ratio of sperm whales in birth and early years</w:t>
      </w:r>
      <w:r w:rsidR="00114061">
        <w:fldChar w:fldCharType="begin"/>
      </w:r>
      <w:r w:rsidR="00A40687">
        <w:instrText xml:space="preserve"> ADDIN ZOTERO_ITEM CSL_CITATION {"citationID":"a1mg41e2jb","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114061">
        <w:fldChar w:fldCharType="separate"/>
      </w:r>
      <w:r w:rsidR="00A40687" w:rsidRPr="00A40687">
        <w:rPr>
          <w:kern w:val="0"/>
          <w:szCs w:val="24"/>
          <w:vertAlign w:val="superscript"/>
          <w:lang w:val="en-US"/>
        </w:rPr>
        <w:t>34</w:t>
      </w:r>
      <w:r w:rsidR="00114061">
        <w:fldChar w:fldCharType="end"/>
      </w:r>
      <w:r w:rsidR="00505535">
        <w:t>. Thus,</w:t>
      </w:r>
      <w:r w:rsidR="004B27FA">
        <w:t xml:space="preserve"> we consider our conservative prior </w:t>
      </w:r>
      <w:r w:rsidR="00505535">
        <w:t>to produce</w:t>
      </w:r>
      <w:r w:rsidR="0030793A">
        <w:t xml:space="preserve"> a better representation of </w:t>
      </w:r>
      <w:r w:rsidR="006F0DBB">
        <w:t>the morphometric different between males and females throughout their development</w:t>
      </w:r>
      <w:r w:rsidR="0030793A">
        <w:t>.</w:t>
      </w:r>
      <w:r w:rsidR="0097153F">
        <w:t xml:space="preserve"> </w:t>
      </w:r>
      <w:r w:rsidR="00B16415">
        <w:t>In the future, including known sex individuals, especially immature males, may help develop models that can better distinguish the sex of individuals within this size range.</w:t>
      </w:r>
    </w:p>
    <w:p w14:paraId="510B815B" w14:textId="55FFB03A" w:rsidR="00C93F1A" w:rsidRPr="00207D2A" w:rsidRDefault="00B80788" w:rsidP="00B80788">
      <w:pPr>
        <w:spacing w:line="360" w:lineRule="auto"/>
      </w:pPr>
      <w:r w:rsidRPr="00207D2A">
        <w:t xml:space="preserve">We found consistent support for a constant (i.e., linear) </w:t>
      </w:r>
      <w:r w:rsidR="001859B4">
        <w:t>increase</w:t>
      </w:r>
      <w:r w:rsidRPr="00207D2A">
        <w:t xml:space="preserve"> of </w:t>
      </w:r>
      <w:r w:rsidRPr="00207D2A">
        <w:rPr>
          <w:i/>
          <w:iCs/>
        </w:rPr>
        <w:t>NR</w:t>
      </w:r>
      <w:r w:rsidRPr="00207D2A">
        <w:rPr>
          <w:i/>
          <w:iCs/>
          <w:vertAlign w:val="subscript"/>
        </w:rPr>
        <w:t xml:space="preserve">flipper </w:t>
      </w:r>
      <w:r w:rsidRPr="00207D2A">
        <w:t xml:space="preserve">with respect to </w:t>
      </w:r>
      <w:r w:rsidRPr="00207D2A">
        <w:rPr>
          <w:i/>
          <w:iCs/>
        </w:rPr>
        <w:t xml:space="preserve">TL </w:t>
      </w:r>
      <w:r w:rsidRPr="00207D2A">
        <w:t>for males between 6 – 16.1 m (</w:t>
      </w:r>
      <w:r w:rsidRPr="00207D2A">
        <w:rPr>
          <w:b/>
          <w:bCs/>
        </w:rPr>
        <w:t>Figure 5</w:t>
      </w:r>
      <w:r w:rsidRPr="00207D2A">
        <w:t>)</w:t>
      </w:r>
      <w:r w:rsidR="00C93F1A" w:rsidRPr="00207D2A">
        <w:t xml:space="preserve">. </w:t>
      </w:r>
      <w:r w:rsidRPr="00207D2A">
        <w:t xml:space="preserve">This linear trend in </w:t>
      </w:r>
      <w:r w:rsidRPr="00207D2A">
        <w:rPr>
          <w:i/>
          <w:iCs/>
        </w:rPr>
        <w:t>NR</w:t>
      </w:r>
      <w:r w:rsidRPr="00207D2A">
        <w:rPr>
          <w:i/>
          <w:iCs/>
          <w:vertAlign w:val="subscript"/>
        </w:rPr>
        <w:t xml:space="preserve">flipper </w:t>
      </w:r>
      <w:r w:rsidRPr="00207D2A">
        <w:t>growth emerged despite our initial implementation of a logistic model</w:t>
      </w:r>
      <w:r w:rsidR="00C93F1A" w:rsidRPr="00207D2A">
        <w:t>.</w:t>
      </w:r>
      <w:r w:rsidRPr="00207D2A">
        <w:t xml:space="preserve"> The observed pattern aligns with the nose-to-body ratio</w:t>
      </w:r>
      <w:r w:rsidRPr="00207D2A">
        <w:rPr>
          <w:i/>
          <w:iCs/>
        </w:rPr>
        <w:t xml:space="preserve"> </w:t>
      </w:r>
      <w:r w:rsidRPr="00207D2A">
        <w:t xml:space="preserve">relationship </w:t>
      </w:r>
      <w:r w:rsidRPr="00207D2A">
        <w:lastRenderedPageBreak/>
        <w:t>with body length reported by Nishiwaki et al.</w:t>
      </w:r>
      <w:commentRangeStart w:id="117"/>
      <w:r w:rsidRPr="00207D2A">
        <w:t xml:space="preserve"> (1963)</w:t>
      </w:r>
      <w:commentRangeEnd w:id="117"/>
      <w:r w:rsidR="00AA4328">
        <w:rPr>
          <w:rStyle w:val="CommentReference"/>
        </w:rPr>
        <w:commentReference w:id="117"/>
      </w:r>
      <w:r w:rsidRPr="00207D2A">
        <w:t xml:space="preserve">. </w:t>
      </w:r>
      <w:commentRangeStart w:id="118"/>
      <w:commentRangeStart w:id="119"/>
      <w:commentRangeEnd w:id="118"/>
      <w:r w:rsidR="001859B4">
        <w:rPr>
          <w:rStyle w:val="CommentReference"/>
        </w:rPr>
        <w:commentReference w:id="118"/>
      </w:r>
      <w:commentRangeEnd w:id="119"/>
      <w:r w:rsidR="001859B4">
        <w:rPr>
          <w:rStyle w:val="CommentReference"/>
        </w:rPr>
        <w:commentReference w:id="119"/>
      </w:r>
      <w:r w:rsidR="00C93F1A" w:rsidRPr="00207D2A">
        <w:t>Although our dataset did not cover the full length span of mature males, which can reach over &gt; 18 m</w:t>
      </w:r>
      <w:r w:rsidR="00C93F1A" w:rsidRPr="00207D2A">
        <w:fldChar w:fldCharType="begin"/>
      </w:r>
      <w:r w:rsidR="00164AF4">
        <w:instrText xml:space="preserve"> ADDIN ZOTERO_ITEM CSL_CITATION {"citationID":"asqbp49imr","properties":{"formattedCitation":"\\super 54\\nosupersub{}","plainCitation":"54","noteIndex":0},"citationItems":[{"id":1206,"uris":["http://zotero.org/users/5395629/items/ZIFCAXDR"],"itemData":{"id":1206,"type":"article-journal","container-title":"Marine Mammal Science","DOI":"10.1111/j.1748-7692.1991.tb00100.x","ISSN":"0824-0469, 1748-7692","issue":"3","journalAbbreviation":"Marine Mammal Sci","language":"en","page":"230-257","source":"DOI.org (Crossref)","title":"Density depenent growth in North Pacific sperm Whales","volume":"7","author":[{"family":"Kasuya","given":"Toshio"}],"issued":{"date-parts":[["1991",7]]}}}],"schema":"https://github.com/citation-style-language/schema/raw/master/csl-citation.json"} </w:instrText>
      </w:r>
      <w:r w:rsidR="00C93F1A" w:rsidRPr="00207D2A">
        <w:fldChar w:fldCharType="separate"/>
      </w:r>
      <w:r w:rsidR="00164AF4" w:rsidRPr="00164AF4">
        <w:rPr>
          <w:kern w:val="0"/>
          <w:szCs w:val="24"/>
          <w:vertAlign w:val="superscript"/>
          <w:lang w:val="en-US"/>
        </w:rPr>
        <w:t>54</w:t>
      </w:r>
      <w:r w:rsidR="00C93F1A" w:rsidRPr="00207D2A">
        <w:fldChar w:fldCharType="end"/>
      </w:r>
      <w:r w:rsidR="00C93F1A" w:rsidRPr="00207D2A">
        <w:t xml:space="preserve">, </w:t>
      </w:r>
      <w:r w:rsidR="00114061">
        <w:t xml:space="preserve">our findings support a continued growth of the male sperm whales’ nose </w:t>
      </w:r>
      <w:r w:rsidR="005466B0">
        <w:t xml:space="preserve">relative to their length </w:t>
      </w:r>
      <w:commentRangeStart w:id="120"/>
      <w:r w:rsidR="00114061">
        <w:t xml:space="preserve">despite their </w:t>
      </w:r>
      <w:r w:rsidR="005466B0">
        <w:t>net</w:t>
      </w:r>
      <w:commentRangeStart w:id="121"/>
      <w:r w:rsidR="00114061">
        <w:t xml:space="preserve"> body length growth rate tapering off at 15 m (40 years)</w:t>
      </w:r>
      <w:commentRangeEnd w:id="120"/>
      <w:r w:rsidR="00AA4328">
        <w:rPr>
          <w:rStyle w:val="CommentReference"/>
        </w:rPr>
        <w:commentReference w:id="120"/>
      </w:r>
      <w:r w:rsidR="00114061">
        <w:t>.</w:t>
      </w:r>
      <w:r w:rsidR="00114061" w:rsidRPr="00207D2A">
        <w:t xml:space="preserve"> </w:t>
      </w:r>
      <w:commentRangeEnd w:id="121"/>
      <w:r w:rsidR="00750F33">
        <w:rPr>
          <w:rStyle w:val="CommentReference"/>
        </w:rPr>
        <w:commentReference w:id="121"/>
      </w:r>
      <w:commentRangeStart w:id="122"/>
      <w:r w:rsidR="00114061">
        <w:t>This pattern</w:t>
      </w:r>
      <w:r w:rsidR="00114061" w:rsidRPr="00207D2A">
        <w:t xml:space="preserve"> </w:t>
      </w:r>
      <w:commentRangeStart w:id="123"/>
      <w:r w:rsidR="00C93F1A" w:rsidRPr="00207D2A">
        <w:t xml:space="preserve">may </w:t>
      </w:r>
      <w:commentRangeEnd w:id="122"/>
      <w:r w:rsidR="00D07A18">
        <w:rPr>
          <w:rStyle w:val="CommentReference"/>
        </w:rPr>
        <w:commentReference w:id="122"/>
      </w:r>
      <w:r w:rsidR="00750F33">
        <w:t xml:space="preserve">indicate </w:t>
      </w:r>
      <w:r w:rsidRPr="00207D2A">
        <w:t xml:space="preserve">that </w:t>
      </w:r>
      <w:commentRangeEnd w:id="123"/>
      <w:r w:rsidR="00750F33">
        <w:rPr>
          <w:rStyle w:val="CommentReference"/>
        </w:rPr>
        <w:commentReference w:id="123"/>
      </w:r>
      <w:r w:rsidRPr="00207D2A">
        <w:t>the growth in larger males</w:t>
      </w:r>
      <w:r w:rsidR="00114061">
        <w:t>, rather than indeterminate skeletal growth,</w:t>
      </w:r>
      <w:r w:rsidRPr="00207D2A">
        <w:t xml:space="preserve"> </w:t>
      </w:r>
      <w:r w:rsidR="00C93F1A" w:rsidRPr="00207D2A">
        <w:t>is</w:t>
      </w:r>
      <w:r w:rsidRPr="00207D2A">
        <w:t xml:space="preserve"> primarily driven by the growth of soft tissues encasing the sperm whales’ spermaceti organ, which in older males visibly protrudes beyond the lower jaw when seen from the side</w:t>
      </w:r>
      <w:r w:rsidRPr="00207D2A">
        <w:fldChar w:fldCharType="begin"/>
      </w:r>
      <w:r w:rsidR="00DC1D0D">
        <w:instrText xml:space="preserve"> ADDIN ZOTERO_ITEM CSL_CITATION {"citationID":"a1vioe79a2g","properties":{"formattedCitation":"\\super 22\\nosupersub{}","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DC1D0D" w:rsidRPr="00DC1D0D">
        <w:rPr>
          <w:kern w:val="0"/>
          <w:szCs w:val="24"/>
          <w:vertAlign w:val="superscript"/>
          <w:lang w:val="en-US"/>
        </w:rPr>
        <w:t>22</w:t>
      </w:r>
      <w:r w:rsidRPr="00207D2A">
        <w:fldChar w:fldCharType="end"/>
      </w:r>
      <w:r w:rsidRPr="00207D2A">
        <w:t xml:space="preserve">. </w:t>
      </w:r>
    </w:p>
    <w:p w14:paraId="1C65E7C0" w14:textId="33183AD5" w:rsidR="00B80788" w:rsidRDefault="00B80788" w:rsidP="00B80788">
      <w:pPr>
        <w:spacing w:line="360" w:lineRule="auto"/>
      </w:pPr>
      <w:r w:rsidRPr="00207D2A">
        <w:t>Sustained growth of secondary sexual traits well beyond sexual maturity has also been observed in other mammal species</w:t>
      </w:r>
      <w:r w:rsidR="00C93F1A" w:rsidRPr="00207D2A">
        <w:t xml:space="preserve"> with high degrees of sexual dimorphism</w:t>
      </w:r>
      <w:r w:rsidRPr="00207D2A">
        <w:t>, including giraffes and elephants</w:t>
      </w:r>
      <w:r w:rsidRPr="00207D2A">
        <w:fldChar w:fldCharType="begin"/>
      </w:r>
      <w:r w:rsidR="00164AF4">
        <w:instrText xml:space="preserve"> ADDIN ZOTERO_ITEM CSL_CITATION {"citationID":"aaef8kup0f","properties":{"formattedCitation":"\\super 55,56\\nosupersub{}","plainCitation":"55,56","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00164AF4" w:rsidRPr="00164AF4">
        <w:rPr>
          <w:kern w:val="0"/>
          <w:szCs w:val="24"/>
          <w:vertAlign w:val="superscript"/>
          <w:lang w:val="en-US"/>
        </w:rPr>
        <w:t>55,56</w:t>
      </w:r>
      <w:r w:rsidRPr="00207D2A">
        <w:fldChar w:fldCharType="end"/>
      </w:r>
      <w:r w:rsidRPr="00207D2A">
        <w:t xml:space="preserve">. </w:t>
      </w:r>
      <w:r w:rsidR="005A5585">
        <w:t>T</w:t>
      </w:r>
      <w:r w:rsidRPr="00207D2A">
        <w:t>here is direct evidence that male giraffes with longer necks and larger-bodied elephants have higher reproductive success</w:t>
      </w:r>
      <w:r w:rsidRPr="00207D2A">
        <w:fldChar w:fldCharType="begin"/>
      </w:r>
      <w:r w:rsidR="00164AF4">
        <w:instrText xml:space="preserve"> ADDIN ZOTERO_ITEM CSL_CITATION {"citationID":"6w1ohVkk","properties":{"formattedCitation":"\\super 55,56\\nosupersub{}","plainCitation":"55,56","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00164AF4" w:rsidRPr="00164AF4">
        <w:rPr>
          <w:kern w:val="0"/>
          <w:szCs w:val="24"/>
          <w:vertAlign w:val="superscript"/>
          <w:lang w:val="en-US"/>
        </w:rPr>
        <w:t>55,56</w:t>
      </w:r>
      <w:r w:rsidRPr="00207D2A">
        <w:fldChar w:fldCharType="end"/>
      </w:r>
      <w:r w:rsidRPr="00207D2A">
        <w:t xml:space="preserve">. While the contribution of larger noses to male sperm whales’ reproductive </w:t>
      </w:r>
      <w:r w:rsidR="00C93F1A" w:rsidRPr="00207D2A">
        <w:t>success</w:t>
      </w:r>
      <w:r w:rsidRPr="00207D2A">
        <w:t xml:space="preserve"> remains untested, our findings further </w:t>
      </w:r>
      <w:r w:rsidR="00750F33">
        <w:t>suggest</w:t>
      </w:r>
      <w:r w:rsidR="00750F33" w:rsidRPr="00207D2A">
        <w:t xml:space="preserve"> </w:t>
      </w:r>
      <w:r w:rsidRPr="00207D2A">
        <w:t>that strong sexual selective pressures are acting on this trait as it continues to grow despite the potentially high energetic cost of building lipid-rich tissue</w:t>
      </w:r>
      <w:commentRangeStart w:id="124"/>
      <w:r w:rsidRPr="00207D2A">
        <w:fldChar w:fldCharType="begin"/>
      </w:r>
      <w:r w:rsidR="00DC1D0D">
        <w:instrText xml:space="preserve"> ADDIN ZOTERO_ITEM CSL_CITATION {"citationID":"a1n3kkmnlm5","properties":{"formattedCitation":"\\super 22\\nosupersub{}","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DC1D0D" w:rsidRPr="00DC1D0D">
        <w:rPr>
          <w:kern w:val="0"/>
          <w:szCs w:val="24"/>
          <w:vertAlign w:val="superscript"/>
          <w:lang w:val="en-US"/>
        </w:rPr>
        <w:t>22</w:t>
      </w:r>
      <w:r w:rsidRPr="00207D2A">
        <w:fldChar w:fldCharType="end"/>
      </w:r>
      <w:r w:rsidRPr="00207D2A">
        <w:t>.</w:t>
      </w:r>
      <w:commentRangeEnd w:id="124"/>
      <w:r w:rsidRPr="00207D2A">
        <w:rPr>
          <w:rStyle w:val="CommentReference"/>
        </w:rPr>
        <w:commentReference w:id="124"/>
      </w:r>
    </w:p>
    <w:p w14:paraId="005EDA8F" w14:textId="7C12A3A3" w:rsidR="00D84D4F" w:rsidRPr="00207D2A" w:rsidRDefault="00D84D4F" w:rsidP="00B80788">
      <w:pPr>
        <w:spacing w:line="360" w:lineRule="auto"/>
      </w:pPr>
    </w:p>
    <w:p w14:paraId="0FBADF72" w14:textId="6279D047" w:rsidR="00B80788" w:rsidRPr="00207D2A" w:rsidRDefault="00B80788" w:rsidP="00B80788">
      <w:pPr>
        <w:pStyle w:val="Heading3"/>
        <w:rPr>
          <w:rFonts w:cs="Times New Roman"/>
        </w:rPr>
      </w:pPr>
      <w:r w:rsidRPr="00207D2A">
        <w:rPr>
          <w:rFonts w:cs="Times New Roman"/>
        </w:rPr>
        <w:t>4.3 | Peduncle dive patterns</w:t>
      </w:r>
    </w:p>
    <w:p w14:paraId="221132E6" w14:textId="0379F27C" w:rsidR="004B023A" w:rsidRDefault="00B80788" w:rsidP="00B80788">
      <w:pPr>
        <w:spacing w:line="360" w:lineRule="auto"/>
      </w:pPr>
      <w:commentRangeStart w:id="125"/>
      <w:r w:rsidRPr="00207D2A">
        <w:t xml:space="preserve">Our inspection of PD </w:t>
      </w:r>
      <w:commentRangeEnd w:id="125"/>
      <w:r w:rsidR="00D07A18">
        <w:rPr>
          <w:rStyle w:val="CommentReference"/>
        </w:rPr>
        <w:commentReference w:id="125"/>
      </w:r>
      <w:r w:rsidRPr="00207D2A">
        <w:t>patterns in relation to inferences of sperm whale age and sex illustrates the applicability of our methods for investigating behavioural patterns. Most (4 of 7) individuals that received PD had consistently high probabilities of being female and ranged between 9.8 – 12.5 m (</w:t>
      </w:r>
      <w:r w:rsidRPr="00207D2A">
        <w:rPr>
          <w:b/>
          <w:bCs/>
        </w:rPr>
        <w:t>Figure 5</w:t>
      </w:r>
      <w:r w:rsidRPr="00207D2A">
        <w:t>), which suggests these are most likely mature females</w:t>
      </w:r>
      <w:commentRangeStart w:id="126"/>
      <w:r w:rsidRPr="00207D2A">
        <w:fldChar w:fldCharType="begin"/>
      </w:r>
      <w:r w:rsidR="00A40687">
        <w:instrText xml:space="preserve"> ADDIN ZOTERO_ITEM CSL_CITATION {"citationID":"a13jru1qbql","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00A40687" w:rsidRPr="00A40687">
        <w:rPr>
          <w:kern w:val="0"/>
          <w:szCs w:val="24"/>
          <w:vertAlign w:val="superscript"/>
          <w:lang w:val="en-US"/>
        </w:rPr>
        <w:t>34</w:t>
      </w:r>
      <w:r w:rsidRPr="00207D2A">
        <w:fldChar w:fldCharType="end"/>
      </w:r>
      <w:r w:rsidRPr="00207D2A">
        <w:t xml:space="preserve">. </w:t>
      </w:r>
      <w:r w:rsidR="004B023A">
        <w:t>One</w:t>
      </w:r>
      <w:r w:rsidR="000F0B15">
        <w:t xml:space="preserve"> individual</w:t>
      </w:r>
      <w:r w:rsidR="004B023A">
        <w:t xml:space="preserve"> </w:t>
      </w:r>
      <w:r w:rsidR="00EF514B">
        <w:t>receiving PD within this size range had relatively low probability of being female,</w:t>
      </w:r>
      <w:r w:rsidR="00EF514B">
        <w:rPr>
          <w:i/>
          <w:iCs/>
        </w:rPr>
        <w:t xml:space="preserve"> </w:t>
      </w:r>
      <w:r w:rsidR="00EF514B">
        <w:t>but this estimate was associated with very low certainty (</w:t>
      </w:r>
      <w:r w:rsidR="00EF514B">
        <w:rPr>
          <w:i/>
          <w:iCs/>
        </w:rPr>
        <w:t xml:space="preserve">P(f) </w:t>
      </w:r>
      <w:r w:rsidR="00EF514B">
        <w:t xml:space="preserve">= 0.36, 95% CI width = 1), </w:t>
      </w:r>
      <w:r w:rsidR="00750F33">
        <w:t>so</w:t>
      </w:r>
      <w:r w:rsidR="00EF514B">
        <w:t xml:space="preserve"> its sex and developmental stage </w:t>
      </w:r>
      <w:commentRangeStart w:id="127"/>
      <w:commentRangeEnd w:id="127"/>
      <w:r w:rsidR="00750F33">
        <w:rPr>
          <w:rStyle w:val="CommentReference"/>
        </w:rPr>
        <w:commentReference w:id="127"/>
      </w:r>
      <w:r w:rsidR="009D50AB">
        <w:t>are</w:t>
      </w:r>
      <w:r w:rsidR="00750F33">
        <w:t xml:space="preserve"> unknown</w:t>
      </w:r>
      <w:r w:rsidR="00EF514B">
        <w:t>.</w:t>
      </w:r>
      <w:commentRangeEnd w:id="126"/>
      <w:r w:rsidR="00EF514B">
        <w:rPr>
          <w:rStyle w:val="CommentReference"/>
        </w:rPr>
        <w:commentReference w:id="126"/>
      </w:r>
      <w:r w:rsidR="00EF514B">
        <w:rPr>
          <w:i/>
          <w:iCs/>
        </w:rPr>
        <w:t xml:space="preserve"> </w:t>
      </w:r>
      <w:r w:rsidRPr="00207D2A">
        <w:t xml:space="preserve">The remaining individuals observed receiving PDs, for which </w:t>
      </w:r>
      <w:r w:rsidRPr="00207D2A">
        <w:rPr>
          <w:i/>
          <w:iCs/>
        </w:rPr>
        <w:t xml:space="preserve">P(f) </w:t>
      </w:r>
      <w:r w:rsidRPr="00207D2A">
        <w:t xml:space="preserve">could not be estimated (n = 5), also fell within </w:t>
      </w:r>
      <w:r w:rsidR="009D50AB">
        <w:t>the ‘mature female’</w:t>
      </w:r>
      <w:r w:rsidR="009D50AB" w:rsidRPr="00207D2A">
        <w:t xml:space="preserve"> </w:t>
      </w:r>
      <w:r w:rsidRPr="00207D2A">
        <w:t>size range (</w:t>
      </w:r>
      <w:r w:rsidRPr="00207D2A">
        <w:rPr>
          <w:b/>
          <w:bCs/>
        </w:rPr>
        <w:t>Figure 6</w:t>
      </w:r>
      <w:r w:rsidRPr="00207D2A">
        <w:t xml:space="preserve">). </w:t>
      </w:r>
      <w:commentRangeStart w:id="128"/>
      <w:commentRangeStart w:id="129"/>
      <w:r w:rsidR="00E420B9" w:rsidRPr="00207D2A">
        <w:t xml:space="preserve">Two </w:t>
      </w:r>
      <w:commentRangeEnd w:id="128"/>
      <w:r w:rsidR="00E420B9">
        <w:rPr>
          <w:rStyle w:val="CommentReference"/>
        </w:rPr>
        <w:commentReference w:id="128"/>
      </w:r>
      <w:commentRangeEnd w:id="129"/>
      <w:r w:rsidR="00E420B9">
        <w:rPr>
          <w:rStyle w:val="CommentReference"/>
        </w:rPr>
        <w:commentReference w:id="129"/>
      </w:r>
      <w:r w:rsidR="00E420B9" w:rsidRPr="00207D2A">
        <w:t xml:space="preserve">of the individuals observed receiving </w:t>
      </w:r>
      <w:r w:rsidR="00E420B9">
        <w:t>PDs</w:t>
      </w:r>
      <w:r w:rsidR="00E420B9" w:rsidRPr="00207D2A">
        <w:t xml:space="preserve"> fell in the </w:t>
      </w:r>
      <w:commentRangeStart w:id="130"/>
      <w:commentRangeStart w:id="131"/>
      <w:r w:rsidR="00E420B9" w:rsidRPr="00207D2A">
        <w:t xml:space="preserve">‘adult female’ </w:t>
      </w:r>
      <w:commentRangeEnd w:id="130"/>
      <w:r w:rsidR="00943EA6">
        <w:rPr>
          <w:rStyle w:val="CommentReference"/>
        </w:rPr>
        <w:commentReference w:id="130"/>
      </w:r>
      <w:commentRangeEnd w:id="131"/>
      <w:r w:rsidR="00943EA6">
        <w:rPr>
          <w:rStyle w:val="CommentReference"/>
        </w:rPr>
        <w:commentReference w:id="131"/>
      </w:r>
      <w:r w:rsidR="00E420B9" w:rsidRPr="00207D2A">
        <w:t xml:space="preserve">size range (8.5 – 10 m – </w:t>
      </w:r>
      <w:r w:rsidR="00E420B9" w:rsidRPr="00207D2A">
        <w:rPr>
          <w:b/>
          <w:bCs/>
        </w:rPr>
        <w:t>Table 1</w:t>
      </w:r>
      <w:r w:rsidR="00E420B9" w:rsidRPr="00207D2A">
        <w:t>)</w:t>
      </w:r>
      <w:r w:rsidR="00E420B9">
        <w:t xml:space="preserve"> </w:t>
      </w:r>
      <w:r w:rsidR="00750F33">
        <w:t xml:space="preserve">and </w:t>
      </w:r>
      <w:r w:rsidR="00E420B9">
        <w:t xml:space="preserve">had high </w:t>
      </w:r>
      <w:r w:rsidR="00E420B9">
        <w:rPr>
          <w:i/>
          <w:iCs/>
        </w:rPr>
        <w:t xml:space="preserve">P(f) </w:t>
      </w:r>
      <w:r w:rsidR="00E420B9">
        <w:t xml:space="preserve">estimates (&gt;0.6), albeit </w:t>
      </w:r>
      <w:r w:rsidR="00750F33">
        <w:t xml:space="preserve">with </w:t>
      </w:r>
      <w:r w:rsidR="00E420B9">
        <w:t xml:space="preserve">a low associated certainty (95% CI width &gt; 0.80). While young females of this size range are </w:t>
      </w:r>
      <w:r w:rsidR="00E420B9" w:rsidRPr="00207D2A">
        <w:t>capable of conceiving</w:t>
      </w:r>
      <w:r w:rsidR="00E420B9" w:rsidRPr="00207D2A">
        <w:fldChar w:fldCharType="begin"/>
      </w:r>
      <w:r w:rsidR="00DC1D0D">
        <w:instrText xml:space="preserve"> ADDIN ZOTERO_ITEM CSL_CITATION {"citationID":"a2o1cl8n0s1","properties":{"formattedCitation":"\\super 20\\nosupersub{}","plainCitation":"20","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00E420B9" w:rsidRPr="00207D2A">
        <w:fldChar w:fldCharType="separate"/>
      </w:r>
      <w:r w:rsidR="00DC1D0D" w:rsidRPr="00DC1D0D">
        <w:rPr>
          <w:kern w:val="0"/>
          <w:szCs w:val="24"/>
          <w:vertAlign w:val="superscript"/>
          <w:lang w:val="en-US"/>
        </w:rPr>
        <w:t>20</w:t>
      </w:r>
      <w:r w:rsidR="00E420B9" w:rsidRPr="00207D2A">
        <w:fldChar w:fldCharType="end"/>
      </w:r>
      <w:r w:rsidR="00E420B9">
        <w:t>, receiving PDs is not exclusive to parous females</w:t>
      </w:r>
      <w:commentRangeStart w:id="132"/>
      <w:r w:rsidR="00E420B9" w:rsidRPr="00207D2A">
        <w:fldChar w:fldCharType="begin"/>
      </w:r>
      <w:r w:rsidR="00164AF4">
        <w:instrText xml:space="preserve"> ADDIN ZOTERO_ITEM CSL_CITATION {"citationID":"a28ualmql24","properties":{"formattedCitation":"\\super 57\\nosupersub{}","plainCitation":"57","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schema":"https://github.com/citation-style-language/schema/raw/master/csl-citation.json"} </w:instrText>
      </w:r>
      <w:r w:rsidR="00E420B9" w:rsidRPr="00207D2A">
        <w:fldChar w:fldCharType="separate"/>
      </w:r>
      <w:r w:rsidR="00164AF4" w:rsidRPr="00164AF4">
        <w:rPr>
          <w:kern w:val="0"/>
          <w:szCs w:val="24"/>
          <w:vertAlign w:val="superscript"/>
          <w:lang w:val="en-US"/>
        </w:rPr>
        <w:t>57</w:t>
      </w:r>
      <w:r w:rsidR="00E420B9" w:rsidRPr="00207D2A">
        <w:fldChar w:fldCharType="end"/>
      </w:r>
      <w:commentRangeEnd w:id="132"/>
      <w:r w:rsidR="00943EA6">
        <w:rPr>
          <w:rStyle w:val="CommentReference"/>
        </w:rPr>
        <w:commentReference w:id="132"/>
      </w:r>
      <w:r w:rsidR="00E420B9" w:rsidRPr="00207D2A">
        <w:t>.</w:t>
      </w:r>
      <w:r w:rsidR="00E420B9">
        <w:t xml:space="preserve"> </w:t>
      </w:r>
      <w:r w:rsidR="00B65403">
        <w:t>Although</w:t>
      </w:r>
      <w:r w:rsidR="00E420B9">
        <w:t xml:space="preserve"> our approach did not have the resolution to confidently </w:t>
      </w:r>
      <w:r w:rsidR="0042191B">
        <w:t>assign</w:t>
      </w:r>
      <w:r w:rsidR="00E420B9">
        <w:t xml:space="preserve"> all individuals receiving PDs as females, </w:t>
      </w:r>
      <w:r w:rsidR="0042191B">
        <w:t xml:space="preserve">our results generally agree with </w:t>
      </w:r>
      <w:r w:rsidRPr="00207D2A">
        <w:t xml:space="preserve">previous work </w:t>
      </w:r>
      <w:r w:rsidR="0042191B">
        <w:t xml:space="preserve">showing that </w:t>
      </w:r>
      <w:r w:rsidRPr="00207D2A">
        <w:t>only females receive peduncle dives</w:t>
      </w:r>
      <w:r w:rsidRPr="00207D2A">
        <w:fldChar w:fldCharType="begin"/>
      </w:r>
      <w:r w:rsidR="00164AF4">
        <w:instrText xml:space="preserve"> ADDIN ZOTERO_ITEM CSL_CITATION {"citationID":"a20ukgc4kk6","properties":{"formattedCitation":"\\super 36,37,57\\nosupersub{}","plainCitation":"36,37,57","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164AF4" w:rsidRPr="00164AF4">
        <w:rPr>
          <w:kern w:val="0"/>
          <w:szCs w:val="24"/>
          <w:vertAlign w:val="superscript"/>
          <w:lang w:val="en-US"/>
        </w:rPr>
        <w:t>36,37,57</w:t>
      </w:r>
      <w:r w:rsidRPr="00207D2A">
        <w:fldChar w:fldCharType="end"/>
      </w:r>
      <w:r w:rsidRPr="00207D2A">
        <w:t xml:space="preserve">. </w:t>
      </w:r>
    </w:p>
    <w:p w14:paraId="02F747BF" w14:textId="5B829A42" w:rsidR="00B80788" w:rsidRPr="00207D2A" w:rsidRDefault="00B80788" w:rsidP="00B80788">
      <w:pPr>
        <w:spacing w:line="360" w:lineRule="auto"/>
      </w:pPr>
      <w:r w:rsidRPr="00207D2A">
        <w:t>We also found all individuals performing peduncle dives were under 7.6 m (</w:t>
      </w:r>
      <w:r w:rsidRPr="00207D2A">
        <w:rPr>
          <w:b/>
          <w:bCs/>
        </w:rPr>
        <w:t>Figure 6</w:t>
      </w:r>
      <w:r w:rsidRPr="00207D2A">
        <w:t xml:space="preserve">), corresponding to the size range of </w:t>
      </w:r>
      <w:commentRangeStart w:id="133"/>
      <w:r w:rsidRPr="00207D2A">
        <w:t xml:space="preserve">juveniles (n = 2) </w:t>
      </w:r>
      <w:commentRangeEnd w:id="133"/>
      <w:r w:rsidR="00BB2C97">
        <w:rPr>
          <w:rStyle w:val="CommentReference"/>
        </w:rPr>
        <w:commentReference w:id="133"/>
      </w:r>
      <w:r w:rsidRPr="00207D2A">
        <w:t xml:space="preserve">and calves (n = 1), which </w:t>
      </w:r>
      <w:r w:rsidR="009B09D1" w:rsidRPr="00207D2A">
        <w:t>is also</w:t>
      </w:r>
      <w:r w:rsidRPr="00207D2A">
        <w:t xml:space="preserve"> congruent with previous work</w:t>
      </w:r>
      <w:r w:rsidRPr="00207D2A">
        <w:fldChar w:fldCharType="begin"/>
      </w:r>
      <w:r w:rsidR="00164AF4">
        <w:instrText xml:space="preserve"> ADDIN ZOTERO_ITEM CSL_CITATION {"citationID":"6dIcuvdx","properties":{"formattedCitation":"\\super 36,37,57\\nosupersub{}","plainCitation":"36,37,57","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164AF4" w:rsidRPr="00164AF4">
        <w:rPr>
          <w:kern w:val="0"/>
          <w:szCs w:val="24"/>
          <w:vertAlign w:val="superscript"/>
          <w:lang w:val="en-US"/>
        </w:rPr>
        <w:t>36,37,57</w:t>
      </w:r>
      <w:r w:rsidRPr="00207D2A">
        <w:fldChar w:fldCharType="end"/>
      </w:r>
      <w:r w:rsidRPr="00207D2A">
        <w:t xml:space="preserve">. </w:t>
      </w:r>
      <w:r w:rsidR="005B2324">
        <w:t>O</w:t>
      </w:r>
      <w:r w:rsidRPr="00207D2A">
        <w:t xml:space="preserve">ur methods for detecting participation of PD </w:t>
      </w:r>
      <w:r w:rsidR="009B09D1" w:rsidRPr="00207D2A">
        <w:t>were</w:t>
      </w:r>
      <w:r w:rsidRPr="00207D2A">
        <w:t xml:space="preserve"> not exhaustive, as we only inspected a subset of available footage, and thus </w:t>
      </w:r>
      <w:r w:rsidR="005B2324">
        <w:t>cann</w:t>
      </w:r>
      <w:r w:rsidR="00943EA6">
        <w:t>o</w:t>
      </w:r>
      <w:r w:rsidR="005B2324">
        <w:t>t</w:t>
      </w:r>
      <w:r w:rsidR="005B2324" w:rsidRPr="00207D2A">
        <w:t xml:space="preserve"> </w:t>
      </w:r>
      <w:r w:rsidRPr="00207D2A">
        <w:t xml:space="preserve">rule out the participation of any of the remaining individuals in this behaviour. Still, our findings generally aligned with the expectation that this behaviour is limited to </w:t>
      </w:r>
      <w:r w:rsidRPr="00207D2A">
        <w:lastRenderedPageBreak/>
        <w:t xml:space="preserve">calves/juveniles performing the dives, and females receiving them, even if </w:t>
      </w:r>
      <w:r w:rsidR="009D50AB">
        <w:t>a</w:t>
      </w:r>
      <w:r w:rsidR="009D50AB" w:rsidRPr="00207D2A">
        <w:t xml:space="preserve"> </w:t>
      </w:r>
      <w:r w:rsidRPr="00207D2A">
        <w:t>direct association with suckling remains unclear</w:t>
      </w:r>
      <w:r w:rsidRPr="00207D2A">
        <w:fldChar w:fldCharType="begin"/>
      </w:r>
      <w:r w:rsidR="00164AF4">
        <w:instrText xml:space="preserve"> ADDIN ZOTERO_ITEM CSL_CITATION {"citationID":"a144n00ipkf","properties":{"formattedCitation":"\\super 37,57\\nosupersub{}","plainCitation":"37,57","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164AF4" w:rsidRPr="00164AF4">
        <w:rPr>
          <w:kern w:val="0"/>
          <w:szCs w:val="24"/>
          <w:vertAlign w:val="superscript"/>
          <w:lang w:val="en-US"/>
        </w:rPr>
        <w:t>37,57</w:t>
      </w:r>
      <w:r w:rsidRPr="00207D2A">
        <w:fldChar w:fldCharType="end"/>
      </w:r>
      <w:r w:rsidRPr="00207D2A">
        <w:t>.</w:t>
      </w:r>
    </w:p>
    <w:p w14:paraId="726E16FA" w14:textId="1F6961DC" w:rsidR="00B80788" w:rsidRPr="00207D2A" w:rsidRDefault="00B80788" w:rsidP="00B80788">
      <w:pPr>
        <w:pStyle w:val="Heading3"/>
        <w:rPr>
          <w:rFonts w:cs="Times New Roman"/>
        </w:rPr>
      </w:pPr>
      <w:bookmarkStart w:id="134" w:name="_Hlk209789716"/>
      <w:commentRangeStart w:id="135"/>
      <w:r w:rsidRPr="00207D2A">
        <w:rPr>
          <w:rFonts w:cs="Times New Roman"/>
        </w:rPr>
        <w:t xml:space="preserve">4.4 | </w:t>
      </w:r>
      <w:r w:rsidR="004B023A">
        <w:rPr>
          <w:rFonts w:cs="Times New Roman"/>
        </w:rPr>
        <w:t>Applications</w:t>
      </w:r>
      <w:commentRangeEnd w:id="135"/>
      <w:r w:rsidR="00943EA6">
        <w:rPr>
          <w:rStyle w:val="CommentReference"/>
          <w:rFonts w:eastAsiaTheme="minorHAnsi" w:cs="Times New Roman"/>
          <w:b w:val="0"/>
          <w:bCs w:val="0"/>
        </w:rPr>
        <w:commentReference w:id="135"/>
      </w:r>
    </w:p>
    <w:p w14:paraId="7536D841" w14:textId="1EC7A6F2" w:rsidR="00B80788" w:rsidRPr="00207D2A" w:rsidRDefault="00B80788" w:rsidP="00B80788">
      <w:pPr>
        <w:spacing w:line="360" w:lineRule="auto"/>
      </w:pPr>
      <w:r w:rsidRPr="00207D2A">
        <w:t>Refined definitions of developmental stages can contribute to our understanding of behavioural development.</w:t>
      </w:r>
      <w:r w:rsidR="009B09D1" w:rsidRPr="00207D2A">
        <w:t xml:space="preserve"> For instance,</w:t>
      </w:r>
      <w:r w:rsidRPr="00207D2A">
        <w:t xml:space="preserve"> </w:t>
      </w:r>
      <w:r w:rsidR="009B09D1" w:rsidRPr="00207D2A">
        <w:t>i</w:t>
      </w:r>
      <w:r w:rsidRPr="00207D2A">
        <w:t>nvestigating the interactions and spatial arrangement between immature individuals and their mothers or caregivers can provide insights into the behavioural development of immature individuals and corresponding changes in maternal care</w:t>
      </w:r>
      <w:r w:rsidRPr="00207D2A">
        <w:fldChar w:fldCharType="begin"/>
      </w:r>
      <w:r w:rsidR="00164AF4">
        <w:instrText xml:space="preserve"> ADDIN ZOTERO_ITEM CSL_CITATION {"citationID":"a56i8euhah","properties":{"formattedCitation":"\\super 58\\uc0\\u8211{}60\\nosupersub{}","plainCitation":"58–60","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993,"uris":["http://zotero.org/users/5395629/items/6HUE73NI"],"itemData":{"id":1993,"type":"article-journal","abstract":"Newborn characteristics, patterns of motoric and social behavioural development, and mother-infant relationships in free-ranging and semi-provisioned bottlenose dolphins (Tursiops sp.) are examined. Nine newborns were observed for 189 hours over the first 10 weeks of life. Newborn infants breathe more often than their mothers, and synchronize their breathing and swimming with her soon after birth, but show a gradual decline in synchrony as they age. Virtually all patterns of infant behaviour, mother-infant proximity, and spatial relationships with the mother changed as a function of infant age. Maternal activity, however, does not change over time, except that mothers decrease their role in maintaining proximity to their infants from the first month to the second month of infant life. Infants spend less time close to their mothers, less time echelon swimming (close, alongside the mother), and more time infant-position swimming (in contact under the mother) as they age. Infants spend more time traveling and socializing independently over time. They also separate from their mothers more often and for longer periods of time. Infants do not forage during the newborn period, but are observed 'practice foraging' by the end of the first month. Rubbing, petting, chasing, and displaying with other animals (including the mother) were common forms of socializing. Infants frequently initiate rubbing with their mothers, with particular focus on her head region. Infants typically associate with young females, adult females and other infants, but not with adult or subadult males. Developmental shifts and overall patterns are discussed in the context of the bottlenose dolphin's fission-fusion social organization and ecology. The effects of provisioning on dolphin behaviour are addressed.","archive_location":"BIOABS:BACD199900253696","container-title":"Behaviour","DOI":"10.1163/156853999501469","issue":"5","journalAbbreviation":"Behaviour","page":"529-566","title":"Behavioral development in wild bottlenose dolphin newborns (&lt;i&gt;Tursiops&lt;/i&gt; sp.)","volume":"136","author":[{"family":"Mann","given":"Janet"},{"family":"Smuts","given":"Barbara"}],"issued":{"date-parts":[["1999"]]}}},{"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schema":"https://github.com/citation-style-language/schema/raw/master/csl-citation.json"} </w:instrText>
      </w:r>
      <w:r w:rsidRPr="00207D2A">
        <w:fldChar w:fldCharType="separate"/>
      </w:r>
      <w:r w:rsidR="00164AF4" w:rsidRPr="00164AF4">
        <w:rPr>
          <w:kern w:val="0"/>
          <w:szCs w:val="24"/>
          <w:vertAlign w:val="superscript"/>
          <w:lang w:val="en-US"/>
        </w:rPr>
        <w:t>58–60</w:t>
      </w:r>
      <w:r w:rsidRPr="00207D2A">
        <w:fldChar w:fldCharType="end"/>
      </w:r>
      <w:r w:rsidRPr="00207D2A">
        <w:t>. Until now, the systematic study of these behavioural changes has been mostly limited to research on captive individuals or wild populations with extraordinary conditions that allow for longitudinal research approaches (i.e., repeated observations over time of few individuals) to individual behaviour</w:t>
      </w:r>
      <w:r w:rsidRPr="00207D2A">
        <w:fldChar w:fldCharType="begin"/>
      </w:r>
      <w:r w:rsidR="00164AF4">
        <w:instrText xml:space="preserve"> ADDIN ZOTERO_ITEM CSL_CITATION {"citationID":"a2ll45et69n","properties":{"formattedCitation":"\\super 58,60\\uc0\\u8211{}62\\nosupersub{}","plainCitation":"58,60–62","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id":70,"uris":["http://zotero.org/users/5395629/items/B9Z8BM82"],"itemData":{"id":70,"type":"article-journal","abstract":"Mother-calf interactions and the behaviors of mothers during separation from their calves were examined in four Commerson's dolphin (Cephalorhynchus commersonii) mother-calf pairs. Four infants were observed: 56.8 h over 30 days from birth to 263 days of age, 36.9 h over 20 days from birth to 149 days of age, 10.4 h over 3 days from birth to 2 days of age, and 15.0 h over 3 days from birth to 2 days of age. All four pairs shared common characteristics in the rate and frequencies of mother-calf interactions and the behaviors of mothers during the first week of life. After the first week, individual differences in changes in the frequency of each behavior were observed. The three behaviors considered representative of maternal care (parallel swimming, synchronous breathing, and body-to-body contact) were frequently performed in the first week; thereafter, the frequencies declined. Separate behaviors of mothers were infrequent during the first week and increased with an increase in infants' age. Bumping by infants increased with time, suggesting an increase in soliciting by calves and conflict between mothers and calves. The frequency of flipper-to-body rubbing also changed but in a complex manner, probably because the calves needed to learn how to perform this behavior from their mothers and because initiator and recipient of this behavior can be changed quickly. © 2013 Japan Ethological Society and Springer Japan.","container-title":"Journal of Ethology","DOI":"10.1007/s10164-013-0380-2","issue":"3","journalAbbreviation":"Journal of Ethology","page":"305-313","title":"Mother-calf interactions and social behavior development in Commerson's dolphins (&lt;i&gt;Cephalorhhynchus commersonii&lt;/i&gt;)","volume":"31","author":[{"family":"Sakai","given":"M."},{"family":"Morisaka","given":"T."},{"family":"Iwasaki","given":"M."},{"family":"Yoshida","given":"Y."},{"family":"Wakabayashi","given":"I."},{"family":"Seko","given":"A."},{"family":"Kasamatsu","given":"M."},{"family":"Kohshima","given":"S."}],"issued":{"date-parts":[["2013"]]}}},{"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164AF4" w:rsidRPr="00164AF4">
        <w:rPr>
          <w:kern w:val="0"/>
          <w:szCs w:val="24"/>
          <w:vertAlign w:val="superscript"/>
          <w:lang w:val="en-US"/>
        </w:rPr>
        <w:t>58,60–62</w:t>
      </w:r>
      <w:r w:rsidRPr="00207D2A">
        <w:fldChar w:fldCharType="end"/>
      </w:r>
      <w:r w:rsidRPr="005466B0">
        <w:t xml:space="preserve">. </w:t>
      </w:r>
      <w:r w:rsidRPr="00207D2A">
        <w:t xml:space="preserve">Using </w:t>
      </w:r>
      <w:r w:rsidR="00D0654D">
        <w:t>UAV</w:t>
      </w:r>
      <w:r w:rsidRPr="00207D2A">
        <w:t xml:space="preserve">-derived </w:t>
      </w:r>
      <w:r w:rsidRPr="00207D2A">
        <w:rPr>
          <w:i/>
          <w:iCs/>
        </w:rPr>
        <w:t xml:space="preserve">TL </w:t>
      </w:r>
      <w:r w:rsidRPr="00207D2A">
        <w:t>estimates, either as continuous or categorical proxies for development, could yield similar insights through a cross-sectional (i.e., observations at a given time across several individuals) approach. This method would be particularly valuable in cases where long-term monitoring and age-determination is impractical, as is the case for highly mobile populations found far offshore. Cooperative care of the young is a central feature and driver of sperm whale sociality</w:t>
      </w:r>
      <w:r w:rsidRPr="00207D2A">
        <w:fldChar w:fldCharType="begin"/>
      </w:r>
      <w:r w:rsidR="00164AF4">
        <w:instrText xml:space="preserve"> ADDIN ZOTERO_ITEM CSL_CITATION {"citationID":"a1jpn5ngd6f","properties":{"formattedCitation":"\\super 63,64\\nosupersub{}","plainCitation":"63,64","noteIndex":0},"citationItems":[{"id":1325,"uris":["http://zotero.org/users/5395629/items/BNDZ6HWN"],"itemData":{"id":1325,"type":"article-journal","abstract":"It is hypothesized that the primary function of permanent social relationships among female sperm whales (\n              Physeter macrocephalus\n              ) is to provide allomothers for calves at the surface while mothers make foraging dives. In order to investigate how reciprocity of allocare within units of sperm whales facilitates group living, we constructed weighted social networks based on yearly matrices of associations (2005–2010) and correlated them across years, through changes in age and social role, to study changes in social relationships within seven sperm whale units. Pairs of association matrices from sequential years showed a greater positive correlation than expected by chance, but as the time lag increased, the correlation coefficients decreased. Over all units considered, calves had high values for all measured network statistics, while mothers had intermediate values for most of the measures, but high values for connectedness and affinity. Mothers showed sharp drops in strength and connectedness in the first year of their new calves' lives. These broad patterns appear to be consistent across units. Calves appeared to be significant nodes in the network of the social unit, and thus provide quantitative support for the theory in which communal care acts as the evolutionary force behind group formation in this species.","container-title":"Proceedings of the Royal Society B: Biological Sciences","DOI":"10.1098/rspb.2013.1113","ISSN":"0962-8452, 1471-2954","issue":"1763","journalAbbreviation":"Proc. R. Soc. B.","language":"en","page":"20131113","source":"DOI.org (Crossref)","title":"Calves as social hubs: dynamics of the social network within sperm whale units","title-short":"Calves as social hubs","volume":"280","author":[{"family":"Gero","given":"Shane"},{"family":"Gordon","given":"Jonathan"},{"family":"Whitehead","given":"Hal"}],"issued":{"date-parts":[["2013",7,22]]}}},{"id":1879,"uris":["http://zotero.org/users/5395629/items/YIR7X32J"],"itemData":{"id":1879,"type":"chapter","container-title":"Ethology and Behavioral Ecology of Odontocetes","event-place":"Cham","ISBN":"978-3-030-16662-5","language":"en","note":"collection-title: Ethology and Behavioral Ecology of Marine Mammals\nDOI: 10.1007/978-3-030-16663-2_12","page":"261-280","publisher":"Springer International Publishing","publisher-place":"Cham","source":"DOI.org (Crossref)","title":"Sperm whale: the largest toothed creature on earth","title-short":"Sperm whale","URL":"http://link.springer.com/10.1007/978-3-030-16663-2_12","editor":[{"family":"Würsig","given":"Bernd"}],"author":[{"family":"Cantor","given":"Mauricio"},{"family":"Gero","given":"Shane"},{"family":"Whitehead","given":"Hal"},{"family":"Rendell","given":"Luke"}],"accessed":{"date-parts":[["2022",12,16]]},"issued":{"date-parts":[["2019"]]}}}],"schema":"https://github.com/citation-style-language/schema/raw/master/csl-citation.json"} </w:instrText>
      </w:r>
      <w:r w:rsidRPr="00207D2A">
        <w:fldChar w:fldCharType="separate"/>
      </w:r>
      <w:r w:rsidR="00164AF4" w:rsidRPr="00164AF4">
        <w:rPr>
          <w:kern w:val="0"/>
          <w:szCs w:val="24"/>
          <w:vertAlign w:val="superscript"/>
          <w:lang w:val="en-US"/>
        </w:rPr>
        <w:t>63,64</w:t>
      </w:r>
      <w:r w:rsidRPr="00207D2A">
        <w:fldChar w:fldCharType="end"/>
      </w:r>
      <w:r w:rsidRPr="00207D2A">
        <w:t>. Being able to infer the developmental stage</w:t>
      </w:r>
      <w:r w:rsidR="00943EA6">
        <w:t xml:space="preserve"> and sex</w:t>
      </w:r>
      <w:r w:rsidRPr="00207D2A">
        <w:t xml:space="preserve"> of individuals from </w:t>
      </w:r>
      <w:r w:rsidR="00D0654D">
        <w:t>UAV</w:t>
      </w:r>
      <w:r w:rsidRPr="00207D2A">
        <w:t xml:space="preserve">-derived footage would allow us to better understand the extent to which care behaviours are driven by calves or juveniles seeking care versus </w:t>
      </w:r>
      <w:commentRangeStart w:id="136"/>
      <w:r w:rsidRPr="00207D2A">
        <w:t xml:space="preserve">adults </w:t>
      </w:r>
      <w:commentRangeEnd w:id="136"/>
      <w:r w:rsidR="00943EA6">
        <w:rPr>
          <w:rStyle w:val="CommentReference"/>
        </w:rPr>
        <w:commentReference w:id="136"/>
      </w:r>
      <w:r w:rsidRPr="00207D2A">
        <w:t>providing care, and how these change over</w:t>
      </w:r>
      <w:r w:rsidR="005466B0">
        <w:t xml:space="preserve"> </w:t>
      </w:r>
      <w:r w:rsidRPr="00207D2A">
        <w:t xml:space="preserve">time. </w:t>
      </w:r>
      <w:r w:rsidR="00943EA6">
        <w:t xml:space="preserve">It would also reveal the degree to which each sex may contribute to different aspects of </w:t>
      </w:r>
      <w:r w:rsidR="009D50AB">
        <w:t xml:space="preserve">calf </w:t>
      </w:r>
      <w:r w:rsidR="00943EA6">
        <w:t>care.</w:t>
      </w:r>
    </w:p>
    <w:p w14:paraId="541325DB" w14:textId="2D82765E" w:rsidR="00B80788" w:rsidRPr="00207D2A" w:rsidRDefault="00B80788" w:rsidP="00B80788">
      <w:pPr>
        <w:spacing w:line="360" w:lineRule="auto"/>
      </w:pPr>
      <w:r w:rsidRPr="00207D2A">
        <w:t xml:space="preserve">Likewise, </w:t>
      </w:r>
      <w:r w:rsidRPr="00207D2A">
        <w:rPr>
          <w:i/>
          <w:iCs/>
        </w:rPr>
        <w:t xml:space="preserve">TL </w:t>
      </w:r>
      <w:r w:rsidRPr="00207D2A">
        <w:t xml:space="preserve">and </w:t>
      </w:r>
      <w:r w:rsidRPr="00207D2A">
        <w:rPr>
          <w:i/>
          <w:iCs/>
        </w:rPr>
        <w:t>NR</w:t>
      </w:r>
      <w:r w:rsidRPr="00207D2A">
        <w:rPr>
          <w:i/>
          <w:iCs/>
          <w:vertAlign w:val="subscript"/>
        </w:rPr>
        <w:t>flipper</w:t>
      </w:r>
      <w:r w:rsidRPr="00207D2A">
        <w:rPr>
          <w:i/>
          <w:iCs/>
        </w:rPr>
        <w:t xml:space="preserve"> </w:t>
      </w:r>
      <w:r w:rsidRPr="00207D2A">
        <w:t>measurements can provide valuable information for interpreting the interactions between adult or mature males and groups of females. It is hypothesized that only mature males (&gt; 13.6 m) participate significantly in reproduction, and that larger males with relatively larger noses have a competitive reproductive advantage</w:t>
      </w:r>
      <w:r w:rsidRPr="00207D2A">
        <w:fldChar w:fldCharType="begin"/>
      </w:r>
      <w:r w:rsidR="00DC1D0D">
        <w:instrText xml:space="preserve"> ADDIN ZOTERO_ITEM CSL_CITATION {"citationID":"a2qai6ds0df","properties":{"formattedCitation":"\\super 22\\nosupersub{}","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DC1D0D" w:rsidRPr="00DC1D0D">
        <w:rPr>
          <w:kern w:val="0"/>
          <w:szCs w:val="24"/>
          <w:vertAlign w:val="superscript"/>
          <w:lang w:val="en-US"/>
        </w:rPr>
        <w:t>22</w:t>
      </w:r>
      <w:r w:rsidRPr="00207D2A">
        <w:fldChar w:fldCharType="end"/>
      </w:r>
      <w:r w:rsidRPr="00207D2A">
        <w:t xml:space="preserve">, however this has not been empirically tested. By analyzing the interactions between adult/mature females with known males of different sizes and nose-to-body ratio, we would be able to explore if </w:t>
      </w:r>
      <w:commentRangeStart w:id="137"/>
      <w:r w:rsidRPr="00207D2A">
        <w:rPr>
          <w:i/>
          <w:iCs/>
        </w:rPr>
        <w:t>TL</w:t>
      </w:r>
      <w:r w:rsidR="00943EA6">
        <w:rPr>
          <w:i/>
          <w:iCs/>
        </w:rPr>
        <w:t>,</w:t>
      </w:r>
      <w:r w:rsidRPr="00207D2A">
        <w:t xml:space="preserve"> </w:t>
      </w:r>
      <w:r w:rsidRPr="00207D2A">
        <w:rPr>
          <w:i/>
          <w:iCs/>
        </w:rPr>
        <w:t>NR</w:t>
      </w:r>
      <w:r w:rsidRPr="00207D2A">
        <w:rPr>
          <w:i/>
          <w:iCs/>
          <w:vertAlign w:val="subscript"/>
        </w:rPr>
        <w:t>flipper</w:t>
      </w:r>
      <w:r w:rsidR="00943EA6">
        <w:t xml:space="preserve">, </w:t>
      </w:r>
      <w:r w:rsidR="00400B43">
        <w:t xml:space="preserve">and raw nose measurements </w:t>
      </w:r>
      <w:commentRangeEnd w:id="137"/>
      <w:r w:rsidR="00400B43">
        <w:rPr>
          <w:rStyle w:val="CommentReference"/>
        </w:rPr>
        <w:commentReference w:id="137"/>
      </w:r>
      <w:r w:rsidRPr="00207D2A">
        <w:t>correlate with the frequency with which females approach or interact with males and vice versa. While this would not directly measure reproductive success, patterns of female-male interactions could clarify the drivers of female choice</w:t>
      </w:r>
      <w:r w:rsidRPr="00207D2A">
        <w:fldChar w:fldCharType="begin"/>
      </w:r>
      <w:r w:rsidR="00DC1D0D">
        <w:instrText xml:space="preserve"> ADDIN ZOTERO_ITEM CSL_CITATION {"citationID":"a1pck73ei98","properties":{"formattedCitation":"\\super 21\\nosupersub{}","plainCitation":"21","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00DC1D0D" w:rsidRPr="00DC1D0D">
        <w:rPr>
          <w:kern w:val="0"/>
          <w:szCs w:val="24"/>
          <w:vertAlign w:val="superscript"/>
          <w:lang w:val="en-US"/>
        </w:rPr>
        <w:t>21</w:t>
      </w:r>
      <w:r w:rsidRPr="00207D2A">
        <w:fldChar w:fldCharType="end"/>
      </w:r>
      <w:r w:rsidRPr="00207D2A">
        <w:t xml:space="preserve">. </w:t>
      </w:r>
    </w:p>
    <w:p w14:paraId="7DA0204A" w14:textId="6E61C923" w:rsidR="00B80788" w:rsidRPr="00207D2A" w:rsidRDefault="00B80788" w:rsidP="00B80788">
      <w:pPr>
        <w:spacing w:line="360" w:lineRule="auto"/>
      </w:pPr>
      <w:r w:rsidRPr="00207D2A">
        <w:t xml:space="preserve">Length-based inferences of developmental stage </w:t>
      </w:r>
      <w:r w:rsidR="00400B43">
        <w:t xml:space="preserve">and sex </w:t>
      </w:r>
      <w:r w:rsidRPr="00207D2A">
        <w:t xml:space="preserve">obtained through UAV photogrammetry can also provide a relatively inexpensive and quick method </w:t>
      </w:r>
      <w:commentRangeStart w:id="138"/>
      <w:r w:rsidR="00A162A5" w:rsidRPr="00207D2A">
        <w:t xml:space="preserve">for </w:t>
      </w:r>
      <w:r w:rsidRPr="00207D2A">
        <w:t>quantifying the age structure of a population, and inferring its reproductive potential</w:t>
      </w:r>
      <w:r w:rsidRPr="00207D2A">
        <w:fldChar w:fldCharType="begin"/>
      </w:r>
      <w:r w:rsidR="00A40687">
        <w:instrText xml:space="preserve"> ADDIN ZOTERO_ITEM CSL_CITATION {"citationID":"agv6mkun41","properties":{"formattedCitation":"\\super 46,50\\nosupersub{}","plainCitation":"46,5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00A40687" w:rsidRPr="00A40687">
        <w:rPr>
          <w:kern w:val="0"/>
          <w:szCs w:val="24"/>
          <w:vertAlign w:val="superscript"/>
          <w:lang w:val="en-US"/>
        </w:rPr>
        <w:t>46,50</w:t>
      </w:r>
      <w:r w:rsidRPr="00207D2A">
        <w:fldChar w:fldCharType="end"/>
      </w:r>
      <w:commentRangeEnd w:id="138"/>
      <w:r w:rsidR="00400B43">
        <w:rPr>
          <w:rStyle w:val="CommentReference"/>
        </w:rPr>
        <w:commentReference w:id="138"/>
      </w:r>
      <w:r w:rsidRPr="00207D2A">
        <w:t xml:space="preserve">. Usually, estimating the age distribution </w:t>
      </w:r>
      <w:r w:rsidR="00A162A5" w:rsidRPr="00207D2A">
        <w:t>of</w:t>
      </w:r>
      <w:r w:rsidRPr="00207D2A">
        <w:t xml:space="preserve"> a population requires</w:t>
      </w:r>
      <w:commentRangeStart w:id="139"/>
      <w:r w:rsidR="000B7221">
        <w:t xml:space="preserve"> large-scale sampling (e.g., hunting or commercial harvesting), </w:t>
      </w:r>
      <w:r w:rsidRPr="00207D2A">
        <w:t xml:space="preserve">mark-recapture methods </w:t>
      </w:r>
      <w:r w:rsidR="00711750">
        <w:t>or</w:t>
      </w:r>
      <w:r w:rsidR="00711750" w:rsidRPr="00207D2A">
        <w:t xml:space="preserve"> </w:t>
      </w:r>
      <w:r w:rsidRPr="00207D2A">
        <w:t>long-term monitoring</w:t>
      </w:r>
      <w:commentRangeEnd w:id="139"/>
      <w:r w:rsidR="00DA2810">
        <w:rPr>
          <w:rStyle w:val="CommentReference"/>
        </w:rPr>
        <w:commentReference w:id="139"/>
      </w:r>
      <w:r w:rsidRPr="00207D2A">
        <w:t>. But, photogrammetric estimates of size distribution, informed by ground-truthing data, can provide useful estimates</w:t>
      </w:r>
      <w:r w:rsidRPr="00207D2A">
        <w:fldChar w:fldCharType="begin"/>
      </w:r>
      <w:r w:rsidR="00A40687">
        <w:instrText xml:space="preserve"> ADDIN ZOTERO_ITEM CSL_CITATION {"citationID":"atnmqg5s5f","properties":{"formattedCitation":"\\super 46,50\\nosupersub{}","plainCitation":"46,5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00A40687" w:rsidRPr="00A40687">
        <w:rPr>
          <w:kern w:val="0"/>
          <w:szCs w:val="24"/>
          <w:vertAlign w:val="superscript"/>
          <w:lang w:val="en-US"/>
        </w:rPr>
        <w:t>46,50</w:t>
      </w:r>
      <w:r w:rsidRPr="00207D2A">
        <w:fldChar w:fldCharType="end"/>
      </w:r>
      <w:r w:rsidRPr="00207D2A">
        <w:t xml:space="preserve">. This is a particularly useful means of monitoring the reproductive potential </w:t>
      </w:r>
      <w:r w:rsidRPr="00207D2A">
        <w:lastRenderedPageBreak/>
        <w:t>of a population over time, for instance</w:t>
      </w:r>
      <w:r w:rsidR="00400B43">
        <w:t xml:space="preserve"> </w:t>
      </w:r>
      <w:commentRangeStart w:id="140"/>
      <w:r w:rsidR="00400B43">
        <w:t>by comparing reproductive parameters obtained near the end of whaling by traditional methods with present day parameters</w:t>
      </w:r>
      <w:commentRangeEnd w:id="140"/>
      <w:r w:rsidR="00400B43">
        <w:rPr>
          <w:rStyle w:val="CommentReference"/>
        </w:rPr>
        <w:commentReference w:id="140"/>
      </w:r>
      <w:r w:rsidRPr="00207D2A">
        <w:t xml:space="preserve">, which can inform our assessments of populations’ vulnerability with changing conditions. Updating </w:t>
      </w:r>
      <w:r w:rsidR="00A162A5" w:rsidRPr="00207D2A">
        <w:t xml:space="preserve">reproductive parameters </w:t>
      </w:r>
      <w:r w:rsidRPr="00207D2A">
        <w:t xml:space="preserve">for sperm whales would contribute to existing knowledge gaps in the different populations’ vulnerability </w:t>
      </w:r>
      <w:r w:rsidR="00A162A5" w:rsidRPr="00207D2A">
        <w:t>in the face of compounding anthropogenic threats</w:t>
      </w:r>
      <w:r w:rsidR="00A162A5" w:rsidRPr="00207D2A">
        <w:fldChar w:fldCharType="begin"/>
      </w:r>
      <w:r w:rsidR="00164AF4">
        <w:instrText xml:space="preserve"> ADDIN ZOTERO_ITEM CSL_CITATION {"citationID":"a2of0jtejec","properties":{"formattedCitation":"\\super 65\\nosupersub{}","plainCitation":"65","noteIndex":0},"citationItems":[{"id":79,"uris":["http://zotero.org/users/5395629/items/RKIDFR3L"],"itemData":{"id":79,"type":"article-journal","abstract":"Culture—socially transmitted behaviours shared within a community—can influence animal populations' structure, vulnerability and resilience. Clans of sperm whales in the Eastern Tropical Pacific (ETP) exemplify the profound influence of culture on these dynamics and highlight the challenges of accounting for culture in conservation efforts. Globally, sperm whales are classified as vulnerable, and the ETP sperm whale population has struggled to reach a positive growth rate. This stagnation is partly due to cumulative anthropogenic threats in the region, including fishing conflicts, vessel traffic, pollution, deep sea mining, oil and gas exploration, and anthropogenic climate change. The United Nations Convention on Migratory Species adopted a Concerted Action for ETP sperm whales in 2017, proposing collaborative efforts to address cultural dimensions in conservation. However, knowledge gaps and real-world implementation challenges persist. Here, we review the role of social transmission in shaping sperm whale behaviour and populations, outline current anthropogenic threats and environmental stressors they face in the ETP, and discuss the ongoing challenges of incorporating cultural dimensions into large-scale international conservation efforts. Strengthening transnational collaboration and capitalizing on new technologies for efficient analysis can help bridge these knowledge gaps and enhance future research on this iconic species.\n            This article is part of the theme issue ‘Animal culture: conservation in a changing world’.","container-title":"Philosophical Transactions of the Royal Society B: Biological Sciences","DOI":"10.1098/rstb.2024.0142","ISSN":"0962-8436, 1471-2970","issue":"1925","journalAbbreviation":"Phil. Trans. R. Soc. B","language":"en","page":"20240142","source":"DOI.org (Crossref)","title":"Integrating cultural dimensions in sperm whale ( &lt;i&gt;Physeter macrocephalus&lt;/i&gt; ) conservation: threats, challenges and solutions","title-short":"Integrating cultural dimensions in sperm whale ( &lt;i&gt;Physeter macrocephalus&lt;/i&gt; ) conservation","volume":"380","author":[{"family":"Eguiguren","given":"Ana"},{"family":"Avila","given":"Isabel"},{"family":"Mesnick","given":"Sarah"},{"family":"Cantor","given":"Mauricio"},{"family":"Hersh","given":"Taylor"},{"family":"Pérez-Puig","given":"Héctor"},{"family":"Rosero","given":"Patricia"},{"family":"Rendell","given":"Luke"},{"family":"Whitehead","given":"Hal"},{"family":"Rojas","given":"Constanza"},{"family":"Alava","given":"Juan Jose"}],"issued":{"date-parts":[["2025",5]]}}}],"schema":"https://github.com/citation-style-language/schema/raw/master/csl-citation.json"} </w:instrText>
      </w:r>
      <w:r w:rsidR="00A162A5" w:rsidRPr="00207D2A">
        <w:fldChar w:fldCharType="separate"/>
      </w:r>
      <w:r w:rsidR="00164AF4" w:rsidRPr="00164AF4">
        <w:rPr>
          <w:kern w:val="0"/>
          <w:szCs w:val="24"/>
          <w:vertAlign w:val="superscript"/>
          <w:lang w:val="en-US"/>
        </w:rPr>
        <w:t>65</w:t>
      </w:r>
      <w:r w:rsidR="00A162A5" w:rsidRPr="00207D2A">
        <w:fldChar w:fldCharType="end"/>
      </w:r>
      <w:r w:rsidRPr="00207D2A">
        <w:t xml:space="preserve">. Still, some care should be taken to make sure that individuals measured are a representative and unbiased sample of the population. </w:t>
      </w:r>
    </w:p>
    <w:p w14:paraId="0303C001" w14:textId="0EAD1269" w:rsidR="00B80788" w:rsidRPr="001335E8" w:rsidRDefault="00B80788" w:rsidP="00B80788">
      <w:pPr>
        <w:spacing w:line="360" w:lineRule="auto"/>
      </w:pPr>
      <w:r w:rsidRPr="00207D2A">
        <w:t xml:space="preserve">Our methods produce a quantitative representation of the likelihood that an individual is either male or female, which contributes essential information for interpreting behavioural observations. Because differences in the needs between males and females shape their behaviours and dictate their social relationships, the social interactions of males and females can be quite different, especially in sexually dimorphic species. Thus, behavioural studies of social interactions (e.g., affiliative/aversive behaviours, decision-making, cooperation) </w:t>
      </w:r>
      <w:r w:rsidR="00A162A5" w:rsidRPr="00207D2A">
        <w:t>have been</w:t>
      </w:r>
      <w:r w:rsidRPr="00207D2A">
        <w:t xml:space="preserve"> most informative when individual sex can be </w:t>
      </w:r>
      <w:r w:rsidR="00A162A5" w:rsidRPr="00207D2A">
        <w:t>distinguished</w:t>
      </w:r>
      <w:r w:rsidRPr="00207D2A">
        <w:t xml:space="preserve"> </w:t>
      </w:r>
      <w:r w:rsidR="00441A85">
        <w:t xml:space="preserve">(e.g. </w:t>
      </w:r>
      <w:r w:rsidRPr="00207D2A">
        <w:fldChar w:fldCharType="begin"/>
      </w:r>
      <w:r w:rsidR="00164AF4">
        <w:instrText xml:space="preserve"> ADDIN ZOTERO_ITEM CSL_CITATION {"citationID":"anh8ssl720","properties":{"formattedCitation":"\\super 66\\uc0\\u8211{}68\\nosupersub{}","plainCitation":"66–68","noteIndex":0},"citationItems":[{"id":10,"uris":["http://zotero.org/users/5395629/items/9LRSEEJA"],"itemData":{"id":10,"type":"article-journal","abstract":"A variety of signals are employed by animals to establish, mediate and advertise social bonds. Gentle contact behaviors, such as grooming in primates, are an important class of affiliative signals that may provide direct benefits (e.g. stress reduction, parasite removal) in addition to their signal information. Unlike other kinds of signals (e.g. male displays) examples of affiliative contact behaviors restricted to one sex are rare. Here we describe a strongly sex-biased affiliative behavior 'contact swimming', in female bottlenose dolphins in Shark Bay, Western Australia. Females were more likely to be observed contact swimming than males and the presence of males likely influenced this behavior. This is surprising given that female relationships have been characterized as weak. Female dolphins are sometimes herded and harassed by males and contact swimming occurs most often between females in male-biased groups. Contact swimming may serve as a signal of cooperation between females. Possible direct benefits include stress reduction and assisted locomotion. © 2006 Blackwell Verlag.","container-title":"Ethology","DOI":"10.1111/j.1439-0310.2006.01203.x","issue":"7","journalAbbreviation":"Ethology","page":"631-638","title":"A sex-specific affiliative contact behavior in indian ocean bottlenose dolphins, &lt;i&gt;Tursiops&lt;/i&gt; sp.","volume":"112","author":[{"family":"Connor","given":"R. C."},{"family":"Mann","given":"J."},{"family":"Watson-Capps","given":"J."}],"issued":{"date-parts":[["2006"]]}}},{"id":1962,"uris":["http://zotero.org/users/5395629/items/3W6VZHD4"],"itemData":{"id":1962,"type":"article-journal","abstract":"Little is known about the specific behavioral exchanges that occur on a day-to-day basis between dyads of common bottlenose dolphins (Tursiops truncatus). This study assesses the proportion of time dyads spend in proximity (within </w:instrText>
      </w:r>
      <w:r w:rsidR="00164AF4">
        <w:rPr>
          <w:rFonts w:ascii="Cambria Math" w:hAnsi="Cambria Math" w:cs="Cambria Math"/>
        </w:rPr>
        <w:instrText>∼</w:instrText>
      </w:r>
      <w:r w:rsidR="00164AF4">
        <w:instrText xml:space="preserve">2 m) and the proportion of time spent in affiliative, agonistic, or socio-sexual contexts within and between age/sex dolphin pairings to better understand their social relationships. Observations of bottlenose dolphins housed at the Roatan Institute of Marine Sciences provided 10.5 h of underwater footage from which to examine association coefficients and inter-individual interactions. These data suggest similar patterns to previous studies on bottlenose dolphins: mother-calf dyads shared the highest coefficients of association, followed by male-male, female-female, and male-female dyads. Four classes of association coefficients were defined for the population including low, medium, medium-high and high. This study is the first to quantitatively assess association patterns concurrently with affiliative, agonistic, and socio-sexual behaviors for bottlenose dolphins. The predominant relationships were affiliative. © 2016 Elsevier B.V.","container-title":"Behavioural Processes","DOI":"10.1016/j.beproc.2016.12.013","journalAbbreviation":"Behavioural Processes","page":"145-156","title":"Associations and the role of affiliative, agonistic, and socio-sexual behaviors among common bottlenose dolphins (&lt;i&gt;Tursiops truncatus&lt;/i&gt;)","volume":"135","author":[{"family":"Harvey","given":"B.S."},{"family":"Dudzinski","given":"K.M."},{"family":"Kuczaj","given":"S.A."}],"issued":{"date-parts":[["2017"]]}}},{"id":86,"uris":["http://zotero.org/users/5395629/items/JXCSMUT8"],"itemData":{"id":86,"type":"article-journal","container-title":"Animal Behaviour","DOI":"10.1016/j.anbehav.2023.09.007","ISSN":"00033472","journalAbbreviation":"Animal Behaviour","language":"en","page":"149-159","source":"DOI.org (Crossref)","title":"Flanking female guides: collective decision making in long-finned pilot whales","title-short":"Flanking female guides","volume":"205","author":[{"family":"Zwamborn","given":"Elizabeth M.J."},{"family":"Walmsley","given":"Sam F."},{"family":"Whitehead","given":"Hal"}],"issued":{"date-parts":[["2023",11]]}}}],"schema":"https://github.com/citation-style-language/schema/raw/master/csl-citation.json"} </w:instrText>
      </w:r>
      <w:r w:rsidRPr="00207D2A">
        <w:fldChar w:fldCharType="separate"/>
      </w:r>
      <w:r w:rsidR="00164AF4" w:rsidRPr="00164AF4">
        <w:rPr>
          <w:kern w:val="0"/>
          <w:szCs w:val="24"/>
          <w:vertAlign w:val="superscript"/>
          <w:lang w:val="en-US"/>
        </w:rPr>
        <w:t>66–68</w:t>
      </w:r>
      <w:r w:rsidRPr="00207D2A">
        <w:fldChar w:fldCharType="end"/>
      </w:r>
      <w:r w:rsidR="00DB26B0">
        <w:t>)</w:t>
      </w:r>
      <w:r w:rsidRPr="005466B0">
        <w:t xml:space="preserve">. </w:t>
      </w:r>
      <w:r w:rsidRPr="00207D2A">
        <w:t xml:space="preserve">This added layer of knowledge can help us make more useful inferences when investigating social interactions. For example, are there social behaviours that are exclusive or predominantly engaged in by mature females? Are some behaviours more frequent among immature </w:t>
      </w:r>
      <w:commentRangeStart w:id="141"/>
      <w:r w:rsidR="00400B43">
        <w:t>males</w:t>
      </w:r>
      <w:commentRangeEnd w:id="141"/>
      <w:r w:rsidR="00400B43">
        <w:rPr>
          <w:rStyle w:val="CommentReference"/>
        </w:rPr>
        <w:commentReference w:id="141"/>
      </w:r>
      <w:r w:rsidRPr="00207D2A">
        <w:t xml:space="preserve">? These questions help </w:t>
      </w:r>
      <w:r w:rsidR="00A162A5" w:rsidRPr="00207D2A">
        <w:t>elucidate</w:t>
      </w:r>
      <w:r w:rsidRPr="00207D2A">
        <w:t xml:space="preserve"> the nature of relationships in sperm whales</w:t>
      </w:r>
      <w:r w:rsidR="00A162A5" w:rsidRPr="00207D2A">
        <w:t xml:space="preserve"> and the proximate mechanisms by which their societies are maintained and established</w:t>
      </w:r>
      <w:r w:rsidR="00DB26B0">
        <w:fldChar w:fldCharType="begin"/>
      </w:r>
      <w:r w:rsidR="00164AF4">
        <w:instrText xml:space="preserve"> ADDIN ZOTERO_ITEM CSL_CITATION {"citationID":"a107skqi3f6","properties":{"formattedCitation":"\\super 62\\nosupersub{}","plainCitation":"62","noteIndex":0},"citationItems":[{"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00DB26B0">
        <w:fldChar w:fldCharType="separate"/>
      </w:r>
      <w:r w:rsidR="00164AF4" w:rsidRPr="00164AF4">
        <w:rPr>
          <w:kern w:val="0"/>
          <w:szCs w:val="24"/>
          <w:vertAlign w:val="superscript"/>
          <w:lang w:val="en-US"/>
        </w:rPr>
        <w:t>62</w:t>
      </w:r>
      <w:r w:rsidR="00DB26B0">
        <w:fldChar w:fldCharType="end"/>
      </w:r>
      <w:r w:rsidR="00DB26B0">
        <w:t>.</w:t>
      </w:r>
    </w:p>
    <w:p w14:paraId="35811398" w14:textId="7D12CF66" w:rsidR="00B80788" w:rsidRPr="00207D2A" w:rsidRDefault="00B80788" w:rsidP="00B80788">
      <w:pPr>
        <w:pStyle w:val="Heading3"/>
        <w:rPr>
          <w:rFonts w:cs="Times New Roman"/>
        </w:rPr>
      </w:pPr>
      <w:r w:rsidRPr="00207D2A">
        <w:rPr>
          <w:rFonts w:cs="Times New Roman"/>
        </w:rPr>
        <w:t xml:space="preserve">4.5 | </w:t>
      </w:r>
      <w:r w:rsidR="00CF0FE2" w:rsidRPr="00207D2A">
        <w:rPr>
          <w:rFonts w:cs="Times New Roman"/>
        </w:rPr>
        <w:t>Limitations and methodological considerations</w:t>
      </w:r>
    </w:p>
    <w:p w14:paraId="3C1583E1" w14:textId="326875D1" w:rsidR="00B80788" w:rsidRPr="00207D2A" w:rsidRDefault="00B80788" w:rsidP="00B80788">
      <w:pPr>
        <w:spacing w:line="360" w:lineRule="auto"/>
        <w:rPr>
          <w:lang w:val="en-US"/>
        </w:rPr>
      </w:pPr>
      <w:r w:rsidRPr="00207D2A">
        <w:t>Our work is chiefly limited by the absence of known data on the developmental stage and sex of measured individuals. This means that we can</w:t>
      </w:r>
      <w:r w:rsidR="00711750">
        <w:t>no</w:t>
      </w:r>
      <w:r w:rsidRPr="00207D2A">
        <w:t xml:space="preserve">t provide evaluations of classification performance equivalent to those presented by </w:t>
      </w:r>
      <w:r w:rsidR="00DB26B0">
        <w:fldChar w:fldCharType="begin"/>
      </w:r>
      <w:r w:rsidR="00164AF4">
        <w:instrText xml:space="preserve"> ADDIN ZOTERO_ITEM CSL_CITATION {"citationID":"a2genipv4o","properties":{"formattedCitation":"\\super 12,13,15\\nosupersub{}","plainCitation":"12,13,15","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1841,"uris":["http://zotero.org/users/5395629/items/FS5SDB2C"],"itemData":{"id":184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id":51,"uris":["http://zotero.org/users/5395629/items/3337IYUJ"],"itemData":{"id":51,"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B26B0">
        <w:fldChar w:fldCharType="separate"/>
      </w:r>
      <w:r w:rsidR="00164AF4" w:rsidRPr="00164AF4">
        <w:rPr>
          <w:kern w:val="0"/>
          <w:szCs w:val="24"/>
          <w:vertAlign w:val="superscript"/>
          <w:lang w:val="en-US"/>
        </w:rPr>
        <w:t>12,13,15</w:t>
      </w:r>
      <w:r w:rsidR="00DB26B0">
        <w:fldChar w:fldCharType="end"/>
      </w:r>
      <w:r w:rsidR="00DB26B0">
        <w:t xml:space="preserve">. </w:t>
      </w:r>
      <w:r w:rsidR="00D5751C">
        <w:t>F</w:t>
      </w:r>
      <w:commentRangeStart w:id="142"/>
      <w:commentRangeStart w:id="143"/>
      <w:r w:rsidR="00D5751C" w:rsidRPr="00207D2A">
        <w:t>uture applications of our methods could overcome this limitation by collecting measurements from individuals of known sex and developmental</w:t>
      </w:r>
      <w:r w:rsidR="00711750">
        <w:t xml:space="preserve"> stage</w:t>
      </w:r>
      <w:r w:rsidR="00D5751C" w:rsidRPr="00207D2A">
        <w:t>.</w:t>
      </w:r>
      <w:commentRangeEnd w:id="142"/>
      <w:r w:rsidR="00D5751C">
        <w:rPr>
          <w:rStyle w:val="CommentReference"/>
        </w:rPr>
        <w:commentReference w:id="142"/>
      </w:r>
      <w:commentRangeEnd w:id="143"/>
      <w:r w:rsidR="00D5751C">
        <w:rPr>
          <w:rStyle w:val="CommentReference"/>
        </w:rPr>
        <w:commentReference w:id="143"/>
      </w:r>
      <w:r w:rsidRPr="00207D2A">
        <w:t xml:space="preserve"> For the present study, we evaluated the ability of our methods to infer individual developmental stages and sexes by comparing our findings to those based on direct measurements of thousands of killed individuals</w:t>
      </w:r>
      <w:r w:rsidR="00DB26B0">
        <w:fldChar w:fldCharType="begin"/>
      </w:r>
      <w:r w:rsidR="00164AF4">
        <w:instrText xml:space="preserve"> ADDIN ZOTERO_ITEM CSL_CITATION {"citationID":"a25d61h0370","properties":{"formattedCitation":"\\super 23,34,47\\nosupersub{}","plainCitation":"23,34,47","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DB26B0">
        <w:fldChar w:fldCharType="separate"/>
      </w:r>
      <w:r w:rsidR="00164AF4" w:rsidRPr="00164AF4">
        <w:rPr>
          <w:kern w:val="0"/>
          <w:szCs w:val="24"/>
          <w:vertAlign w:val="superscript"/>
          <w:lang w:val="en-US"/>
        </w:rPr>
        <w:t>23,34,47</w:t>
      </w:r>
      <w:r w:rsidR="00DB26B0">
        <w:fldChar w:fldCharType="end"/>
      </w:r>
      <w:r w:rsidR="00DB26B0">
        <w:t xml:space="preserve"> </w:t>
      </w:r>
      <w:r w:rsidRPr="00207D2A">
        <w:t>or mass strandings</w:t>
      </w:r>
      <w:r w:rsidR="00DB26B0">
        <w:fldChar w:fldCharType="begin"/>
      </w:r>
      <w:r w:rsidR="00164AF4">
        <w:instrText xml:space="preserve"> ADDIN ZOTERO_ITEM CSL_CITATION {"citationID":"ajnhps62go","properties":{"formattedCitation":"\\super 41\\nosupersub{}","plainCitation":"41","noteIndex":0},"citationItems":[{"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DB26B0">
        <w:fldChar w:fldCharType="separate"/>
      </w:r>
      <w:r w:rsidR="00164AF4" w:rsidRPr="00164AF4">
        <w:rPr>
          <w:kern w:val="0"/>
          <w:szCs w:val="24"/>
          <w:vertAlign w:val="superscript"/>
          <w:lang w:val="en-US"/>
        </w:rPr>
        <w:t>41</w:t>
      </w:r>
      <w:r w:rsidR="00DB26B0">
        <w:fldChar w:fldCharType="end"/>
      </w:r>
      <w:r w:rsidR="00DB26B0">
        <w:t>.</w:t>
      </w:r>
      <w:r w:rsidRPr="00207D2A">
        <w:t xml:space="preserve"> While these sources provide a useful baseline, there are some caveats to extrapolating these </w:t>
      </w:r>
      <w:r w:rsidR="00B22DF8" w:rsidRPr="00207D2A">
        <w:t>findings</w:t>
      </w:r>
      <w:r w:rsidRPr="00207D2A">
        <w:t xml:space="preserve"> to </w:t>
      </w:r>
      <w:r w:rsidR="00B22DF8" w:rsidRPr="00207D2A">
        <w:t>our sample.</w:t>
      </w:r>
      <w:r w:rsidRPr="00207D2A">
        <w:t xml:space="preserve"> Beyond individual variation in growth rates, population-level growth rates can change in response to resource availability and human impacts </w:t>
      </w:r>
      <w:r w:rsidRPr="00207D2A">
        <w:fldChar w:fldCharType="begin"/>
      </w:r>
      <w:r w:rsidR="00164AF4">
        <w:instrText xml:space="preserve"> ADDIN ZOTERO_ITEM CSL_CITATION {"citationID":"a2o3o63jeoc","properties":{"formattedCitation":"\\super 69\\nosupersub{}","plainCitation":"69","noteIndex":0},"citationItems":[{"id":20,"uris":["http://zotero.org/users/5395629/items/UE28HZHZ"],"itemData":{"id":20,"type":"article-journal","abstract":"Growth of structural mass and energy reserves influences individual survival, reproductive success, population and species life history. Metrics of structural growth and energy storage of individuals are often used to assess population health and reproductive potential, which can inform conservation. However, the energetic costs of tissue deposition for structural growth and energy stores and their prioritization within bioenergetic budgets are poorly documented. This is particularly true across marine mammal species as resources are accumulated at sea, limiting the ability to measure energy allocation and prioritization. We reviewed the literature on marine mammal growth to summarize growth patterns, explore their tissue compositions, assess the energetic costs of depositing these tissues and explore the tradeoffs associated with growth. Generally, marine mammals exhibit logarithmic growth. This means that the energetic costs related to growth and tissue deposition are high for early postnatal animals, but small compared to the total energy budget as animals get older. Growth patterns can also change in response to resource availability, habitat and other energy demands, such that they can serve as an indicator of individual and population health. Composition of tissues remained consistent with respect to protein and water content across species; however, there was a high degree of variability in the lipid content of both muscle (0.1–74.3%) and blubber (0.4–97.9%) due to the use of lipids as energy storage. We found that relatively few well-studied species dominate the literature, leaving data gaps for entire taxa, such as beaked whales. The purpose of this review was to identify such gaps, to inform future research priorities and to improve our understanding of how marine mammals grow and the associated energetic costs.","container-title":"Conservation Physiology","DOI":"10.1093/conphys/coad035","ISSN":"2051-1434","issue":"1","language":"en","license":"https://creativecommons.org/licenses/by/4.0/","page":"coad035","source":"DOI.org (Crossref)","title":"Growth in marine mammals: a review of growth patterns, composition and energy investment","title-short":"Growth in marine mammals","volume":"11","author":[{"family":"Adamczak","given":"Stephanie K"},{"family":"McHuron","given":"Elizabeth A"},{"family":"Christiansen","given":"Fredrik"},{"family":"Dunkin","given":"Robin"},{"family":"McMahon","given":"Clive R"},{"family":"Noren","given":"Shawn"},{"family":"Pirotta","given":"Enrico"},{"family":"Rosen","given":"David"},{"family":"Sumich","given":"James"},{"family":"Costa","given":"Daniel P"}],"editor":[{"family":"Cooke","given":"Steven"}],"issued":{"date-parts":[["2023",1,1]]}}}],"schema":"https://github.com/citation-style-language/schema/raw/master/csl-citation.json"} </w:instrText>
      </w:r>
      <w:r w:rsidRPr="00207D2A">
        <w:fldChar w:fldCharType="separate"/>
      </w:r>
      <w:r w:rsidR="00164AF4" w:rsidRPr="00164AF4">
        <w:rPr>
          <w:kern w:val="0"/>
          <w:szCs w:val="24"/>
          <w:vertAlign w:val="superscript"/>
          <w:lang w:val="en-US"/>
        </w:rPr>
        <w:t>69</w:t>
      </w:r>
      <w:r w:rsidRPr="00207D2A">
        <w:fldChar w:fldCharType="end"/>
      </w:r>
      <w:r w:rsidRPr="00207D2A">
        <w:t xml:space="preserve">. For instance, </w:t>
      </w:r>
      <w:r w:rsidR="00DB26B0">
        <w:fldChar w:fldCharType="begin"/>
      </w:r>
      <w:r w:rsidR="00164AF4">
        <w:instrText xml:space="preserve"> ADDIN ZOTERO_ITEM CSL_CITATION {"citationID":"a2fu4sabj48","properties":{"formattedCitation":"\\super 70\\nosupersub{}","plainCitation":"70","noteIndex":0},"citationItems":[{"id":1217,"uris":["http://zotero.org/users/5395629/items/NDVSLRF2"],"itemData":{"id":1217,"type":"article-journal","abstract":"This report on the reproduction and growth of the female sperm whale Physeter catodon2 is Part VII of our work on this whale in the Southeast Pacific. There were 1105 female sperm whales in our sample collected from two whaling stations in Chile and two in Peru. Since Clarke and Paliza (1972) have shown that they belonged to a single stock, we have worked them together. A second Graafian follicle develops more than the others in each ovary so to improve the possibility of fertilization in case the first ovum fails to be impregnated. We consider the size of the Graafian follicle at, or near, ovulation to be around 100mm, larger than what has been found in sperm whales from other seas. The corpus luteum of pregnancy is significantly larger than the corpus luteum of ovulation. The corpus albicans reduces in size throughout the life of the whale and probably does not disappear. There is a highly significant correlation between the total number of corpora and age: therefore we use the number in American Journal of corpora as an indication of age. The corpora atretica are more frequent in older female sperm whales reflecting less fertility in this group. The sexual cycle in sperm whales of the Southeast Pacific has been revised to last 4yrs.","language":"en","page":"32","source":"Zotero","title":"Sperm whales of the Southeast Pacific. Part VII. Reproduction and growth in the female","author":[{"family":"Clarke","given":"Robert"},{"family":"Paliza","given":"Obla"},{"family":"Waerebeek","given":"Koen Van"}],"issued":{"date-parts":[["2012"]]}}}],"schema":"https://github.com/citation-style-language/schema/raw/master/csl-citation.json"} </w:instrText>
      </w:r>
      <w:r w:rsidR="00DB26B0">
        <w:fldChar w:fldCharType="separate"/>
      </w:r>
      <w:r w:rsidR="00164AF4" w:rsidRPr="00164AF4">
        <w:rPr>
          <w:kern w:val="0"/>
          <w:szCs w:val="24"/>
          <w:vertAlign w:val="superscript"/>
          <w:lang w:val="en-US"/>
        </w:rPr>
        <w:t>70</w:t>
      </w:r>
      <w:r w:rsidR="00DB26B0">
        <w:fldChar w:fldCharType="end"/>
      </w:r>
      <w:r w:rsidRPr="00207D2A">
        <w:t xml:space="preserve"> found that female sperm whales killed before the whaling moratorium (1959 – 1962) in the Eastern </w:t>
      </w:r>
      <w:r w:rsidR="00711750" w:rsidRPr="00207D2A">
        <w:t xml:space="preserve">South </w:t>
      </w:r>
      <w:r w:rsidRPr="00207D2A">
        <w:t xml:space="preserve">Pacific sexually matured earlier (6.5 years) and at smaller sizes (8.2 m) than in other regions, presumably as a result of prolonged whaling in the region. Similarly, </w:t>
      </w:r>
      <w:r w:rsidR="00B67D3F">
        <w:fldChar w:fldCharType="begin"/>
      </w:r>
      <w:r w:rsidR="00A40687">
        <w:instrText xml:space="preserve"> ADDIN ZOTERO_ITEM CSL_CITATION {"citationID":"a1f2t4nmj66","properties":{"formattedCitation":"\\super 46\\nosupersub{}","plainCitation":"46","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B67D3F">
        <w:fldChar w:fldCharType="separate"/>
      </w:r>
      <w:r w:rsidR="00A40687" w:rsidRPr="00A40687">
        <w:rPr>
          <w:kern w:val="0"/>
          <w:szCs w:val="24"/>
          <w:vertAlign w:val="superscript"/>
          <w:lang w:val="en-US"/>
        </w:rPr>
        <w:t>46</w:t>
      </w:r>
      <w:r w:rsidR="00B67D3F">
        <w:fldChar w:fldCharType="end"/>
      </w:r>
      <w:r w:rsidRPr="00207D2A">
        <w:t xml:space="preserve"> found that growth curves and overall lengths of Galápagos sperm whales in 1985 and 1987 were slightly smaller than those generated in previous decades using whaling data. While some of </w:t>
      </w:r>
      <w:r w:rsidR="00B22DF8" w:rsidRPr="00207D2A">
        <w:t xml:space="preserve">the differences in the latter case </w:t>
      </w:r>
      <w:r w:rsidRPr="00207D2A">
        <w:t xml:space="preserve">may reflect a bias in whaling data towards </w:t>
      </w:r>
      <w:r w:rsidRPr="00207D2A">
        <w:lastRenderedPageBreak/>
        <w:t>larger and more lucrative individuals</w:t>
      </w:r>
      <w:r w:rsidR="00B22DF8" w:rsidRPr="00207D2A">
        <w:t xml:space="preserve"> in whaling data</w:t>
      </w:r>
      <w:r w:rsidRPr="00207D2A">
        <w:t xml:space="preserve">, the differences between growth curves remained within the expected </w:t>
      </w:r>
      <w:commentRangeStart w:id="144"/>
      <w:r w:rsidRPr="00207D2A">
        <w:t>variation</w:t>
      </w:r>
      <w:r w:rsidR="00D5751C">
        <w:t xml:space="preserve"> of age – length relationships</w:t>
      </w:r>
      <w:r w:rsidRPr="00207D2A">
        <w:fldChar w:fldCharType="begin"/>
      </w:r>
      <w:r w:rsidR="00A40687">
        <w:instrText xml:space="preserve"> ADDIN ZOTERO_ITEM CSL_CITATION {"citationID":"a26frri2phc","properties":{"formattedCitation":"\\super 46\\nosupersub{}","plainCitation":"46","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A40687" w:rsidRPr="00A40687">
        <w:rPr>
          <w:kern w:val="0"/>
          <w:szCs w:val="24"/>
          <w:vertAlign w:val="superscript"/>
          <w:lang w:val="en-US"/>
        </w:rPr>
        <w:t>46</w:t>
      </w:r>
      <w:r w:rsidRPr="00207D2A">
        <w:fldChar w:fldCharType="end"/>
      </w:r>
      <w:r w:rsidRPr="00207D2A">
        <w:t>.</w:t>
      </w:r>
      <w:commentRangeEnd w:id="144"/>
      <w:r w:rsidR="00D5751C">
        <w:rPr>
          <w:rStyle w:val="CommentReference"/>
        </w:rPr>
        <w:commentReference w:id="144"/>
      </w:r>
      <w:r w:rsidRPr="00207D2A">
        <w:t xml:space="preserve"> There is also evidence that size distributions among female sperm whales vary geographically, with whales in lower latitudes being generally smaller than those in higher latitudes</w:t>
      </w:r>
      <w:r w:rsidRPr="00207D2A">
        <w:fldChar w:fldCharType="begin"/>
      </w:r>
      <w:r w:rsidR="00164AF4">
        <w:instrText xml:space="preserve"> ADDIN ZOTERO_ITEM CSL_CITATION {"citationID":"a1csop1l0dp","properties":{"formattedCitation":"\\super 71\\nosupersub{}","plainCitation":"71","noteIndex":0},"citationItems":[{"id":17,"uris":["http://zotero.org/users/5395629/items/P3WSJINY"],"itemData":{"id":17,"type":"article-journal","abstract":"This study investigates possible regional variations in size composition of adult female sperm whales (Physeter macrocephalus) using data from 3302 pregnant individuals taken on Soviet whaling expeditions to the Southern Hemisphere 1961/62–1974/75. A general linear model (GLM) was used to take the covariates of expedition, latitude and ocean basin into account. The average body size decreased from south to north in each ocean basin, with the biggest decrease (about 200 cm) in the Indian Ocean; followed by the Pacific Ocean (about 110 cm), and the Atlantic Ocean (about 80 cm). Independent data confirm the small size of female/immature sperm whales in some tropical areas of the Indian and Pacific Oceans. The mechanism responsible for this geographic variation in sperm whale growth could reflect culturally transmitted differences in foraging behaviour between clans of female/immature sperm whales in response to differing availabilities of prey resources by geographical region –McNab’s resource rule. However there is little available information for such a mechanism to be readily identifiable. Although data for oceanic squids (sperm whale’s main source of food) are lacking, there is evidence that the individual sizes of neritic species are positively correlated with latitude. Hence feeding in equatorial regions may be energetically more demanding due to smaller individual prey size, with consequent effects on growth rate.","container-title":"Mammalia","DOI":"10.1515/mammalia-2015-0042","ISSN":"1864-1547, 0025-1461","issue":"2","language":"en","page":"189-196","source":"DOI.org (Crossref)","title":"Geographical variation in the body size of adult female sperm whales (&lt;i&gt;Physeter macrocephalus&lt;/i&gt;) – an example of McNab’s resource rule?","volume":"81","author":[{"family":"Best","given":"Peter B."},{"family":"Tormosov","given":"Dmitri"},{"family":"Brandão","given":"Anabela"},{"family":"Mikhalev","given":"Yuri"}],"issued":{"date-parts":[["2016"]]}}}],"schema":"https://github.com/citation-style-language/schema/raw/master/csl-citation.json"} </w:instrText>
      </w:r>
      <w:r w:rsidRPr="00207D2A">
        <w:fldChar w:fldCharType="separate"/>
      </w:r>
      <w:r w:rsidR="00164AF4" w:rsidRPr="00164AF4">
        <w:rPr>
          <w:kern w:val="0"/>
          <w:szCs w:val="24"/>
          <w:vertAlign w:val="superscript"/>
          <w:lang w:val="en-US"/>
        </w:rPr>
        <w:t>71</w:t>
      </w:r>
      <w:r w:rsidRPr="00207D2A">
        <w:fldChar w:fldCharType="end"/>
      </w:r>
      <w:r w:rsidRPr="00207D2A">
        <w:t xml:space="preserve">. </w:t>
      </w:r>
      <w:r w:rsidR="00B22DF8" w:rsidRPr="00207D2A">
        <w:t>Thus, w</w:t>
      </w:r>
      <w:r w:rsidRPr="00207D2A">
        <w:t xml:space="preserve">hile our general appraisal of developmental stage and sex </w:t>
      </w:r>
      <w:r w:rsidR="00B22DF8" w:rsidRPr="00207D2A">
        <w:t>is informative</w:t>
      </w:r>
      <w:r w:rsidRPr="00207D2A">
        <w:t xml:space="preserve">, the precise parameters describing the </w:t>
      </w:r>
      <w:r w:rsidRPr="00207D2A">
        <w:rPr>
          <w:i/>
          <w:iCs/>
        </w:rPr>
        <w:t>TL</w:t>
      </w:r>
      <w:r w:rsidRPr="00207D2A">
        <w:t xml:space="preserve"> and </w:t>
      </w:r>
      <w:r w:rsidRPr="00207D2A">
        <w:rPr>
          <w:i/>
          <w:iCs/>
        </w:rPr>
        <w:t>NR</w:t>
      </w:r>
      <w:r w:rsidRPr="00207D2A">
        <w:rPr>
          <w:i/>
          <w:iCs/>
          <w:vertAlign w:val="subscript"/>
        </w:rPr>
        <w:t>flipper</w:t>
      </w:r>
      <w:r w:rsidRPr="00207D2A">
        <w:t xml:space="preserve"> curves may not be directly applicable to whales from other regions. Applying this method to other datasets requires </w:t>
      </w:r>
      <w:r w:rsidR="00B22DF8" w:rsidRPr="00207D2A">
        <w:t>will require estimating</w:t>
      </w:r>
      <w:r w:rsidRPr="00207D2A">
        <w:t xml:space="preserve"> optimal parameters for </w:t>
      </w:r>
      <w:r w:rsidR="00B22DF8" w:rsidRPr="00207D2A">
        <w:t>a given population</w:t>
      </w:r>
      <w:r w:rsidRPr="00207D2A">
        <w:t xml:space="preserve">. </w:t>
      </w:r>
    </w:p>
    <w:p w14:paraId="4B1A2405" w14:textId="7CD7E4AA" w:rsidR="00B67D3F" w:rsidRDefault="00B80788" w:rsidP="00B67D3F">
      <w:pPr>
        <w:spacing w:line="360" w:lineRule="auto"/>
      </w:pPr>
      <w:r w:rsidRPr="00207D2A">
        <w:t xml:space="preserve">We chose an </w:t>
      </w:r>
      <w:r w:rsidR="00D0654D">
        <w:t>UAV</w:t>
      </w:r>
      <w:r w:rsidRPr="00207D2A">
        <w:t xml:space="preserve"> system that is relatively inexpensive (&lt;500 USD </w:t>
      </w:r>
      <w:r w:rsidR="00207D2A">
        <w:t xml:space="preserve">vs &gt; </w:t>
      </w:r>
      <w:r w:rsidR="00A53800">
        <w:t>2,000 USD for other frequently used systems</w:t>
      </w:r>
      <w:r w:rsidRPr="00207D2A">
        <w:t xml:space="preserve">) and user-friendly, which may be ideal for projects that are budget and/or experience-limited, allowing them to </w:t>
      </w:r>
      <w:r w:rsidR="003B5C80">
        <w:t>collect</w:t>
      </w:r>
      <w:r w:rsidR="003B5C80" w:rsidRPr="00207D2A">
        <w:t xml:space="preserve"> </w:t>
      </w:r>
      <w:r w:rsidRPr="00207D2A">
        <w:t xml:space="preserve">valuable demographic data that would otherwise not be attainable. If higher accuracy and precision are needed, simple improvements can be made by implementing laser-based altimeters. There are several open-sourced resources for installing lidar systems </w:t>
      </w:r>
      <w:r w:rsidR="00B22DF8" w:rsidRPr="00207D2A">
        <w:t>on</w:t>
      </w:r>
      <w:r w:rsidRPr="00207D2A">
        <w:t xml:space="preserve"> commercially available UAVs frequently used in cetacean monitoring</w:t>
      </w:r>
      <w:r w:rsidRPr="00207D2A">
        <w:fldChar w:fldCharType="begin"/>
      </w:r>
      <w:r w:rsidR="00A40687">
        <w:instrText xml:space="preserve"> ADDIN ZOTERO_ITEM CSL_CITATION {"citationID":"aur3ekled7","properties":{"formattedCitation":"\\super 39\\nosupersub{}","plainCitation":"39","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Pr="00207D2A">
        <w:fldChar w:fldCharType="separate"/>
      </w:r>
      <w:r w:rsidR="00A40687" w:rsidRPr="00A40687">
        <w:rPr>
          <w:kern w:val="0"/>
          <w:szCs w:val="24"/>
          <w:vertAlign w:val="superscript"/>
          <w:lang w:val="en-US"/>
        </w:rPr>
        <w:t>39</w:t>
      </w:r>
      <w:r w:rsidRPr="00207D2A">
        <w:fldChar w:fldCharType="end"/>
      </w:r>
      <w:r w:rsidRPr="00207D2A">
        <w:t xml:space="preserve">. This would improve accuracy and precision in </w:t>
      </w:r>
      <w:r w:rsidRPr="00207D2A">
        <w:rPr>
          <w:i/>
          <w:iCs/>
        </w:rPr>
        <w:t xml:space="preserve">TL </w:t>
      </w:r>
      <w:r w:rsidRPr="00207D2A">
        <w:t>estimates</w:t>
      </w:r>
      <w:r w:rsidRPr="00207D2A">
        <w:fldChar w:fldCharType="begin"/>
      </w:r>
      <w:r w:rsidR="00164AF4">
        <w:instrText xml:space="preserve"> ADDIN ZOTERO_ITEM CSL_CITATION {"citationID":"a1vpsf2ojc1","properties":{"formattedCitation":"\\super 10,72\\nosupersub{}","plainCitation":"10,72","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164AF4" w:rsidRPr="00164AF4">
        <w:rPr>
          <w:kern w:val="0"/>
          <w:szCs w:val="24"/>
          <w:vertAlign w:val="superscript"/>
          <w:lang w:val="en-US"/>
        </w:rPr>
        <w:t>10,72</w:t>
      </w:r>
      <w:r w:rsidRPr="00207D2A">
        <w:fldChar w:fldCharType="end"/>
      </w:r>
      <w:r w:rsidRPr="00207D2A">
        <w:t xml:space="preserve">, but would not resolve the uncertainty associated with measuring </w:t>
      </w:r>
      <w:r w:rsidRPr="00207D2A">
        <w:rPr>
          <w:i/>
          <w:iCs/>
        </w:rPr>
        <w:t>NR</w:t>
      </w:r>
      <w:r w:rsidRPr="00207D2A">
        <w:rPr>
          <w:i/>
          <w:iCs/>
          <w:vertAlign w:val="subscript"/>
        </w:rPr>
        <w:t xml:space="preserve">flipper </w:t>
      </w:r>
      <w:r w:rsidRPr="00207D2A">
        <w:t xml:space="preserve">(or other body ratios) as they are independent of altitude estimates. Because whales </w:t>
      </w:r>
      <w:r w:rsidR="003B5C80">
        <w:t>are not rigid</w:t>
      </w:r>
      <w:r w:rsidRPr="00207D2A">
        <w:t xml:space="preserve">, </w:t>
      </w:r>
      <w:r w:rsidR="00B17799">
        <w:t>there is some unavoidable uncertainty in this</w:t>
      </w:r>
      <w:r w:rsidRPr="00207D2A">
        <w:t>. We suggest</w:t>
      </w:r>
      <w:r w:rsidR="00B17799">
        <w:t xml:space="preserve">, as we have done here, </w:t>
      </w:r>
      <w:r w:rsidRPr="00207D2A">
        <w:t xml:space="preserve">taking several measures for the same individuals </w:t>
      </w:r>
      <w:r w:rsidR="00B17799">
        <w:t xml:space="preserve">to quantify </w:t>
      </w:r>
      <w:r w:rsidRPr="00207D2A">
        <w:t xml:space="preserve">the uncertainty associated with these metrics, which can then be propagated through further analytical steps using frequentist or Bayesian approaches </w:t>
      </w:r>
      <w:r w:rsidR="00E2236F">
        <w:t xml:space="preserve">(e.g. </w:t>
      </w:r>
      <w:r w:rsidRPr="00207D2A">
        <w:fldChar w:fldCharType="begin"/>
      </w:r>
      <w:r w:rsidR="00164AF4">
        <w:instrText xml:space="preserve"> ADDIN ZOTERO_ITEM CSL_CITATION {"citationID":"a3itaj3mcs","properties":{"formattedCitation":"\\super 10,72\\nosupersub{}","plainCitation":"10,72","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164AF4" w:rsidRPr="00164AF4">
        <w:rPr>
          <w:kern w:val="0"/>
          <w:szCs w:val="24"/>
          <w:vertAlign w:val="superscript"/>
          <w:lang w:val="en-US"/>
        </w:rPr>
        <w:t>10,72</w:t>
      </w:r>
      <w:r w:rsidRPr="00207D2A">
        <w:fldChar w:fldCharType="end"/>
      </w:r>
      <w:r w:rsidR="00E2236F">
        <w:t>)</w:t>
      </w:r>
      <w:r w:rsidR="00B67D3F">
        <w:t>.</w:t>
      </w:r>
    </w:p>
    <w:bookmarkEnd w:id="134"/>
    <w:p w14:paraId="36AC0E5C" w14:textId="3F933B5E" w:rsidR="00B67D3F" w:rsidRDefault="00B67D3F" w:rsidP="00B67D3F">
      <w:pPr>
        <w:pStyle w:val="Heading3"/>
        <w:rPr>
          <w:rFonts w:cs="Times New Roman"/>
        </w:rPr>
      </w:pPr>
      <w:r w:rsidRPr="00207D2A">
        <w:rPr>
          <w:rFonts w:cs="Times New Roman"/>
        </w:rPr>
        <w:t xml:space="preserve">5 | </w:t>
      </w:r>
      <w:r>
        <w:rPr>
          <w:rFonts w:cs="Times New Roman"/>
        </w:rPr>
        <w:t>Conclusions</w:t>
      </w:r>
    </w:p>
    <w:p w14:paraId="01942FC7" w14:textId="2FA6DB30" w:rsidR="00B67D3F" w:rsidRPr="00B67D3F" w:rsidRDefault="00B67D3F" w:rsidP="00B67D3F">
      <w:r>
        <w:t xml:space="preserve">Using </w:t>
      </w:r>
    </w:p>
    <w:p w14:paraId="30CDD31A" w14:textId="77777777" w:rsidR="00B67D3F" w:rsidRDefault="00B67D3F" w:rsidP="00B80788">
      <w:pPr>
        <w:spacing w:line="360" w:lineRule="auto"/>
      </w:pPr>
    </w:p>
    <w:p w14:paraId="1E6045E7" w14:textId="77777777" w:rsidR="00B67D3F" w:rsidRPr="00207D2A" w:rsidRDefault="00B67D3F" w:rsidP="00B80788">
      <w:pPr>
        <w:spacing w:line="360" w:lineRule="auto"/>
      </w:pPr>
    </w:p>
    <w:p w14:paraId="5B16B1E3" w14:textId="77777777" w:rsidR="00B67D3F" w:rsidRDefault="00B67D3F">
      <w:pPr>
        <w:spacing w:line="259" w:lineRule="auto"/>
        <w:rPr>
          <w:rFonts w:eastAsiaTheme="majorEastAsia" w:cstheme="majorBidi"/>
          <w:b/>
          <w:bCs/>
          <w:sz w:val="24"/>
          <w:szCs w:val="24"/>
        </w:rPr>
      </w:pPr>
      <w:r>
        <w:br w:type="page"/>
      </w:r>
    </w:p>
    <w:p w14:paraId="7B461ACD" w14:textId="5176F15F" w:rsidR="00B67D3F" w:rsidRDefault="00B67D3F" w:rsidP="00B67D3F">
      <w:pPr>
        <w:pStyle w:val="Heading3"/>
      </w:pPr>
      <w:r>
        <w:lastRenderedPageBreak/>
        <w:t>References</w:t>
      </w:r>
    </w:p>
    <w:p w14:paraId="60AE07B0" w14:textId="77777777" w:rsidR="00164AF4" w:rsidRPr="00164AF4" w:rsidRDefault="00B67D3F" w:rsidP="00164AF4">
      <w:pPr>
        <w:pStyle w:val="Bibliography"/>
        <w:rPr>
          <w:lang w:val="en-US"/>
        </w:rPr>
      </w:pPr>
      <w:r>
        <w:fldChar w:fldCharType="begin"/>
      </w:r>
      <w:r w:rsidR="00164AF4">
        <w:instrText xml:space="preserve"> ADDIN ZOTERO_BIBL {"uncited":[],"omitted":[],"custom":[]} CSL_BIBLIOGRAPHY </w:instrText>
      </w:r>
      <w:r>
        <w:fldChar w:fldCharType="separate"/>
      </w:r>
      <w:r w:rsidR="00164AF4" w:rsidRPr="00164AF4">
        <w:rPr>
          <w:lang w:val="en-US"/>
        </w:rPr>
        <w:t>1.</w:t>
      </w:r>
      <w:r w:rsidR="00164AF4" w:rsidRPr="00164AF4">
        <w:rPr>
          <w:lang w:val="en-US"/>
        </w:rPr>
        <w:tab/>
        <w:t xml:space="preserve">Bleich, V. C., Bowyer, R. T. &amp; Wehausen, J. D. Sexual segregation in mountain sheep: resources or predation? </w:t>
      </w:r>
      <w:r w:rsidR="00164AF4" w:rsidRPr="00164AF4">
        <w:rPr>
          <w:i/>
          <w:iCs/>
          <w:lang w:val="en-US"/>
        </w:rPr>
        <w:t>Wildl. Monogr.</w:t>
      </w:r>
      <w:r w:rsidR="00164AF4" w:rsidRPr="00164AF4">
        <w:rPr>
          <w:lang w:val="en-US"/>
        </w:rPr>
        <w:t xml:space="preserve"> </w:t>
      </w:r>
      <w:r w:rsidR="00164AF4" w:rsidRPr="00164AF4">
        <w:rPr>
          <w:b/>
          <w:bCs/>
          <w:lang w:val="en-US"/>
        </w:rPr>
        <w:t>134</w:t>
      </w:r>
      <w:r w:rsidR="00164AF4" w:rsidRPr="00164AF4">
        <w:rPr>
          <w:lang w:val="en-US"/>
        </w:rPr>
        <w:t>, 3–50 (1997).</w:t>
      </w:r>
    </w:p>
    <w:p w14:paraId="0F69E6A6" w14:textId="77777777" w:rsidR="00164AF4" w:rsidRPr="00164AF4" w:rsidRDefault="00164AF4" w:rsidP="00164AF4">
      <w:pPr>
        <w:pStyle w:val="Bibliography"/>
        <w:rPr>
          <w:lang w:val="en-US"/>
        </w:rPr>
      </w:pPr>
      <w:r w:rsidRPr="00164AF4">
        <w:rPr>
          <w:lang w:val="en-US"/>
        </w:rPr>
        <w:t>2.</w:t>
      </w:r>
      <w:r w:rsidRPr="00164AF4">
        <w:rPr>
          <w:lang w:val="en-US"/>
        </w:rPr>
        <w:tab/>
        <w:t xml:space="preserve">Ruckstuhl, K. E. Sexual segregation in vertebrates: proximate and ultimate causes. </w:t>
      </w:r>
      <w:r w:rsidRPr="00164AF4">
        <w:rPr>
          <w:i/>
          <w:iCs/>
          <w:lang w:val="en-US"/>
        </w:rPr>
        <w:t>Integr. Comp. Biol.</w:t>
      </w:r>
      <w:r w:rsidRPr="00164AF4">
        <w:rPr>
          <w:lang w:val="en-US"/>
        </w:rPr>
        <w:t xml:space="preserve"> </w:t>
      </w:r>
      <w:r w:rsidRPr="00164AF4">
        <w:rPr>
          <w:b/>
          <w:bCs/>
          <w:lang w:val="en-US"/>
        </w:rPr>
        <w:t>47</w:t>
      </w:r>
      <w:r w:rsidRPr="00164AF4">
        <w:rPr>
          <w:lang w:val="en-US"/>
        </w:rPr>
        <w:t>, 245–257 (2007).</w:t>
      </w:r>
    </w:p>
    <w:p w14:paraId="6CC21D82" w14:textId="77777777" w:rsidR="00164AF4" w:rsidRPr="00164AF4" w:rsidRDefault="00164AF4" w:rsidP="00164AF4">
      <w:pPr>
        <w:pStyle w:val="Bibliography"/>
        <w:rPr>
          <w:lang w:val="en-US"/>
        </w:rPr>
      </w:pPr>
      <w:r w:rsidRPr="00164AF4">
        <w:rPr>
          <w:lang w:val="en-US"/>
        </w:rPr>
        <w:t>3.</w:t>
      </w:r>
      <w:r w:rsidRPr="00164AF4">
        <w:rPr>
          <w:lang w:val="en-US"/>
        </w:rPr>
        <w:tab/>
        <w:t xml:space="preserve">Griffiths, S. W., Orpwood, J. E., Ojanguren, A. F., Armstrong, J. D. &amp; Magurran, A. E. Sexual segregation in monomorphic minnows. </w:t>
      </w:r>
      <w:r w:rsidRPr="00164AF4">
        <w:rPr>
          <w:i/>
          <w:iCs/>
          <w:lang w:val="en-US"/>
        </w:rPr>
        <w:t>Anim. Behav.</w:t>
      </w:r>
      <w:r w:rsidRPr="00164AF4">
        <w:rPr>
          <w:lang w:val="en-US"/>
        </w:rPr>
        <w:t xml:space="preserve"> </w:t>
      </w:r>
      <w:r w:rsidRPr="00164AF4">
        <w:rPr>
          <w:b/>
          <w:bCs/>
          <w:lang w:val="en-US"/>
        </w:rPr>
        <w:t>88</w:t>
      </w:r>
      <w:r w:rsidRPr="00164AF4">
        <w:rPr>
          <w:lang w:val="en-US"/>
        </w:rPr>
        <w:t>, 7–12 (2014).</w:t>
      </w:r>
    </w:p>
    <w:p w14:paraId="6DF2EEB2" w14:textId="77777777" w:rsidR="00164AF4" w:rsidRPr="00164AF4" w:rsidRDefault="00164AF4" w:rsidP="00164AF4">
      <w:pPr>
        <w:pStyle w:val="Bibliography"/>
        <w:rPr>
          <w:lang w:val="en-US"/>
        </w:rPr>
      </w:pPr>
      <w:r w:rsidRPr="00164AF4">
        <w:rPr>
          <w:lang w:val="en-US"/>
        </w:rPr>
        <w:t>4.</w:t>
      </w:r>
      <w:r w:rsidRPr="00164AF4">
        <w:rPr>
          <w:lang w:val="en-US"/>
        </w:rPr>
        <w:tab/>
        <w:t xml:space="preserve">Volis, S. &amp; Deng, T. Importance of a single population demographic census as a first step of threatened species conservation planning. </w:t>
      </w:r>
      <w:r w:rsidRPr="00164AF4">
        <w:rPr>
          <w:i/>
          <w:iCs/>
          <w:lang w:val="en-US"/>
        </w:rPr>
        <w:t>Biodivers. Conserv.</w:t>
      </w:r>
      <w:r w:rsidRPr="00164AF4">
        <w:rPr>
          <w:lang w:val="en-US"/>
        </w:rPr>
        <w:t xml:space="preserve"> </w:t>
      </w:r>
      <w:r w:rsidRPr="00164AF4">
        <w:rPr>
          <w:b/>
          <w:bCs/>
          <w:lang w:val="en-US"/>
        </w:rPr>
        <w:t>29</w:t>
      </w:r>
      <w:r w:rsidRPr="00164AF4">
        <w:rPr>
          <w:lang w:val="en-US"/>
        </w:rPr>
        <w:t>, 527–543 (2020).</w:t>
      </w:r>
    </w:p>
    <w:p w14:paraId="1BBC2737" w14:textId="77777777" w:rsidR="00164AF4" w:rsidRPr="00164AF4" w:rsidRDefault="00164AF4" w:rsidP="00164AF4">
      <w:pPr>
        <w:pStyle w:val="Bibliography"/>
        <w:rPr>
          <w:lang w:val="en-US"/>
        </w:rPr>
      </w:pPr>
      <w:r w:rsidRPr="00164AF4">
        <w:rPr>
          <w:lang w:val="en-US"/>
        </w:rPr>
        <w:t>5.</w:t>
      </w:r>
      <w:r w:rsidRPr="00164AF4">
        <w:rPr>
          <w:lang w:val="en-US"/>
        </w:rPr>
        <w:tab/>
        <w:t xml:space="preserve">Le Clercq, L., Kotzé, A., Grobler, J. P. &amp; Dalton, D. L. Biological clocks as age estimation markers in animals: a systematic review and meta‐analysis. </w:t>
      </w:r>
      <w:r w:rsidRPr="00164AF4">
        <w:rPr>
          <w:i/>
          <w:iCs/>
          <w:lang w:val="en-US"/>
        </w:rPr>
        <w:t>Biol. Rev.</w:t>
      </w:r>
      <w:r w:rsidRPr="00164AF4">
        <w:rPr>
          <w:lang w:val="en-US"/>
        </w:rPr>
        <w:t xml:space="preserve"> </w:t>
      </w:r>
      <w:r w:rsidRPr="00164AF4">
        <w:rPr>
          <w:b/>
          <w:bCs/>
          <w:lang w:val="en-US"/>
        </w:rPr>
        <w:t>98</w:t>
      </w:r>
      <w:r w:rsidRPr="00164AF4">
        <w:rPr>
          <w:lang w:val="en-US"/>
        </w:rPr>
        <w:t>, 1972–2011 (2023).</w:t>
      </w:r>
    </w:p>
    <w:p w14:paraId="1C3928E6" w14:textId="77777777" w:rsidR="00164AF4" w:rsidRPr="00164AF4" w:rsidRDefault="00164AF4" w:rsidP="00164AF4">
      <w:pPr>
        <w:pStyle w:val="Bibliography"/>
        <w:rPr>
          <w:lang w:val="en-US"/>
        </w:rPr>
      </w:pPr>
      <w:r w:rsidRPr="00164AF4">
        <w:rPr>
          <w:lang w:val="en-US"/>
        </w:rPr>
        <w:t>6.</w:t>
      </w:r>
      <w:r w:rsidRPr="00164AF4">
        <w:rPr>
          <w:lang w:val="en-US"/>
        </w:rPr>
        <w:tab/>
        <w:t xml:space="preserve">Shaw, C. N., Wilson, P. J. &amp; White, B. N. A reliable molecular method of gender determination for mammals. </w:t>
      </w:r>
      <w:r w:rsidRPr="00164AF4">
        <w:rPr>
          <w:i/>
          <w:iCs/>
          <w:lang w:val="en-US"/>
        </w:rPr>
        <w:t>J. Mammal.</w:t>
      </w:r>
      <w:r w:rsidRPr="00164AF4">
        <w:rPr>
          <w:lang w:val="en-US"/>
        </w:rPr>
        <w:t xml:space="preserve"> </w:t>
      </w:r>
      <w:r w:rsidRPr="00164AF4">
        <w:rPr>
          <w:b/>
          <w:bCs/>
          <w:lang w:val="en-US"/>
        </w:rPr>
        <w:t>84</w:t>
      </w:r>
      <w:r w:rsidRPr="00164AF4">
        <w:rPr>
          <w:lang w:val="en-US"/>
        </w:rPr>
        <w:t>, 123–128 (2003).</w:t>
      </w:r>
    </w:p>
    <w:p w14:paraId="57E2B0B5" w14:textId="77777777" w:rsidR="00164AF4" w:rsidRPr="00164AF4" w:rsidRDefault="00164AF4" w:rsidP="00164AF4">
      <w:pPr>
        <w:pStyle w:val="Bibliography"/>
        <w:rPr>
          <w:lang w:val="en-US"/>
        </w:rPr>
      </w:pPr>
      <w:r w:rsidRPr="00164AF4">
        <w:rPr>
          <w:lang w:val="en-US"/>
        </w:rPr>
        <w:t>7.</w:t>
      </w:r>
      <w:r w:rsidRPr="00164AF4">
        <w:rPr>
          <w:lang w:val="en-US"/>
        </w:rPr>
        <w:tab/>
        <w:t xml:space="preserve">Gowans, S., Whitehead, H. &amp; Hooker, S. K. Social organization in northern bottlenose whales, Hyperoodon ampullatus: not driven by deep-water foraging? </w:t>
      </w:r>
      <w:r w:rsidRPr="00164AF4">
        <w:rPr>
          <w:i/>
          <w:iCs/>
          <w:lang w:val="en-US"/>
        </w:rPr>
        <w:t>Anim. Behav.</w:t>
      </w:r>
      <w:r w:rsidRPr="00164AF4">
        <w:rPr>
          <w:lang w:val="en-US"/>
        </w:rPr>
        <w:t xml:space="preserve"> </w:t>
      </w:r>
      <w:r w:rsidRPr="00164AF4">
        <w:rPr>
          <w:b/>
          <w:bCs/>
          <w:lang w:val="en-US"/>
        </w:rPr>
        <w:t>62</w:t>
      </w:r>
      <w:r w:rsidRPr="00164AF4">
        <w:rPr>
          <w:lang w:val="en-US"/>
        </w:rPr>
        <w:t>, 369–377 (2001).</w:t>
      </w:r>
    </w:p>
    <w:p w14:paraId="2EA1EF97" w14:textId="77777777" w:rsidR="00164AF4" w:rsidRPr="00764DF1" w:rsidRDefault="00164AF4" w:rsidP="00164AF4">
      <w:pPr>
        <w:pStyle w:val="Bibliography"/>
        <w:rPr>
          <w:lang w:val="fr-FR"/>
          <w:rPrChange w:id="145" w:author="Hal Whitehead" w:date="2025-09-27T08:17:00Z" w16du:dateUtc="2025-09-27T11:17:00Z">
            <w:rPr>
              <w:lang w:val="en-US"/>
            </w:rPr>
          </w:rPrChange>
        </w:rPr>
      </w:pPr>
      <w:r w:rsidRPr="00164AF4">
        <w:rPr>
          <w:lang w:val="en-US"/>
        </w:rPr>
        <w:t>8.</w:t>
      </w:r>
      <w:r w:rsidRPr="00164AF4">
        <w:rPr>
          <w:lang w:val="en-US"/>
        </w:rPr>
        <w:tab/>
        <w:t xml:space="preserve">Denkinger, J. </w:t>
      </w:r>
      <w:r w:rsidRPr="00164AF4">
        <w:rPr>
          <w:i/>
          <w:iCs/>
          <w:lang w:val="en-US"/>
        </w:rPr>
        <w:t>et al.</w:t>
      </w:r>
      <w:r w:rsidRPr="00164AF4">
        <w:rPr>
          <w:lang w:val="en-US"/>
        </w:rPr>
        <w:t xml:space="preserve"> Social structure of killer whales (Orcinus orca) in a variable low‐latitude environment, the Galápagos Archipelago. </w:t>
      </w:r>
      <w:r w:rsidRPr="00764DF1">
        <w:rPr>
          <w:i/>
          <w:iCs/>
          <w:lang w:val="fr-FR"/>
          <w:rPrChange w:id="146" w:author="Hal Whitehead" w:date="2025-09-27T08:17:00Z" w16du:dateUtc="2025-09-27T11:17:00Z">
            <w:rPr>
              <w:i/>
              <w:iCs/>
              <w:lang w:val="en-US"/>
            </w:rPr>
          </w:rPrChange>
        </w:rPr>
        <w:t>Mar. Mammal Sci.</w:t>
      </w:r>
      <w:r w:rsidRPr="00764DF1">
        <w:rPr>
          <w:lang w:val="fr-FR"/>
          <w:rPrChange w:id="147" w:author="Hal Whitehead" w:date="2025-09-27T08:17:00Z" w16du:dateUtc="2025-09-27T11:17:00Z">
            <w:rPr>
              <w:lang w:val="en-US"/>
            </w:rPr>
          </w:rPrChange>
        </w:rPr>
        <w:t xml:space="preserve"> mms.12672 (2020) doi:10.1111/mms.12672.</w:t>
      </w:r>
    </w:p>
    <w:p w14:paraId="1571338C" w14:textId="77777777" w:rsidR="00164AF4" w:rsidRPr="00164AF4" w:rsidRDefault="00164AF4" w:rsidP="00164AF4">
      <w:pPr>
        <w:pStyle w:val="Bibliography"/>
        <w:rPr>
          <w:lang w:val="en-US"/>
        </w:rPr>
      </w:pPr>
      <w:r w:rsidRPr="00764DF1">
        <w:rPr>
          <w:lang w:val="fr-FR"/>
          <w:rPrChange w:id="148" w:author="Hal Whitehead" w:date="2025-09-27T08:17:00Z" w16du:dateUtc="2025-09-27T11:17:00Z">
            <w:rPr>
              <w:lang w:val="en-US"/>
            </w:rPr>
          </w:rPrChange>
        </w:rPr>
        <w:t>9.</w:t>
      </w:r>
      <w:r w:rsidRPr="00764DF1">
        <w:rPr>
          <w:lang w:val="fr-FR"/>
          <w:rPrChange w:id="149" w:author="Hal Whitehead" w:date="2025-09-27T08:17:00Z" w16du:dateUtc="2025-09-27T11:17:00Z">
            <w:rPr>
              <w:lang w:val="en-US"/>
            </w:rPr>
          </w:rPrChange>
        </w:rPr>
        <w:tab/>
        <w:t xml:space="preserve">Burnett, J. D. </w:t>
      </w:r>
      <w:r w:rsidRPr="00764DF1">
        <w:rPr>
          <w:i/>
          <w:iCs/>
          <w:lang w:val="fr-FR"/>
          <w:rPrChange w:id="150" w:author="Hal Whitehead" w:date="2025-09-27T08:17:00Z" w16du:dateUtc="2025-09-27T11:17:00Z">
            <w:rPr>
              <w:i/>
              <w:iCs/>
              <w:lang w:val="en-US"/>
            </w:rPr>
          </w:rPrChange>
        </w:rPr>
        <w:t>et al.</w:t>
      </w:r>
      <w:r w:rsidRPr="00764DF1">
        <w:rPr>
          <w:lang w:val="fr-FR"/>
          <w:rPrChange w:id="151" w:author="Hal Whitehead" w:date="2025-09-27T08:17:00Z" w16du:dateUtc="2025-09-27T11:17:00Z">
            <w:rPr>
              <w:lang w:val="en-US"/>
            </w:rPr>
          </w:rPrChange>
        </w:rPr>
        <w:t xml:space="preserve"> </w:t>
      </w:r>
      <w:r w:rsidRPr="00164AF4">
        <w:rPr>
          <w:lang w:val="en-US"/>
        </w:rPr>
        <w:t xml:space="preserve">Estimating morphometric attributes of baleen whales with photogrammetry from small UASs: A case study with blue and gray whales: PHOTOGRAMMETRIC WHALE MORPHOLOGY. </w:t>
      </w:r>
      <w:r w:rsidRPr="00164AF4">
        <w:rPr>
          <w:i/>
          <w:iCs/>
          <w:lang w:val="en-US"/>
        </w:rPr>
        <w:t>Mar. Mammal Sci.</w:t>
      </w:r>
      <w:r w:rsidRPr="00164AF4">
        <w:rPr>
          <w:lang w:val="en-US"/>
        </w:rPr>
        <w:t xml:space="preserve"> </w:t>
      </w:r>
      <w:r w:rsidRPr="00164AF4">
        <w:rPr>
          <w:b/>
          <w:bCs/>
          <w:lang w:val="en-US"/>
        </w:rPr>
        <w:t>35</w:t>
      </w:r>
      <w:r w:rsidRPr="00164AF4">
        <w:rPr>
          <w:lang w:val="en-US"/>
        </w:rPr>
        <w:t>, 108–139 (2019).</w:t>
      </w:r>
    </w:p>
    <w:p w14:paraId="32D34479" w14:textId="77777777" w:rsidR="00164AF4" w:rsidRPr="00164AF4" w:rsidRDefault="00164AF4" w:rsidP="00164AF4">
      <w:pPr>
        <w:pStyle w:val="Bibliography"/>
        <w:rPr>
          <w:lang w:val="en-US"/>
        </w:rPr>
      </w:pPr>
      <w:r w:rsidRPr="00164AF4">
        <w:rPr>
          <w:lang w:val="en-US"/>
        </w:rPr>
        <w:t>10.</w:t>
      </w:r>
      <w:r w:rsidRPr="00164AF4">
        <w:rPr>
          <w:lang w:val="en-US"/>
        </w:rPr>
        <w:tab/>
        <w:t xml:space="preserve">Bierlich, K. </w:t>
      </w:r>
      <w:r w:rsidRPr="00164AF4">
        <w:rPr>
          <w:i/>
          <w:iCs/>
          <w:lang w:val="en-US"/>
        </w:rPr>
        <w:t>et al.</w:t>
      </w:r>
      <w:r w:rsidRPr="00164AF4">
        <w:rPr>
          <w:lang w:val="en-US"/>
        </w:rPr>
        <w:t xml:space="preserve"> Bayesian approach for predicting photogrammetric uncertainty in morphometric measurements derived from drones. </w:t>
      </w:r>
      <w:r w:rsidRPr="00164AF4">
        <w:rPr>
          <w:i/>
          <w:iCs/>
          <w:lang w:val="en-US"/>
        </w:rPr>
        <w:t>Mar. Ecol. Prog. Ser.</w:t>
      </w:r>
      <w:r w:rsidRPr="00164AF4">
        <w:rPr>
          <w:lang w:val="en-US"/>
        </w:rPr>
        <w:t xml:space="preserve"> </w:t>
      </w:r>
      <w:r w:rsidRPr="00164AF4">
        <w:rPr>
          <w:b/>
          <w:bCs/>
          <w:lang w:val="en-US"/>
        </w:rPr>
        <w:t>673</w:t>
      </w:r>
      <w:r w:rsidRPr="00164AF4">
        <w:rPr>
          <w:lang w:val="en-US"/>
        </w:rPr>
        <w:t>, 193–210 (2021).</w:t>
      </w:r>
    </w:p>
    <w:p w14:paraId="6DF69BCA" w14:textId="77777777" w:rsidR="00164AF4" w:rsidRPr="00164AF4" w:rsidRDefault="00164AF4" w:rsidP="00164AF4">
      <w:pPr>
        <w:pStyle w:val="Bibliography"/>
        <w:rPr>
          <w:lang w:val="en-US"/>
        </w:rPr>
      </w:pPr>
      <w:r w:rsidRPr="00164AF4">
        <w:rPr>
          <w:lang w:val="en-US"/>
        </w:rPr>
        <w:t>11.</w:t>
      </w:r>
      <w:r w:rsidRPr="00164AF4">
        <w:rPr>
          <w:lang w:val="en-US"/>
        </w:rPr>
        <w:tab/>
        <w:t xml:space="preserve">Glarou, M. </w:t>
      </w:r>
      <w:r w:rsidRPr="00164AF4">
        <w:rPr>
          <w:i/>
          <w:iCs/>
          <w:lang w:val="en-US"/>
        </w:rPr>
        <w:t>et al.</w:t>
      </w:r>
      <w:r w:rsidRPr="00164AF4">
        <w:rPr>
          <w:lang w:val="en-US"/>
        </w:rPr>
        <w:t xml:space="preserve"> Estimating body mass of sperm whales from aerial photographs. </w:t>
      </w:r>
      <w:r w:rsidRPr="00164AF4">
        <w:rPr>
          <w:i/>
          <w:iCs/>
          <w:lang w:val="en-US"/>
        </w:rPr>
        <w:t>Mar. Mammal Sci.</w:t>
      </w:r>
      <w:r w:rsidRPr="00164AF4">
        <w:rPr>
          <w:lang w:val="en-US"/>
        </w:rPr>
        <w:t xml:space="preserve"> </w:t>
      </w:r>
      <w:r w:rsidRPr="00164AF4">
        <w:rPr>
          <w:b/>
          <w:bCs/>
          <w:lang w:val="en-US"/>
        </w:rPr>
        <w:t>39</w:t>
      </w:r>
      <w:r w:rsidRPr="00164AF4">
        <w:rPr>
          <w:lang w:val="en-US"/>
        </w:rPr>
        <w:t>, mms.12982 (2022).</w:t>
      </w:r>
    </w:p>
    <w:p w14:paraId="28C37950" w14:textId="77777777" w:rsidR="00164AF4" w:rsidRPr="00164AF4" w:rsidRDefault="00164AF4" w:rsidP="00164AF4">
      <w:pPr>
        <w:pStyle w:val="Bibliography"/>
        <w:rPr>
          <w:lang w:val="en-US"/>
        </w:rPr>
      </w:pPr>
      <w:r w:rsidRPr="00164AF4">
        <w:rPr>
          <w:lang w:val="en-US"/>
        </w:rPr>
        <w:lastRenderedPageBreak/>
        <w:t>12.</w:t>
      </w:r>
      <w:r w:rsidRPr="00164AF4">
        <w:rPr>
          <w:lang w:val="en-US"/>
        </w:rPr>
        <w:tab/>
        <w:t xml:space="preserve">Vivier, F. </w:t>
      </w:r>
      <w:r w:rsidRPr="00164AF4">
        <w:rPr>
          <w:i/>
          <w:iCs/>
          <w:lang w:val="en-US"/>
        </w:rPr>
        <w:t>et al.</w:t>
      </w:r>
      <w:r w:rsidRPr="00164AF4">
        <w:rPr>
          <w:lang w:val="en-US"/>
        </w:rPr>
        <w:t xml:space="preserve"> Inferring dolphin population status: using unoccupied aerial systems to quantify age‐structure. </w:t>
      </w:r>
      <w:r w:rsidRPr="00164AF4">
        <w:rPr>
          <w:i/>
          <w:iCs/>
          <w:lang w:val="en-US"/>
        </w:rPr>
        <w:t>Anim. Conserv.</w:t>
      </w:r>
      <w:r w:rsidRPr="00164AF4">
        <w:rPr>
          <w:lang w:val="en-US"/>
        </w:rPr>
        <w:t xml:space="preserve"> acv.12978 (2024) doi:10.1111/acv.12978.</w:t>
      </w:r>
    </w:p>
    <w:p w14:paraId="6E11BF50" w14:textId="77777777" w:rsidR="00164AF4" w:rsidRPr="00164AF4" w:rsidRDefault="00164AF4" w:rsidP="00164AF4">
      <w:pPr>
        <w:pStyle w:val="Bibliography"/>
        <w:rPr>
          <w:lang w:val="en-US"/>
        </w:rPr>
      </w:pPr>
      <w:r w:rsidRPr="00164AF4">
        <w:rPr>
          <w:lang w:val="en-US"/>
        </w:rPr>
        <w:t>13.</w:t>
      </w:r>
      <w:r w:rsidRPr="00164AF4">
        <w:rPr>
          <w:lang w:val="en-US"/>
        </w:rPr>
        <w:tab/>
        <w:t xml:space="preserve">Cheney, B. J., Dale, J., Thompson, P. M. &amp; Quick, N. J. Spy in the sky: a method to identify pregnant small cetaceans. </w:t>
      </w:r>
      <w:r w:rsidRPr="00164AF4">
        <w:rPr>
          <w:i/>
          <w:iCs/>
          <w:lang w:val="en-US"/>
        </w:rPr>
        <w:t>Remote Sens. Ecol. Conserv.</w:t>
      </w:r>
      <w:r w:rsidRPr="00164AF4">
        <w:rPr>
          <w:lang w:val="en-US"/>
        </w:rPr>
        <w:t xml:space="preserve"> </w:t>
      </w:r>
      <w:r w:rsidRPr="00164AF4">
        <w:rPr>
          <w:b/>
          <w:bCs/>
          <w:lang w:val="en-US"/>
        </w:rPr>
        <w:t>8</w:t>
      </w:r>
      <w:r w:rsidRPr="00164AF4">
        <w:rPr>
          <w:lang w:val="en-US"/>
        </w:rPr>
        <w:t>, 492–505 (2022).</w:t>
      </w:r>
    </w:p>
    <w:p w14:paraId="39E54451" w14:textId="77777777" w:rsidR="00164AF4" w:rsidRPr="00164AF4" w:rsidRDefault="00164AF4" w:rsidP="00164AF4">
      <w:pPr>
        <w:pStyle w:val="Bibliography"/>
        <w:rPr>
          <w:lang w:val="en-US"/>
        </w:rPr>
      </w:pPr>
      <w:r w:rsidRPr="00164AF4">
        <w:rPr>
          <w:lang w:val="en-US"/>
        </w:rPr>
        <w:t>14.</w:t>
      </w:r>
      <w:r w:rsidRPr="00164AF4">
        <w:rPr>
          <w:lang w:val="en-US"/>
        </w:rPr>
        <w:tab/>
        <w:t xml:space="preserve">Fernandez Ajó, A. </w:t>
      </w:r>
      <w:r w:rsidRPr="00164AF4">
        <w:rPr>
          <w:i/>
          <w:iCs/>
          <w:lang w:val="en-US"/>
        </w:rPr>
        <w:t>et al.</w:t>
      </w:r>
      <w:r w:rsidRPr="00164AF4">
        <w:rPr>
          <w:lang w:val="en-US"/>
        </w:rPr>
        <w:t xml:space="preserve"> Assessment of a non-invasive approach to pregnancy diagnosis in gray whales through drone-based photogrammetry and faecal hormone analysis. </w:t>
      </w:r>
      <w:r w:rsidRPr="00164AF4">
        <w:rPr>
          <w:i/>
          <w:iCs/>
          <w:lang w:val="en-US"/>
        </w:rPr>
        <w:t>R. Soc. Open Sci.</w:t>
      </w:r>
      <w:r w:rsidRPr="00164AF4">
        <w:rPr>
          <w:lang w:val="en-US"/>
        </w:rPr>
        <w:t xml:space="preserve"> </w:t>
      </w:r>
      <w:r w:rsidRPr="00164AF4">
        <w:rPr>
          <w:b/>
          <w:bCs/>
          <w:lang w:val="en-US"/>
        </w:rPr>
        <w:t>10</w:t>
      </w:r>
      <w:r w:rsidRPr="00164AF4">
        <w:rPr>
          <w:lang w:val="en-US"/>
        </w:rPr>
        <w:t>, (2023).</w:t>
      </w:r>
    </w:p>
    <w:p w14:paraId="2B7AB2C4" w14:textId="77777777" w:rsidR="00164AF4" w:rsidRPr="00164AF4" w:rsidRDefault="00164AF4" w:rsidP="00164AF4">
      <w:pPr>
        <w:pStyle w:val="Bibliography"/>
        <w:rPr>
          <w:lang w:val="en-US"/>
        </w:rPr>
      </w:pPr>
      <w:r w:rsidRPr="00164AF4">
        <w:rPr>
          <w:lang w:val="en-US"/>
        </w:rPr>
        <w:t>15.</w:t>
      </w:r>
      <w:r w:rsidRPr="00164AF4">
        <w:rPr>
          <w:lang w:val="en-US"/>
        </w:rPr>
        <w:tab/>
        <w:t xml:space="preserve">Robinson, C. V. &amp; Visona-Kelly, B. C. A geometric morphometric approach for detecting different reproductive stages of a free-ranging killer whale Orcinus orca population. </w:t>
      </w:r>
      <w:r w:rsidRPr="00164AF4">
        <w:rPr>
          <w:i/>
          <w:iCs/>
          <w:lang w:val="en-US"/>
        </w:rPr>
        <w:t>Sci. Rep.</w:t>
      </w:r>
      <w:r w:rsidRPr="00164AF4">
        <w:rPr>
          <w:lang w:val="en-US"/>
        </w:rPr>
        <w:t xml:space="preserve"> </w:t>
      </w:r>
      <w:r w:rsidRPr="00164AF4">
        <w:rPr>
          <w:b/>
          <w:bCs/>
          <w:lang w:val="en-US"/>
        </w:rPr>
        <w:t>15</w:t>
      </w:r>
      <w:r w:rsidRPr="00164AF4">
        <w:rPr>
          <w:lang w:val="en-US"/>
        </w:rPr>
        <w:t>, (2025).</w:t>
      </w:r>
    </w:p>
    <w:p w14:paraId="1D28CCCA" w14:textId="77777777" w:rsidR="00164AF4" w:rsidRPr="00164AF4" w:rsidRDefault="00164AF4" w:rsidP="00164AF4">
      <w:pPr>
        <w:pStyle w:val="Bibliography"/>
        <w:rPr>
          <w:lang w:val="en-US"/>
        </w:rPr>
      </w:pPr>
      <w:r w:rsidRPr="00164AF4">
        <w:rPr>
          <w:lang w:val="en-US"/>
        </w:rPr>
        <w:t>16.</w:t>
      </w:r>
      <w:r w:rsidRPr="00164AF4">
        <w:rPr>
          <w:lang w:val="en-US"/>
        </w:rPr>
        <w:tab/>
        <w:t xml:space="preserve">Whitehead, H. </w:t>
      </w:r>
      <w:r w:rsidRPr="00164AF4">
        <w:rPr>
          <w:i/>
          <w:iCs/>
          <w:lang w:val="en-US"/>
        </w:rPr>
        <w:t>Sperm Whales: Social Evolution in the Ocean</w:t>
      </w:r>
      <w:r w:rsidRPr="00164AF4">
        <w:rPr>
          <w:lang w:val="en-US"/>
        </w:rPr>
        <w:t>. (University of Chicago Press, Chicago, USA, 2003).</w:t>
      </w:r>
    </w:p>
    <w:p w14:paraId="41453514" w14:textId="77777777" w:rsidR="00164AF4" w:rsidRPr="00164AF4" w:rsidRDefault="00164AF4" w:rsidP="00164AF4">
      <w:pPr>
        <w:pStyle w:val="Bibliography"/>
        <w:rPr>
          <w:lang w:val="en-US"/>
        </w:rPr>
      </w:pPr>
      <w:r w:rsidRPr="00164AF4">
        <w:rPr>
          <w:lang w:val="en-US"/>
        </w:rPr>
        <w:t>17.</w:t>
      </w:r>
      <w:r w:rsidRPr="00164AF4">
        <w:rPr>
          <w:lang w:val="en-US"/>
        </w:rPr>
        <w:tab/>
        <w:t>Cantor, M., Eguiguren, A., Merlen, G. &amp; Whitehead, H. Galápagos sperm whales (</w:t>
      </w:r>
      <w:r w:rsidRPr="00164AF4">
        <w:rPr>
          <w:i/>
          <w:iCs/>
          <w:lang w:val="en-US"/>
        </w:rPr>
        <w:t>Physeter macrocephalus</w:t>
      </w:r>
      <w:r w:rsidRPr="00164AF4">
        <w:rPr>
          <w:lang w:val="en-US"/>
        </w:rPr>
        <w:t xml:space="preserve">): Waxing and waning over three decades. </w:t>
      </w:r>
      <w:r w:rsidRPr="00164AF4">
        <w:rPr>
          <w:i/>
          <w:iCs/>
          <w:lang w:val="en-US"/>
        </w:rPr>
        <w:t>Can. J. Zool.</w:t>
      </w:r>
      <w:r w:rsidRPr="00164AF4">
        <w:rPr>
          <w:lang w:val="en-US"/>
        </w:rPr>
        <w:t xml:space="preserve"> </w:t>
      </w:r>
      <w:r w:rsidRPr="00164AF4">
        <w:rPr>
          <w:b/>
          <w:bCs/>
          <w:lang w:val="en-US"/>
        </w:rPr>
        <w:t>95</w:t>
      </w:r>
      <w:r w:rsidRPr="00164AF4">
        <w:rPr>
          <w:lang w:val="en-US"/>
        </w:rPr>
        <w:t>, 645–652 (2017).</w:t>
      </w:r>
    </w:p>
    <w:p w14:paraId="171215FD" w14:textId="77777777" w:rsidR="00164AF4" w:rsidRPr="00164AF4" w:rsidRDefault="00164AF4" w:rsidP="00164AF4">
      <w:pPr>
        <w:pStyle w:val="Bibliography"/>
        <w:rPr>
          <w:lang w:val="en-US"/>
        </w:rPr>
      </w:pPr>
      <w:r w:rsidRPr="00164AF4">
        <w:rPr>
          <w:lang w:val="en-US"/>
        </w:rPr>
        <w:t>18.</w:t>
      </w:r>
      <w:r w:rsidRPr="00164AF4">
        <w:rPr>
          <w:lang w:val="en-US"/>
        </w:rPr>
        <w:tab/>
        <w:t xml:space="preserve">Whitehead, H., Coakes, A., Jaquet, N. &amp; Lusseau, S. Movements of sperm whales in the tropical Pacific. </w:t>
      </w:r>
      <w:r w:rsidRPr="00164AF4">
        <w:rPr>
          <w:i/>
          <w:iCs/>
          <w:lang w:val="en-US"/>
        </w:rPr>
        <w:t>Mar. Ecol. Prog. Ser.</w:t>
      </w:r>
      <w:r w:rsidRPr="00164AF4">
        <w:rPr>
          <w:lang w:val="en-US"/>
        </w:rPr>
        <w:t xml:space="preserve"> </w:t>
      </w:r>
      <w:r w:rsidRPr="00164AF4">
        <w:rPr>
          <w:b/>
          <w:bCs/>
          <w:lang w:val="en-US"/>
        </w:rPr>
        <w:t>361</w:t>
      </w:r>
      <w:r w:rsidRPr="00164AF4">
        <w:rPr>
          <w:lang w:val="en-US"/>
        </w:rPr>
        <w:t>, 291–300 (2008).</w:t>
      </w:r>
    </w:p>
    <w:p w14:paraId="2BE23698" w14:textId="77777777" w:rsidR="00164AF4" w:rsidRPr="00164AF4" w:rsidRDefault="00164AF4" w:rsidP="00164AF4">
      <w:pPr>
        <w:pStyle w:val="Bibliography"/>
        <w:rPr>
          <w:lang w:val="en-US"/>
        </w:rPr>
      </w:pPr>
      <w:r w:rsidRPr="00164AF4">
        <w:rPr>
          <w:lang w:val="en-US"/>
        </w:rPr>
        <w:t>19.</w:t>
      </w:r>
      <w:r w:rsidRPr="00164AF4">
        <w:rPr>
          <w:lang w:val="en-US"/>
        </w:rPr>
        <w:tab/>
        <w:t xml:space="preserve">Christal, J. &amp; Whitehead, H. Aggregations of mature male sperm whales on the Galápagos Islands breeding ground. </w:t>
      </w:r>
      <w:r w:rsidRPr="00164AF4">
        <w:rPr>
          <w:i/>
          <w:iCs/>
          <w:lang w:val="en-US"/>
        </w:rPr>
        <w:t>Mar. Mammal Sci.</w:t>
      </w:r>
      <w:r w:rsidRPr="00164AF4">
        <w:rPr>
          <w:lang w:val="en-US"/>
        </w:rPr>
        <w:t xml:space="preserve"> </w:t>
      </w:r>
      <w:r w:rsidRPr="00164AF4">
        <w:rPr>
          <w:b/>
          <w:bCs/>
          <w:lang w:val="en-US"/>
        </w:rPr>
        <w:t>13</w:t>
      </w:r>
      <w:r w:rsidRPr="00164AF4">
        <w:rPr>
          <w:lang w:val="en-US"/>
        </w:rPr>
        <w:t>, 59–69 (1997).</w:t>
      </w:r>
    </w:p>
    <w:p w14:paraId="20553B17" w14:textId="77777777" w:rsidR="00164AF4" w:rsidRPr="00164AF4" w:rsidRDefault="00164AF4" w:rsidP="00164AF4">
      <w:pPr>
        <w:pStyle w:val="Bibliography"/>
        <w:rPr>
          <w:lang w:val="en-US"/>
        </w:rPr>
      </w:pPr>
      <w:r w:rsidRPr="00164AF4">
        <w:rPr>
          <w:lang w:val="en-US"/>
        </w:rPr>
        <w:t>20.</w:t>
      </w:r>
      <w:r w:rsidRPr="00164AF4">
        <w:rPr>
          <w:lang w:val="en-US"/>
        </w:rPr>
        <w:tab/>
        <w:t xml:space="preserve">Rice, D. W. Sperm whale. </w:t>
      </w:r>
      <w:r w:rsidRPr="00164AF4">
        <w:rPr>
          <w:i/>
          <w:iCs/>
          <w:lang w:val="en-US"/>
        </w:rPr>
        <w:t>Physeter macrocephalus</w:t>
      </w:r>
      <w:r w:rsidRPr="00164AF4">
        <w:rPr>
          <w:lang w:val="en-US"/>
        </w:rPr>
        <w:t xml:space="preserve"> Linnaeus, 1758. in </w:t>
      </w:r>
      <w:r w:rsidRPr="00164AF4">
        <w:rPr>
          <w:i/>
          <w:iCs/>
          <w:lang w:val="en-US"/>
        </w:rPr>
        <w:t>Handbook of marine mammals</w:t>
      </w:r>
      <w:r w:rsidRPr="00164AF4">
        <w:rPr>
          <w:lang w:val="en-US"/>
        </w:rPr>
        <w:t xml:space="preserve"> (eds Ridgway, S. H. &amp; Harrison, R.) 177–233 (Academic Press, London, 1989).</w:t>
      </w:r>
    </w:p>
    <w:p w14:paraId="00C89AFB" w14:textId="77777777" w:rsidR="00164AF4" w:rsidRPr="00164AF4" w:rsidRDefault="00164AF4" w:rsidP="00164AF4">
      <w:pPr>
        <w:pStyle w:val="Bibliography"/>
        <w:rPr>
          <w:lang w:val="en-US"/>
        </w:rPr>
      </w:pPr>
      <w:r w:rsidRPr="00164AF4">
        <w:rPr>
          <w:lang w:val="en-US"/>
        </w:rPr>
        <w:t>21.</w:t>
      </w:r>
      <w:r w:rsidRPr="00164AF4">
        <w:rPr>
          <w:lang w:val="en-US"/>
        </w:rPr>
        <w:tab/>
        <w:t xml:space="preserve">Eguiguren, A., Konrad Clarke, C. M. &amp; Cantor, M. Sperm Whale Reproductive Strategies: Current Knowledge and Future Directions. in </w:t>
      </w:r>
      <w:r w:rsidRPr="00164AF4">
        <w:rPr>
          <w:i/>
          <w:iCs/>
          <w:lang w:val="en-US"/>
        </w:rPr>
        <w:t>Sex in Cetaceans: Morphology, Behavior, and the Evolution of Sexual Strategies</w:t>
      </w:r>
      <w:r w:rsidRPr="00164AF4">
        <w:rPr>
          <w:lang w:val="en-US"/>
        </w:rPr>
        <w:t xml:space="preserve"> (eds Würsig, B. &amp; Orbach, D. N.) 443–467 (Springer International Publishing, Cham, 2023). doi:10.1007/978-3-031-35651-3_19.</w:t>
      </w:r>
    </w:p>
    <w:p w14:paraId="2AEE3673" w14:textId="77777777" w:rsidR="00164AF4" w:rsidRPr="00164AF4" w:rsidRDefault="00164AF4" w:rsidP="00164AF4">
      <w:pPr>
        <w:pStyle w:val="Bibliography"/>
        <w:rPr>
          <w:lang w:val="en-US"/>
        </w:rPr>
      </w:pPr>
      <w:r w:rsidRPr="00164AF4">
        <w:rPr>
          <w:lang w:val="en-US"/>
        </w:rPr>
        <w:t>22.</w:t>
      </w:r>
      <w:r w:rsidRPr="00164AF4">
        <w:rPr>
          <w:lang w:val="en-US"/>
        </w:rPr>
        <w:tab/>
        <w:t xml:space="preserve">Cranford, T. W. The sperm whale’s nose: sexual selection on a grand scale? </w:t>
      </w:r>
      <w:r w:rsidRPr="00164AF4">
        <w:rPr>
          <w:i/>
          <w:iCs/>
          <w:lang w:val="en-US"/>
        </w:rPr>
        <w:t>Mar. Mammal Sci.</w:t>
      </w:r>
      <w:r w:rsidRPr="00164AF4">
        <w:rPr>
          <w:lang w:val="en-US"/>
        </w:rPr>
        <w:t xml:space="preserve"> </w:t>
      </w:r>
      <w:r w:rsidRPr="00164AF4">
        <w:rPr>
          <w:b/>
          <w:bCs/>
          <w:lang w:val="en-US"/>
        </w:rPr>
        <w:t>15</w:t>
      </w:r>
      <w:r w:rsidRPr="00164AF4">
        <w:rPr>
          <w:lang w:val="en-US"/>
        </w:rPr>
        <w:t>, 1133–1157 (1999).</w:t>
      </w:r>
    </w:p>
    <w:p w14:paraId="0FAB9427" w14:textId="77777777" w:rsidR="00164AF4" w:rsidRPr="00164AF4" w:rsidRDefault="00164AF4" w:rsidP="00164AF4">
      <w:pPr>
        <w:pStyle w:val="Bibliography"/>
        <w:rPr>
          <w:lang w:val="en-US"/>
        </w:rPr>
      </w:pPr>
      <w:r w:rsidRPr="00164AF4">
        <w:rPr>
          <w:lang w:val="en-US"/>
        </w:rPr>
        <w:lastRenderedPageBreak/>
        <w:t>23.</w:t>
      </w:r>
      <w:r w:rsidRPr="00164AF4">
        <w:rPr>
          <w:lang w:val="en-US"/>
        </w:rPr>
        <w:tab/>
        <w:t xml:space="preserve">Nishiwaki, M., Ohsumi, S. &amp; Maeda, Y. Change of form in the sperm whale accompanied with growth. </w:t>
      </w:r>
      <w:r w:rsidRPr="00164AF4">
        <w:rPr>
          <w:i/>
          <w:iCs/>
          <w:lang w:val="en-US"/>
        </w:rPr>
        <w:t>Sci. Rep. Whales Res. Inst. Tokyo</w:t>
      </w:r>
      <w:r w:rsidRPr="00164AF4">
        <w:rPr>
          <w:lang w:val="en-US"/>
        </w:rPr>
        <w:t xml:space="preserve"> </w:t>
      </w:r>
      <w:r w:rsidRPr="00164AF4">
        <w:rPr>
          <w:b/>
          <w:bCs/>
          <w:lang w:val="en-US"/>
        </w:rPr>
        <w:t>17</w:t>
      </w:r>
      <w:r w:rsidRPr="00164AF4">
        <w:rPr>
          <w:lang w:val="en-US"/>
        </w:rPr>
        <w:t>, 1–17 (1963).</w:t>
      </w:r>
    </w:p>
    <w:p w14:paraId="445F47E4" w14:textId="77777777" w:rsidR="00164AF4" w:rsidRPr="00164AF4" w:rsidRDefault="00164AF4" w:rsidP="00164AF4">
      <w:pPr>
        <w:pStyle w:val="Bibliography"/>
        <w:rPr>
          <w:lang w:val="en-US"/>
        </w:rPr>
      </w:pPr>
      <w:r w:rsidRPr="00164AF4">
        <w:rPr>
          <w:lang w:val="en-US"/>
        </w:rPr>
        <w:t>24.</w:t>
      </w:r>
      <w:r w:rsidRPr="00164AF4">
        <w:rPr>
          <w:lang w:val="en-US"/>
        </w:rPr>
        <w:tab/>
        <w:t xml:space="preserve">Altmann, J. Observational study of behavior: sampling methods. </w:t>
      </w:r>
      <w:r w:rsidRPr="00164AF4">
        <w:rPr>
          <w:i/>
          <w:iCs/>
          <w:lang w:val="en-US"/>
        </w:rPr>
        <w:t>Behaviour</w:t>
      </w:r>
      <w:r w:rsidRPr="00164AF4">
        <w:rPr>
          <w:lang w:val="en-US"/>
        </w:rPr>
        <w:t xml:space="preserve"> </w:t>
      </w:r>
      <w:r w:rsidRPr="00164AF4">
        <w:rPr>
          <w:b/>
          <w:bCs/>
          <w:lang w:val="en-US"/>
        </w:rPr>
        <w:t>49</w:t>
      </w:r>
      <w:r w:rsidRPr="00164AF4">
        <w:rPr>
          <w:lang w:val="en-US"/>
        </w:rPr>
        <w:t>, 227–266 (1974).</w:t>
      </w:r>
    </w:p>
    <w:p w14:paraId="1655BC00" w14:textId="77777777" w:rsidR="00164AF4" w:rsidRPr="00164AF4" w:rsidRDefault="00164AF4" w:rsidP="00164AF4">
      <w:pPr>
        <w:pStyle w:val="Bibliography"/>
        <w:rPr>
          <w:lang w:val="en-US"/>
        </w:rPr>
      </w:pPr>
      <w:r w:rsidRPr="00164AF4">
        <w:rPr>
          <w:lang w:val="en-US"/>
        </w:rPr>
        <w:t>25.</w:t>
      </w:r>
      <w:r w:rsidRPr="00164AF4">
        <w:rPr>
          <w:lang w:val="en-US"/>
        </w:rPr>
        <w:tab/>
        <w:t xml:space="preserve">Napoli, C. </w:t>
      </w:r>
      <w:r w:rsidRPr="00164AF4">
        <w:rPr>
          <w:i/>
          <w:iCs/>
          <w:lang w:val="en-US"/>
        </w:rPr>
        <w:t>et al.</w:t>
      </w:r>
      <w:r w:rsidRPr="00164AF4">
        <w:rPr>
          <w:lang w:val="en-US"/>
        </w:rPr>
        <w:t xml:space="preserve"> Drone-based photogrammetry reveals differences in humpback whale body condition and mass across North Atlantic foraging grounds. </w:t>
      </w:r>
      <w:r w:rsidRPr="00164AF4">
        <w:rPr>
          <w:i/>
          <w:iCs/>
          <w:lang w:val="en-US"/>
        </w:rPr>
        <w:t>Front. Mar. Sci.</w:t>
      </w:r>
      <w:r w:rsidRPr="00164AF4">
        <w:rPr>
          <w:lang w:val="en-US"/>
        </w:rPr>
        <w:t xml:space="preserve"> </w:t>
      </w:r>
      <w:r w:rsidRPr="00164AF4">
        <w:rPr>
          <w:b/>
          <w:bCs/>
          <w:lang w:val="en-US"/>
        </w:rPr>
        <w:t>11</w:t>
      </w:r>
      <w:r w:rsidRPr="00164AF4">
        <w:rPr>
          <w:lang w:val="en-US"/>
        </w:rPr>
        <w:t>, 1336455 (2024).</w:t>
      </w:r>
    </w:p>
    <w:p w14:paraId="721A16C7" w14:textId="77777777" w:rsidR="00164AF4" w:rsidRPr="00164AF4" w:rsidRDefault="00164AF4" w:rsidP="00164AF4">
      <w:pPr>
        <w:pStyle w:val="Bibliography"/>
        <w:rPr>
          <w:lang w:val="en-US"/>
        </w:rPr>
      </w:pPr>
      <w:r w:rsidRPr="00164AF4">
        <w:rPr>
          <w:lang w:val="en-US"/>
        </w:rPr>
        <w:t>26.</w:t>
      </w:r>
      <w:r w:rsidRPr="00164AF4">
        <w:rPr>
          <w:lang w:val="en-US"/>
        </w:rPr>
        <w:tab/>
        <w:t xml:space="preserve">Torres, W. &amp; Bierlich, K. MorphoMetriX: a photogrammetric measurement GUI for morphometric analysis of megafauna. </w:t>
      </w:r>
      <w:r w:rsidRPr="00164AF4">
        <w:rPr>
          <w:i/>
          <w:iCs/>
          <w:lang w:val="en-US"/>
        </w:rPr>
        <w:t>J. Open Source Softw.</w:t>
      </w:r>
      <w:r w:rsidRPr="00164AF4">
        <w:rPr>
          <w:lang w:val="en-US"/>
        </w:rPr>
        <w:t xml:space="preserve"> </w:t>
      </w:r>
      <w:r w:rsidRPr="00164AF4">
        <w:rPr>
          <w:b/>
          <w:bCs/>
          <w:lang w:val="en-US"/>
        </w:rPr>
        <w:t>5</w:t>
      </w:r>
      <w:r w:rsidRPr="00164AF4">
        <w:rPr>
          <w:lang w:val="en-US"/>
        </w:rPr>
        <w:t>, 1825 (2020).</w:t>
      </w:r>
    </w:p>
    <w:p w14:paraId="6DE8B4C5" w14:textId="77777777" w:rsidR="00164AF4" w:rsidRPr="00164AF4" w:rsidRDefault="00164AF4" w:rsidP="00164AF4">
      <w:pPr>
        <w:pStyle w:val="Bibliography"/>
        <w:rPr>
          <w:lang w:val="en-US"/>
        </w:rPr>
      </w:pPr>
      <w:r w:rsidRPr="00164AF4">
        <w:rPr>
          <w:lang w:val="en-US"/>
        </w:rPr>
        <w:t>27.</w:t>
      </w:r>
      <w:r w:rsidRPr="00164AF4">
        <w:rPr>
          <w:lang w:val="en-US"/>
        </w:rPr>
        <w:tab/>
        <w:t xml:space="preserve">Friard, O. &amp; Gamba, M. </w:t>
      </w:r>
      <w:r w:rsidRPr="00164AF4">
        <w:rPr>
          <w:smallCaps/>
          <w:lang w:val="en-US"/>
        </w:rPr>
        <w:t>BORIS</w:t>
      </w:r>
      <w:r w:rsidRPr="00164AF4">
        <w:rPr>
          <w:lang w:val="en-US"/>
        </w:rPr>
        <w:t xml:space="preserve"> : a free, versatile open‐source event‐logging software for video/audio coding and live observations. </w:t>
      </w:r>
      <w:r w:rsidRPr="00164AF4">
        <w:rPr>
          <w:i/>
          <w:iCs/>
          <w:lang w:val="en-US"/>
        </w:rPr>
        <w:t>Methods Ecol. Evol.</w:t>
      </w:r>
      <w:r w:rsidRPr="00164AF4">
        <w:rPr>
          <w:lang w:val="en-US"/>
        </w:rPr>
        <w:t xml:space="preserve"> </w:t>
      </w:r>
      <w:r w:rsidRPr="00164AF4">
        <w:rPr>
          <w:b/>
          <w:bCs/>
          <w:lang w:val="en-US"/>
        </w:rPr>
        <w:t>7</w:t>
      </w:r>
      <w:r w:rsidRPr="00164AF4">
        <w:rPr>
          <w:lang w:val="en-US"/>
        </w:rPr>
        <w:t>, 1325–1330 (2016).</w:t>
      </w:r>
    </w:p>
    <w:p w14:paraId="136BD9BD" w14:textId="77777777" w:rsidR="00164AF4" w:rsidRPr="00164AF4" w:rsidRDefault="00164AF4" w:rsidP="00164AF4">
      <w:pPr>
        <w:pStyle w:val="Bibliography"/>
        <w:rPr>
          <w:lang w:val="en-US"/>
        </w:rPr>
      </w:pPr>
      <w:r w:rsidRPr="00164AF4">
        <w:rPr>
          <w:lang w:val="en-US"/>
        </w:rPr>
        <w:t>28.</w:t>
      </w:r>
      <w:r w:rsidRPr="00164AF4">
        <w:rPr>
          <w:lang w:val="en-US"/>
        </w:rPr>
        <w:tab/>
        <w:t xml:space="preserve">O’Callaghan, S. A. </w:t>
      </w:r>
      <w:r w:rsidRPr="00164AF4">
        <w:rPr>
          <w:i/>
          <w:iCs/>
          <w:lang w:val="en-US"/>
        </w:rPr>
        <w:t>et al.</w:t>
      </w:r>
      <w:r w:rsidRPr="00164AF4">
        <w:rPr>
          <w:lang w:val="en-US"/>
        </w:rPr>
        <w:t xml:space="preserve"> Aerial photo-identification of sperm whales (</w:t>
      </w:r>
      <w:r w:rsidRPr="00164AF4">
        <w:rPr>
          <w:i/>
          <w:iCs/>
          <w:lang w:val="en-US"/>
        </w:rPr>
        <w:t>Physeter macrocephalus</w:t>
      </w:r>
      <w:r w:rsidRPr="00164AF4">
        <w:rPr>
          <w:lang w:val="en-US"/>
        </w:rPr>
        <w:t xml:space="preserve">). </w:t>
      </w:r>
      <w:r w:rsidRPr="00164AF4">
        <w:rPr>
          <w:i/>
          <w:iCs/>
          <w:lang w:val="en-US"/>
        </w:rPr>
        <w:t>Aquat. Mamm.</w:t>
      </w:r>
      <w:r w:rsidRPr="00164AF4">
        <w:rPr>
          <w:lang w:val="en-US"/>
        </w:rPr>
        <w:t xml:space="preserve"> </w:t>
      </w:r>
      <w:r w:rsidRPr="00164AF4">
        <w:rPr>
          <w:b/>
          <w:bCs/>
          <w:lang w:val="en-US"/>
        </w:rPr>
        <w:t>50</w:t>
      </w:r>
      <w:r w:rsidRPr="00164AF4">
        <w:rPr>
          <w:lang w:val="en-US"/>
        </w:rPr>
        <w:t>, 479–494 (2024).</w:t>
      </w:r>
    </w:p>
    <w:p w14:paraId="2B8CD7FE" w14:textId="77777777" w:rsidR="00164AF4" w:rsidRPr="00164AF4" w:rsidRDefault="00164AF4" w:rsidP="00164AF4">
      <w:pPr>
        <w:pStyle w:val="Bibliography"/>
        <w:rPr>
          <w:lang w:val="en-US"/>
        </w:rPr>
      </w:pPr>
      <w:r w:rsidRPr="00164AF4">
        <w:rPr>
          <w:lang w:val="en-US"/>
        </w:rPr>
        <w:t>29.</w:t>
      </w:r>
      <w:r w:rsidRPr="00164AF4">
        <w:rPr>
          <w:lang w:val="en-US"/>
        </w:rPr>
        <w:tab/>
        <w:t xml:space="preserve">Arnbom, T. Individual identification of sperm whales. </w:t>
      </w:r>
      <w:r w:rsidRPr="00164AF4">
        <w:rPr>
          <w:i/>
          <w:iCs/>
          <w:lang w:val="en-US"/>
        </w:rPr>
        <w:t>Int. Whal. Commision</w:t>
      </w:r>
      <w:r w:rsidRPr="00164AF4">
        <w:rPr>
          <w:lang w:val="en-US"/>
        </w:rPr>
        <w:t xml:space="preserve"> </w:t>
      </w:r>
      <w:r w:rsidRPr="00164AF4">
        <w:rPr>
          <w:b/>
          <w:bCs/>
          <w:lang w:val="en-US"/>
        </w:rPr>
        <w:t>37</w:t>
      </w:r>
      <w:r w:rsidRPr="00164AF4">
        <w:rPr>
          <w:lang w:val="en-US"/>
        </w:rPr>
        <w:t>, 201–204 (1987).</w:t>
      </w:r>
    </w:p>
    <w:p w14:paraId="5546E4D1" w14:textId="77777777" w:rsidR="00164AF4" w:rsidRPr="00164AF4" w:rsidRDefault="00164AF4" w:rsidP="00164AF4">
      <w:pPr>
        <w:pStyle w:val="Bibliography"/>
        <w:rPr>
          <w:lang w:val="en-US"/>
        </w:rPr>
      </w:pPr>
      <w:r w:rsidRPr="00164AF4">
        <w:rPr>
          <w:lang w:val="en-US"/>
        </w:rPr>
        <w:t>30.</w:t>
      </w:r>
      <w:r w:rsidRPr="00164AF4">
        <w:rPr>
          <w:lang w:val="en-US"/>
        </w:rPr>
        <w:tab/>
        <w:t>R Core Team. R: A language and environment for statistical computing. R Foundation for Statistical Computing (2019).</w:t>
      </w:r>
    </w:p>
    <w:p w14:paraId="1BC512F3" w14:textId="77777777" w:rsidR="00164AF4" w:rsidRPr="00164AF4" w:rsidRDefault="00164AF4" w:rsidP="00164AF4">
      <w:pPr>
        <w:pStyle w:val="Bibliography"/>
        <w:rPr>
          <w:lang w:val="en-US"/>
        </w:rPr>
      </w:pPr>
      <w:r w:rsidRPr="00164AF4">
        <w:rPr>
          <w:lang w:val="en-US"/>
        </w:rPr>
        <w:t>31.</w:t>
      </w:r>
      <w:r w:rsidRPr="00164AF4">
        <w:rPr>
          <w:lang w:val="en-US"/>
        </w:rPr>
        <w:tab/>
        <w:t xml:space="preserve">Dixon, P. M. The Bootstrap and the Jackknife: Describing the Precision of Ecological Indices. in </w:t>
      </w:r>
      <w:r w:rsidRPr="00164AF4">
        <w:rPr>
          <w:i/>
          <w:iCs/>
          <w:lang w:val="en-US"/>
        </w:rPr>
        <w:t>Design and Analysis of Ecological Experiments</w:t>
      </w:r>
      <w:r w:rsidRPr="00164AF4">
        <w:rPr>
          <w:lang w:val="en-US"/>
        </w:rPr>
        <w:t xml:space="preserve"> (eds Scheiner, S. M. &amp; Gurevitch, J.) 267–288 (Oxford University PressNew York, NY, 2001). doi:10.1093/oso/9780195131871.003.0014.</w:t>
      </w:r>
    </w:p>
    <w:p w14:paraId="7274B2C4" w14:textId="77777777" w:rsidR="00164AF4" w:rsidRPr="00164AF4" w:rsidRDefault="00164AF4" w:rsidP="00164AF4">
      <w:pPr>
        <w:pStyle w:val="Bibliography"/>
        <w:rPr>
          <w:lang w:val="en-US"/>
        </w:rPr>
      </w:pPr>
      <w:r w:rsidRPr="00164AF4">
        <w:rPr>
          <w:lang w:val="en-US"/>
        </w:rPr>
        <w:t>32.</w:t>
      </w:r>
      <w:r w:rsidRPr="00164AF4">
        <w:rPr>
          <w:lang w:val="en-US"/>
        </w:rPr>
        <w:tab/>
        <w:t xml:space="preserve">Richard, K. R., Dillon, M. C., Whitehead, H. &amp; Wright, J. M. Patterns of kinship in groups of free-living sperm whales (Physeter macrocephalus) revealed by multiple molecular genetic analyses. </w:t>
      </w:r>
      <w:r w:rsidRPr="00164AF4">
        <w:rPr>
          <w:i/>
          <w:iCs/>
          <w:lang w:val="en-US"/>
        </w:rPr>
        <w:t>Proc. Natl. Acad. Sci.</w:t>
      </w:r>
      <w:r w:rsidRPr="00164AF4">
        <w:rPr>
          <w:lang w:val="en-US"/>
        </w:rPr>
        <w:t xml:space="preserve"> </w:t>
      </w:r>
      <w:r w:rsidRPr="00164AF4">
        <w:rPr>
          <w:b/>
          <w:bCs/>
          <w:lang w:val="en-US"/>
        </w:rPr>
        <w:t>93</w:t>
      </w:r>
      <w:r w:rsidRPr="00164AF4">
        <w:rPr>
          <w:lang w:val="en-US"/>
        </w:rPr>
        <w:t>, 8792–8795 (1996).</w:t>
      </w:r>
    </w:p>
    <w:p w14:paraId="01FAF5C7" w14:textId="77777777" w:rsidR="00164AF4" w:rsidRPr="00164AF4" w:rsidRDefault="00164AF4" w:rsidP="00164AF4">
      <w:pPr>
        <w:pStyle w:val="Bibliography"/>
        <w:rPr>
          <w:lang w:val="en-US"/>
        </w:rPr>
      </w:pPr>
      <w:r w:rsidRPr="00164AF4">
        <w:rPr>
          <w:lang w:val="en-US"/>
        </w:rPr>
        <w:t>33.</w:t>
      </w:r>
      <w:r w:rsidRPr="00164AF4">
        <w:rPr>
          <w:lang w:val="en-US"/>
        </w:rPr>
        <w:tab/>
        <w:t xml:space="preserve">Best, P. B. Social organization in sperm whales, </w:t>
      </w:r>
      <w:r w:rsidRPr="00164AF4">
        <w:rPr>
          <w:i/>
          <w:iCs/>
          <w:lang w:val="en-US"/>
        </w:rPr>
        <w:t>Physeter macrocephalus</w:t>
      </w:r>
      <w:r w:rsidRPr="00164AF4">
        <w:rPr>
          <w:lang w:val="en-US"/>
        </w:rPr>
        <w:t xml:space="preserve">. in </w:t>
      </w:r>
      <w:r w:rsidRPr="00164AF4">
        <w:rPr>
          <w:i/>
          <w:iCs/>
          <w:lang w:val="en-US"/>
        </w:rPr>
        <w:t>Behavior of marine animals</w:t>
      </w:r>
      <w:r w:rsidRPr="00164AF4">
        <w:rPr>
          <w:lang w:val="en-US"/>
        </w:rPr>
        <w:t xml:space="preserve"> (eds Winn, H. E. &amp; Olla, B. L.) 227–290 (University of California Press, Berkeley, 1979).</w:t>
      </w:r>
    </w:p>
    <w:p w14:paraId="13B38E6A" w14:textId="77777777" w:rsidR="00164AF4" w:rsidRPr="00164AF4" w:rsidRDefault="00164AF4" w:rsidP="00164AF4">
      <w:pPr>
        <w:pStyle w:val="Bibliography"/>
        <w:rPr>
          <w:lang w:val="en-US"/>
        </w:rPr>
      </w:pPr>
      <w:r w:rsidRPr="00164AF4">
        <w:rPr>
          <w:lang w:val="en-US"/>
        </w:rPr>
        <w:t>34.</w:t>
      </w:r>
      <w:r w:rsidRPr="00164AF4">
        <w:rPr>
          <w:lang w:val="en-US"/>
        </w:rPr>
        <w:tab/>
        <w:t xml:space="preserve">Best, P. B., Canham, P. A. S. &amp; Macleod, N. Patterns of reproduction in sperm whales, </w:t>
      </w:r>
      <w:r w:rsidRPr="00164AF4">
        <w:rPr>
          <w:i/>
          <w:iCs/>
          <w:lang w:val="en-US"/>
        </w:rPr>
        <w:t>Physeter macrocephalus</w:t>
      </w:r>
      <w:r w:rsidRPr="00164AF4">
        <w:rPr>
          <w:lang w:val="en-US"/>
        </w:rPr>
        <w:t xml:space="preserve">. </w:t>
      </w:r>
      <w:r w:rsidRPr="00164AF4">
        <w:rPr>
          <w:i/>
          <w:iCs/>
          <w:lang w:val="en-US"/>
        </w:rPr>
        <w:t>Rep. Int. Whal. Comm.</w:t>
      </w:r>
      <w:r w:rsidRPr="00164AF4">
        <w:rPr>
          <w:lang w:val="en-US"/>
        </w:rPr>
        <w:t xml:space="preserve"> 51–79 (1984).</w:t>
      </w:r>
    </w:p>
    <w:p w14:paraId="6A6B380C" w14:textId="77777777" w:rsidR="00164AF4" w:rsidRPr="00164AF4" w:rsidRDefault="00164AF4" w:rsidP="00164AF4">
      <w:pPr>
        <w:pStyle w:val="Bibliography"/>
        <w:rPr>
          <w:lang w:val="en-US"/>
        </w:rPr>
      </w:pPr>
      <w:r w:rsidRPr="00164AF4">
        <w:rPr>
          <w:lang w:val="en-US"/>
        </w:rPr>
        <w:lastRenderedPageBreak/>
        <w:t>35.</w:t>
      </w:r>
      <w:r w:rsidRPr="00164AF4">
        <w:rPr>
          <w:lang w:val="en-US"/>
        </w:rPr>
        <w:tab/>
        <w:t xml:space="preserve">Mendes, S., Newton, J., Reid, R. J., Zuur, A. F. &amp; Pierce, G. J. Stable carbon and nitrogen isotope ratio profiling of sperm whale teeth reveals ontogenetic movements and trophic ecology. </w:t>
      </w:r>
      <w:r w:rsidRPr="00164AF4">
        <w:rPr>
          <w:i/>
          <w:iCs/>
          <w:lang w:val="en-US"/>
        </w:rPr>
        <w:t>Oecologia</w:t>
      </w:r>
      <w:r w:rsidRPr="00164AF4">
        <w:rPr>
          <w:lang w:val="en-US"/>
        </w:rPr>
        <w:t xml:space="preserve"> </w:t>
      </w:r>
      <w:r w:rsidRPr="00164AF4">
        <w:rPr>
          <w:b/>
          <w:bCs/>
          <w:lang w:val="en-US"/>
        </w:rPr>
        <w:t>151</w:t>
      </w:r>
      <w:r w:rsidRPr="00164AF4">
        <w:rPr>
          <w:lang w:val="en-US"/>
        </w:rPr>
        <w:t>, 605–615 (2007).</w:t>
      </w:r>
    </w:p>
    <w:p w14:paraId="2E521667" w14:textId="77777777" w:rsidR="00164AF4" w:rsidRPr="00164AF4" w:rsidRDefault="00164AF4" w:rsidP="00164AF4">
      <w:pPr>
        <w:pStyle w:val="Bibliography"/>
        <w:rPr>
          <w:lang w:val="en-US"/>
        </w:rPr>
      </w:pPr>
      <w:r w:rsidRPr="00164AF4">
        <w:rPr>
          <w:lang w:val="en-US"/>
        </w:rPr>
        <w:t>36.</w:t>
      </w:r>
      <w:r w:rsidRPr="00164AF4">
        <w:rPr>
          <w:lang w:val="en-US"/>
        </w:rPr>
        <w:tab/>
        <w:t xml:space="preserve">Gero, S. &amp; Whitehead, H. Sucking behavior in sperm whale calves: observations and hypotheses. </w:t>
      </w:r>
      <w:r w:rsidRPr="00164AF4">
        <w:rPr>
          <w:i/>
          <w:iCs/>
          <w:lang w:val="en-US"/>
        </w:rPr>
        <w:t>Mar. Mammal Sci.</w:t>
      </w:r>
      <w:r w:rsidRPr="00164AF4">
        <w:rPr>
          <w:lang w:val="en-US"/>
        </w:rPr>
        <w:t xml:space="preserve"> </w:t>
      </w:r>
      <w:r w:rsidRPr="00164AF4">
        <w:rPr>
          <w:b/>
          <w:bCs/>
          <w:lang w:val="en-US"/>
        </w:rPr>
        <w:t>23</w:t>
      </w:r>
      <w:r w:rsidRPr="00164AF4">
        <w:rPr>
          <w:lang w:val="en-US"/>
        </w:rPr>
        <w:t>, 398–413 (2007).</w:t>
      </w:r>
    </w:p>
    <w:p w14:paraId="1E32326E" w14:textId="77777777" w:rsidR="00164AF4" w:rsidRPr="00164AF4" w:rsidRDefault="00164AF4" w:rsidP="00164AF4">
      <w:pPr>
        <w:pStyle w:val="Bibliography"/>
        <w:rPr>
          <w:lang w:val="en-US"/>
        </w:rPr>
      </w:pPr>
      <w:r w:rsidRPr="00164AF4">
        <w:rPr>
          <w:lang w:val="en-US"/>
        </w:rPr>
        <w:t>37.</w:t>
      </w:r>
      <w:r w:rsidRPr="00164AF4">
        <w:rPr>
          <w:lang w:val="en-US"/>
        </w:rPr>
        <w:tab/>
        <w:t xml:space="preserve">Sarano, F. </w:t>
      </w:r>
      <w:r w:rsidRPr="00164AF4">
        <w:rPr>
          <w:i/>
          <w:iCs/>
          <w:lang w:val="en-US"/>
        </w:rPr>
        <w:t>et al.</w:t>
      </w:r>
      <w:r w:rsidRPr="00164AF4">
        <w:rPr>
          <w:lang w:val="en-US"/>
        </w:rPr>
        <w:t xml:space="preserve"> Nursing Behavior in Sperm Whales (Physeter macrocephalus). </w:t>
      </w:r>
      <w:r w:rsidRPr="00164AF4">
        <w:rPr>
          <w:i/>
          <w:iCs/>
          <w:lang w:val="en-US"/>
        </w:rPr>
        <w:t>Anim. Behav. Cogn.</w:t>
      </w:r>
      <w:r w:rsidRPr="00164AF4">
        <w:rPr>
          <w:lang w:val="en-US"/>
        </w:rPr>
        <w:t xml:space="preserve"> </w:t>
      </w:r>
      <w:r w:rsidRPr="00164AF4">
        <w:rPr>
          <w:b/>
          <w:bCs/>
          <w:lang w:val="en-US"/>
        </w:rPr>
        <w:t>10</w:t>
      </w:r>
      <w:r w:rsidRPr="00164AF4">
        <w:rPr>
          <w:lang w:val="en-US"/>
        </w:rPr>
        <w:t>, 105–131 (2023).</w:t>
      </w:r>
    </w:p>
    <w:p w14:paraId="06C5649B" w14:textId="77777777" w:rsidR="00164AF4" w:rsidRPr="00164AF4" w:rsidRDefault="00164AF4" w:rsidP="00164AF4">
      <w:pPr>
        <w:pStyle w:val="Bibliography"/>
        <w:rPr>
          <w:lang w:val="en-US"/>
        </w:rPr>
      </w:pPr>
      <w:r w:rsidRPr="00164AF4">
        <w:rPr>
          <w:lang w:val="en-US"/>
        </w:rPr>
        <w:t>38.</w:t>
      </w:r>
      <w:r w:rsidRPr="00164AF4">
        <w:rPr>
          <w:lang w:val="en-US"/>
        </w:rPr>
        <w:tab/>
        <w:t xml:space="preserve">Konrad, C. M., Frasier, T. R., Whitehead, H. &amp; Gero, S. Kin selection and allocare in sperm whales. </w:t>
      </w:r>
      <w:r w:rsidRPr="00164AF4">
        <w:rPr>
          <w:i/>
          <w:iCs/>
          <w:lang w:val="en-US"/>
        </w:rPr>
        <w:t>Behav. Ecol.</w:t>
      </w:r>
      <w:r w:rsidRPr="00164AF4">
        <w:rPr>
          <w:lang w:val="en-US"/>
        </w:rPr>
        <w:t xml:space="preserve"> </w:t>
      </w:r>
      <w:r w:rsidRPr="00164AF4">
        <w:rPr>
          <w:b/>
          <w:bCs/>
          <w:lang w:val="en-US"/>
        </w:rPr>
        <w:t>30</w:t>
      </w:r>
      <w:r w:rsidRPr="00164AF4">
        <w:rPr>
          <w:lang w:val="en-US"/>
        </w:rPr>
        <w:t>, 194–201 (2019).</w:t>
      </w:r>
    </w:p>
    <w:p w14:paraId="5DB13C17" w14:textId="77777777" w:rsidR="00164AF4" w:rsidRPr="00164AF4" w:rsidRDefault="00164AF4" w:rsidP="00164AF4">
      <w:pPr>
        <w:pStyle w:val="Bibliography"/>
        <w:rPr>
          <w:lang w:val="en-US"/>
        </w:rPr>
      </w:pPr>
      <w:r w:rsidRPr="00164AF4">
        <w:rPr>
          <w:lang w:val="en-US"/>
        </w:rPr>
        <w:t>39.</w:t>
      </w:r>
      <w:r w:rsidRPr="00164AF4">
        <w:rPr>
          <w:lang w:val="en-US"/>
        </w:rPr>
        <w:tab/>
        <w:t xml:space="preserve">Bierlich, K. C. </w:t>
      </w:r>
      <w:r w:rsidRPr="00164AF4">
        <w:rPr>
          <w:i/>
          <w:iCs/>
          <w:lang w:val="en-US"/>
        </w:rPr>
        <w:t>et al.</w:t>
      </w:r>
      <w:r w:rsidRPr="00164AF4">
        <w:rPr>
          <w:lang w:val="en-US"/>
        </w:rPr>
        <w:t xml:space="preserve"> LidarBoX: a 3D-printed, open-source altimeter system to improve photogrammetric accuracy for off-the-shelf drones. </w:t>
      </w:r>
      <w:r w:rsidRPr="00164AF4">
        <w:rPr>
          <w:i/>
          <w:iCs/>
          <w:lang w:val="en-US"/>
        </w:rPr>
        <w:t>Drone Syst. Appl.</w:t>
      </w:r>
      <w:r w:rsidRPr="00164AF4">
        <w:rPr>
          <w:lang w:val="en-US"/>
        </w:rPr>
        <w:t xml:space="preserve"> </w:t>
      </w:r>
      <w:r w:rsidRPr="00164AF4">
        <w:rPr>
          <w:b/>
          <w:bCs/>
          <w:lang w:val="en-US"/>
        </w:rPr>
        <w:t>12</w:t>
      </w:r>
      <w:r w:rsidRPr="00164AF4">
        <w:rPr>
          <w:lang w:val="en-US"/>
        </w:rPr>
        <w:t>, 1–10 (2024).</w:t>
      </w:r>
    </w:p>
    <w:p w14:paraId="735B1784" w14:textId="77777777" w:rsidR="00164AF4" w:rsidRPr="00164AF4" w:rsidRDefault="00164AF4" w:rsidP="00164AF4">
      <w:pPr>
        <w:pStyle w:val="Bibliography"/>
        <w:rPr>
          <w:lang w:val="en-US"/>
        </w:rPr>
      </w:pPr>
      <w:r w:rsidRPr="00164AF4">
        <w:rPr>
          <w:lang w:val="en-US"/>
        </w:rPr>
        <w:t>40.</w:t>
      </w:r>
      <w:r w:rsidRPr="00164AF4">
        <w:rPr>
          <w:lang w:val="en-US"/>
        </w:rPr>
        <w:tab/>
        <w:t xml:space="preserve">Whitehead, H., Brennan, S. &amp; Grover, D. Distribution and behaviour of male sperm whales on the Scotian Shelf, Canada. </w:t>
      </w:r>
      <w:r w:rsidRPr="00164AF4">
        <w:rPr>
          <w:i/>
          <w:iCs/>
          <w:lang w:val="en-US"/>
        </w:rPr>
        <w:t>Can. J. Zool.</w:t>
      </w:r>
      <w:r w:rsidRPr="00164AF4">
        <w:rPr>
          <w:lang w:val="en-US"/>
        </w:rPr>
        <w:t xml:space="preserve"> </w:t>
      </w:r>
      <w:r w:rsidRPr="00164AF4">
        <w:rPr>
          <w:b/>
          <w:bCs/>
          <w:lang w:val="en-US"/>
        </w:rPr>
        <w:t>70</w:t>
      </w:r>
      <w:r w:rsidRPr="00164AF4">
        <w:rPr>
          <w:lang w:val="en-US"/>
        </w:rPr>
        <w:t>, 912–918 (1992).</w:t>
      </w:r>
    </w:p>
    <w:p w14:paraId="08A22901" w14:textId="77777777" w:rsidR="00164AF4" w:rsidRPr="00164AF4" w:rsidRDefault="00164AF4" w:rsidP="00164AF4">
      <w:pPr>
        <w:pStyle w:val="Bibliography"/>
        <w:rPr>
          <w:lang w:val="en-US"/>
        </w:rPr>
      </w:pPr>
      <w:r w:rsidRPr="00164AF4">
        <w:rPr>
          <w:lang w:val="en-US"/>
        </w:rPr>
        <w:t>41.</w:t>
      </w:r>
      <w:r w:rsidRPr="00164AF4">
        <w:rPr>
          <w:lang w:val="en-US"/>
        </w:rPr>
        <w:tab/>
        <w:t>Evans, K. &amp; Hindell, M. A. The age structure and growth of female sperm whales (</w:t>
      </w:r>
      <w:r w:rsidRPr="00164AF4">
        <w:rPr>
          <w:i/>
          <w:iCs/>
          <w:lang w:val="en-US"/>
        </w:rPr>
        <w:t>Physeter macrocephalus</w:t>
      </w:r>
      <w:r w:rsidRPr="00164AF4">
        <w:rPr>
          <w:lang w:val="en-US"/>
        </w:rPr>
        <w:t xml:space="preserve">) in southern Australian waters. </w:t>
      </w:r>
      <w:r w:rsidRPr="00164AF4">
        <w:rPr>
          <w:i/>
          <w:iCs/>
          <w:lang w:val="en-US"/>
        </w:rPr>
        <w:t>J. Zool.</w:t>
      </w:r>
      <w:r w:rsidRPr="00164AF4">
        <w:rPr>
          <w:lang w:val="en-US"/>
        </w:rPr>
        <w:t xml:space="preserve"> </w:t>
      </w:r>
      <w:r w:rsidRPr="00164AF4">
        <w:rPr>
          <w:b/>
          <w:bCs/>
          <w:lang w:val="en-US"/>
        </w:rPr>
        <w:t>263</w:t>
      </w:r>
      <w:r w:rsidRPr="00164AF4">
        <w:rPr>
          <w:lang w:val="en-US"/>
        </w:rPr>
        <w:t>, 237–250 (2004).</w:t>
      </w:r>
    </w:p>
    <w:p w14:paraId="500BBD31" w14:textId="77777777" w:rsidR="00164AF4" w:rsidRPr="00164AF4" w:rsidRDefault="00164AF4" w:rsidP="00164AF4">
      <w:pPr>
        <w:pStyle w:val="Bibliography"/>
        <w:rPr>
          <w:lang w:val="en-US"/>
        </w:rPr>
      </w:pPr>
      <w:r w:rsidRPr="00164AF4">
        <w:rPr>
          <w:lang w:val="en-US"/>
        </w:rPr>
        <w:t>42.</w:t>
      </w:r>
      <w:r w:rsidRPr="00164AF4">
        <w:rPr>
          <w:lang w:val="en-US"/>
        </w:rPr>
        <w:tab/>
        <w:t xml:space="preserve">Gordon, J. A simple photographic technique for measuring the length of whales from boats at sea. </w:t>
      </w:r>
      <w:r w:rsidRPr="00164AF4">
        <w:rPr>
          <w:i/>
          <w:iCs/>
          <w:lang w:val="en-US"/>
        </w:rPr>
        <w:t>Rep. Int. Whal. Comm.</w:t>
      </w:r>
      <w:r w:rsidRPr="00164AF4">
        <w:rPr>
          <w:lang w:val="en-US"/>
        </w:rPr>
        <w:t xml:space="preserve"> </w:t>
      </w:r>
      <w:r w:rsidRPr="00164AF4">
        <w:rPr>
          <w:b/>
          <w:bCs/>
          <w:lang w:val="en-US"/>
        </w:rPr>
        <w:t>40</w:t>
      </w:r>
      <w:r w:rsidRPr="00164AF4">
        <w:rPr>
          <w:lang w:val="en-US"/>
        </w:rPr>
        <w:t>, 581–588 (1990).</w:t>
      </w:r>
    </w:p>
    <w:p w14:paraId="6D65D29F" w14:textId="77777777" w:rsidR="00164AF4" w:rsidRPr="00164AF4" w:rsidRDefault="00164AF4" w:rsidP="00164AF4">
      <w:pPr>
        <w:pStyle w:val="Bibliography"/>
        <w:rPr>
          <w:lang w:val="en-US"/>
        </w:rPr>
      </w:pPr>
      <w:r w:rsidRPr="00164AF4">
        <w:rPr>
          <w:lang w:val="en-US"/>
        </w:rPr>
        <w:t>43.</w:t>
      </w:r>
      <w:r w:rsidRPr="00164AF4">
        <w:rPr>
          <w:lang w:val="en-US"/>
        </w:rPr>
        <w:tab/>
        <w:t xml:space="preserve">Dawson, S. M., Chessum, C. J., Hunt, P. J. &amp; Slooten, E. An inexpensive stereophotographic technique to measure sperm whales from small boats. </w:t>
      </w:r>
      <w:r w:rsidRPr="00164AF4">
        <w:rPr>
          <w:i/>
          <w:iCs/>
          <w:lang w:val="en-US"/>
        </w:rPr>
        <w:t>Rep. Int. Whal. Comm.</w:t>
      </w:r>
      <w:r w:rsidRPr="00164AF4">
        <w:rPr>
          <w:lang w:val="en-US"/>
        </w:rPr>
        <w:t xml:space="preserve"> </w:t>
      </w:r>
      <w:r w:rsidRPr="00164AF4">
        <w:rPr>
          <w:b/>
          <w:bCs/>
          <w:lang w:val="en-US"/>
        </w:rPr>
        <w:t>45</w:t>
      </w:r>
      <w:r w:rsidRPr="00164AF4">
        <w:rPr>
          <w:lang w:val="en-US"/>
        </w:rPr>
        <w:t>, 431–436 (1995).</w:t>
      </w:r>
    </w:p>
    <w:p w14:paraId="764E0516" w14:textId="77777777" w:rsidR="00164AF4" w:rsidRPr="00164AF4" w:rsidRDefault="00164AF4" w:rsidP="00164AF4">
      <w:pPr>
        <w:pStyle w:val="Bibliography"/>
        <w:rPr>
          <w:lang w:val="en-US"/>
        </w:rPr>
      </w:pPr>
      <w:r w:rsidRPr="00164AF4">
        <w:rPr>
          <w:lang w:val="en-US"/>
        </w:rPr>
        <w:t>44.</w:t>
      </w:r>
      <w:r w:rsidRPr="00164AF4">
        <w:rPr>
          <w:lang w:val="en-US"/>
        </w:rPr>
        <w:tab/>
        <w:t xml:space="preserve">Jaquet, N. A simple photogrammetric technique to measure sperm whales at sea. </w:t>
      </w:r>
      <w:r w:rsidRPr="00164AF4">
        <w:rPr>
          <w:i/>
          <w:iCs/>
          <w:lang w:val="en-US"/>
        </w:rPr>
        <w:t>Mar. Mammal Sci.</w:t>
      </w:r>
      <w:r w:rsidRPr="00164AF4">
        <w:rPr>
          <w:lang w:val="en-US"/>
        </w:rPr>
        <w:t xml:space="preserve"> </w:t>
      </w:r>
      <w:r w:rsidRPr="00164AF4">
        <w:rPr>
          <w:b/>
          <w:bCs/>
          <w:lang w:val="en-US"/>
        </w:rPr>
        <w:t>22</w:t>
      </w:r>
      <w:r w:rsidRPr="00164AF4">
        <w:rPr>
          <w:lang w:val="en-US"/>
        </w:rPr>
        <w:t>, 862–879 (2006).</w:t>
      </w:r>
    </w:p>
    <w:p w14:paraId="2A26096A" w14:textId="77777777" w:rsidR="00164AF4" w:rsidRPr="00164AF4" w:rsidRDefault="00164AF4" w:rsidP="00164AF4">
      <w:pPr>
        <w:pStyle w:val="Bibliography"/>
        <w:rPr>
          <w:lang w:val="en-US"/>
        </w:rPr>
      </w:pPr>
      <w:r w:rsidRPr="00164AF4">
        <w:rPr>
          <w:lang w:val="en-US"/>
        </w:rPr>
        <w:t>45.</w:t>
      </w:r>
      <w:r w:rsidRPr="00164AF4">
        <w:rPr>
          <w:lang w:val="en-US"/>
        </w:rPr>
        <w:tab/>
        <w:t xml:space="preserve">Dickson, T., Rayment, W. &amp; Dawson, S. Drone photogrammetry allows refinement of acoustically derived length estimation for male sperm whales. </w:t>
      </w:r>
      <w:r w:rsidRPr="00164AF4">
        <w:rPr>
          <w:i/>
          <w:iCs/>
          <w:lang w:val="en-US"/>
        </w:rPr>
        <w:t>Mar. Mammal Sci.</w:t>
      </w:r>
      <w:r w:rsidRPr="00164AF4">
        <w:rPr>
          <w:lang w:val="en-US"/>
        </w:rPr>
        <w:t xml:space="preserve"> </w:t>
      </w:r>
      <w:r w:rsidRPr="00164AF4">
        <w:rPr>
          <w:b/>
          <w:bCs/>
          <w:lang w:val="en-US"/>
        </w:rPr>
        <w:t>37</w:t>
      </w:r>
      <w:r w:rsidRPr="00164AF4">
        <w:rPr>
          <w:lang w:val="en-US"/>
        </w:rPr>
        <w:t>, 1150–1158 (2021).</w:t>
      </w:r>
    </w:p>
    <w:p w14:paraId="1043FB0E" w14:textId="77777777" w:rsidR="00164AF4" w:rsidRPr="00164AF4" w:rsidRDefault="00164AF4" w:rsidP="00164AF4">
      <w:pPr>
        <w:pStyle w:val="Bibliography"/>
        <w:rPr>
          <w:lang w:val="en-US"/>
        </w:rPr>
      </w:pPr>
      <w:r w:rsidRPr="00164AF4">
        <w:rPr>
          <w:lang w:val="en-US"/>
        </w:rPr>
        <w:t>46.</w:t>
      </w:r>
      <w:r w:rsidRPr="00164AF4">
        <w:rPr>
          <w:lang w:val="en-US"/>
        </w:rPr>
        <w:tab/>
        <w:t xml:space="preserve">Waters, S. &amp; Whitehead, H. Population and growth parameters of Galápagos sperm whales estimated from length distributions. </w:t>
      </w:r>
      <w:r w:rsidRPr="00164AF4">
        <w:rPr>
          <w:i/>
          <w:iCs/>
          <w:lang w:val="en-US"/>
        </w:rPr>
        <w:t>Rep. Int. Whal. Comm.</w:t>
      </w:r>
      <w:r w:rsidRPr="00164AF4">
        <w:rPr>
          <w:lang w:val="en-US"/>
        </w:rPr>
        <w:t xml:space="preserve"> </w:t>
      </w:r>
      <w:r w:rsidRPr="00164AF4">
        <w:rPr>
          <w:b/>
          <w:bCs/>
          <w:lang w:val="en-US"/>
        </w:rPr>
        <w:t>40</w:t>
      </w:r>
      <w:r w:rsidRPr="00164AF4">
        <w:rPr>
          <w:lang w:val="en-US"/>
        </w:rPr>
        <w:t>, 225–235 (1990).</w:t>
      </w:r>
    </w:p>
    <w:p w14:paraId="1B030FDF" w14:textId="77777777" w:rsidR="00164AF4" w:rsidRPr="00164AF4" w:rsidRDefault="00164AF4" w:rsidP="00164AF4">
      <w:pPr>
        <w:pStyle w:val="Bibliography"/>
        <w:rPr>
          <w:lang w:val="en-US"/>
        </w:rPr>
      </w:pPr>
      <w:r w:rsidRPr="00164AF4">
        <w:rPr>
          <w:lang w:val="en-US"/>
        </w:rPr>
        <w:lastRenderedPageBreak/>
        <w:t>47.</w:t>
      </w:r>
      <w:r w:rsidRPr="00164AF4">
        <w:rPr>
          <w:lang w:val="en-US"/>
        </w:rPr>
        <w:tab/>
        <w:t xml:space="preserve">Ohsumi, S. Age-length key of the male sperm whale in the North Pacific and comparison of growth curves. </w:t>
      </w:r>
      <w:r w:rsidRPr="00164AF4">
        <w:rPr>
          <w:i/>
          <w:iCs/>
          <w:lang w:val="en-US"/>
        </w:rPr>
        <w:t>Rep. Int. Whal. Comm.</w:t>
      </w:r>
      <w:r w:rsidRPr="00164AF4">
        <w:rPr>
          <w:lang w:val="en-US"/>
        </w:rPr>
        <w:t xml:space="preserve"> </w:t>
      </w:r>
      <w:r w:rsidRPr="00164AF4">
        <w:rPr>
          <w:b/>
          <w:bCs/>
          <w:lang w:val="en-US"/>
        </w:rPr>
        <w:t>27</w:t>
      </w:r>
      <w:r w:rsidRPr="00164AF4">
        <w:rPr>
          <w:lang w:val="en-US"/>
        </w:rPr>
        <w:t>, 295–300 (1977).</w:t>
      </w:r>
    </w:p>
    <w:p w14:paraId="5F8491EF" w14:textId="77777777" w:rsidR="00164AF4" w:rsidRPr="00164AF4" w:rsidRDefault="00164AF4" w:rsidP="00164AF4">
      <w:pPr>
        <w:pStyle w:val="Bibliography"/>
        <w:rPr>
          <w:lang w:val="en-US"/>
        </w:rPr>
      </w:pPr>
      <w:r w:rsidRPr="00164AF4">
        <w:rPr>
          <w:lang w:val="en-US"/>
        </w:rPr>
        <w:t>48.</w:t>
      </w:r>
      <w:r w:rsidRPr="00164AF4">
        <w:rPr>
          <w:lang w:val="en-US"/>
        </w:rPr>
        <w:tab/>
        <w:t xml:space="preserve">Martin, A. R. An examination of sperm whale age and length data from the 1949-78 Icelandic catch. </w:t>
      </w:r>
      <w:r w:rsidRPr="00164AF4">
        <w:rPr>
          <w:i/>
          <w:iCs/>
          <w:lang w:val="en-US"/>
        </w:rPr>
        <w:t>Rep. Int. Whal. Comm.</w:t>
      </w:r>
      <w:r w:rsidRPr="00164AF4">
        <w:rPr>
          <w:lang w:val="en-US"/>
        </w:rPr>
        <w:t xml:space="preserve"> </w:t>
      </w:r>
      <w:r w:rsidRPr="00164AF4">
        <w:rPr>
          <w:b/>
          <w:bCs/>
          <w:lang w:val="en-US"/>
        </w:rPr>
        <w:t>30</w:t>
      </w:r>
      <w:r w:rsidRPr="00164AF4">
        <w:rPr>
          <w:lang w:val="en-US"/>
        </w:rPr>
        <w:t>, 227–231 (1980).</w:t>
      </w:r>
    </w:p>
    <w:p w14:paraId="7BDF794D" w14:textId="77777777" w:rsidR="00164AF4" w:rsidRPr="00164AF4" w:rsidRDefault="00164AF4" w:rsidP="00164AF4">
      <w:pPr>
        <w:pStyle w:val="Bibliography"/>
        <w:rPr>
          <w:lang w:val="en-US"/>
        </w:rPr>
      </w:pPr>
      <w:r w:rsidRPr="00164AF4">
        <w:rPr>
          <w:lang w:val="en-US"/>
        </w:rPr>
        <w:t>49.</w:t>
      </w:r>
      <w:r w:rsidRPr="00164AF4">
        <w:rPr>
          <w:lang w:val="en-US"/>
        </w:rPr>
        <w:tab/>
        <w:t xml:space="preserve">Vivier, F. </w:t>
      </w:r>
      <w:r w:rsidRPr="00164AF4">
        <w:rPr>
          <w:i/>
          <w:iCs/>
          <w:lang w:val="en-US"/>
        </w:rPr>
        <w:t>et al.</w:t>
      </w:r>
      <w:r w:rsidRPr="00164AF4">
        <w:rPr>
          <w:lang w:val="en-US"/>
        </w:rPr>
        <w:t xml:space="preserve"> Quantifying the age structure of free‐ranging delphinid populations: Testing the accuracy of Unoccupied Aerial System photogrammetry. </w:t>
      </w:r>
      <w:r w:rsidRPr="00164AF4">
        <w:rPr>
          <w:i/>
          <w:iCs/>
          <w:lang w:val="en-US"/>
        </w:rPr>
        <w:t>Ecol. Evol.</w:t>
      </w:r>
      <w:r w:rsidRPr="00164AF4">
        <w:rPr>
          <w:lang w:val="en-US"/>
        </w:rPr>
        <w:t xml:space="preserve"> </w:t>
      </w:r>
      <w:r w:rsidRPr="00164AF4">
        <w:rPr>
          <w:b/>
          <w:bCs/>
          <w:lang w:val="en-US"/>
        </w:rPr>
        <w:t>13</w:t>
      </w:r>
      <w:r w:rsidRPr="00164AF4">
        <w:rPr>
          <w:lang w:val="en-US"/>
        </w:rPr>
        <w:t>, (2023).</w:t>
      </w:r>
    </w:p>
    <w:p w14:paraId="473D8C5D" w14:textId="77777777" w:rsidR="00164AF4" w:rsidRPr="00164AF4" w:rsidRDefault="00164AF4" w:rsidP="00164AF4">
      <w:pPr>
        <w:pStyle w:val="Bibliography"/>
        <w:rPr>
          <w:lang w:val="en-US"/>
        </w:rPr>
      </w:pPr>
      <w:r w:rsidRPr="00164AF4">
        <w:rPr>
          <w:lang w:val="en-US"/>
        </w:rPr>
        <w:t>50.</w:t>
      </w:r>
      <w:r w:rsidRPr="00164AF4">
        <w:rPr>
          <w:lang w:val="en-US"/>
        </w:rPr>
        <w:tab/>
        <w:t xml:space="preserve">Vivier, F. </w:t>
      </w:r>
      <w:r w:rsidRPr="00164AF4">
        <w:rPr>
          <w:i/>
          <w:iCs/>
          <w:lang w:val="en-US"/>
        </w:rPr>
        <w:t>et al.</w:t>
      </w:r>
      <w:r w:rsidRPr="00164AF4">
        <w:rPr>
          <w:lang w:val="en-US"/>
        </w:rPr>
        <w:t xml:space="preserve"> Inferring dolphin population status: using unoccupied aerial systems to quantify age‐structure. </w:t>
      </w:r>
      <w:r w:rsidRPr="00164AF4">
        <w:rPr>
          <w:i/>
          <w:iCs/>
          <w:lang w:val="en-US"/>
        </w:rPr>
        <w:t>Anim. Conserv.</w:t>
      </w:r>
      <w:r w:rsidRPr="00164AF4">
        <w:rPr>
          <w:lang w:val="en-US"/>
        </w:rPr>
        <w:t xml:space="preserve"> </w:t>
      </w:r>
      <w:r w:rsidRPr="00164AF4">
        <w:rPr>
          <w:b/>
          <w:bCs/>
          <w:lang w:val="en-US"/>
        </w:rPr>
        <w:t>28</w:t>
      </w:r>
      <w:r w:rsidRPr="00164AF4">
        <w:rPr>
          <w:lang w:val="en-US"/>
        </w:rPr>
        <w:t>, 262–276 (2025).</w:t>
      </w:r>
    </w:p>
    <w:p w14:paraId="1F3E9C56" w14:textId="77777777" w:rsidR="00164AF4" w:rsidRPr="00164AF4" w:rsidRDefault="00164AF4" w:rsidP="00164AF4">
      <w:pPr>
        <w:pStyle w:val="Bibliography"/>
        <w:rPr>
          <w:lang w:val="en-US"/>
        </w:rPr>
      </w:pPr>
      <w:r w:rsidRPr="00164AF4">
        <w:rPr>
          <w:lang w:val="en-US"/>
        </w:rPr>
        <w:t>51.</w:t>
      </w:r>
      <w:r w:rsidRPr="00164AF4">
        <w:rPr>
          <w:lang w:val="en-US"/>
        </w:rPr>
        <w:tab/>
        <w:t xml:space="preserve">McLaughlin, J. F. </w:t>
      </w:r>
      <w:r w:rsidRPr="00164AF4">
        <w:rPr>
          <w:i/>
          <w:iCs/>
          <w:lang w:val="en-US"/>
        </w:rPr>
        <w:t>et al.</w:t>
      </w:r>
      <w:r w:rsidRPr="00164AF4">
        <w:rPr>
          <w:lang w:val="en-US"/>
        </w:rPr>
        <w:t xml:space="preserve"> Multivariate models of animal sex: breaking binaries leads to a better understanding of ecology and evolution. </w:t>
      </w:r>
      <w:r w:rsidRPr="00164AF4">
        <w:rPr>
          <w:i/>
          <w:iCs/>
          <w:lang w:val="en-US"/>
        </w:rPr>
        <w:t>Integr. Comp. Biol.</w:t>
      </w:r>
      <w:r w:rsidRPr="00164AF4">
        <w:rPr>
          <w:lang w:val="en-US"/>
        </w:rPr>
        <w:t xml:space="preserve"> </w:t>
      </w:r>
      <w:r w:rsidRPr="00164AF4">
        <w:rPr>
          <w:b/>
          <w:bCs/>
          <w:lang w:val="en-US"/>
        </w:rPr>
        <w:t>63</w:t>
      </w:r>
      <w:r w:rsidRPr="00164AF4">
        <w:rPr>
          <w:lang w:val="en-US"/>
        </w:rPr>
        <w:t>, 891–906 (2023).</w:t>
      </w:r>
    </w:p>
    <w:p w14:paraId="40004CD5" w14:textId="77777777" w:rsidR="00164AF4" w:rsidRPr="00164AF4" w:rsidRDefault="00164AF4" w:rsidP="00164AF4">
      <w:pPr>
        <w:pStyle w:val="Bibliography"/>
        <w:rPr>
          <w:lang w:val="en-US"/>
        </w:rPr>
      </w:pPr>
      <w:r w:rsidRPr="00164AF4">
        <w:rPr>
          <w:lang w:val="en-US"/>
        </w:rPr>
        <w:t>52.</w:t>
      </w:r>
      <w:r w:rsidRPr="00164AF4">
        <w:rPr>
          <w:lang w:val="en-US"/>
        </w:rPr>
        <w:tab/>
        <w:t xml:space="preserve">Einfeldt, A. L., Orbach, D. N. &amp; Feyrer, L. J. A method for determining sex and chromosome copy number: sex-by-sequencing reveals the first two species of marine mammals with XXY chromosome condition. </w:t>
      </w:r>
      <w:r w:rsidRPr="00164AF4">
        <w:rPr>
          <w:i/>
          <w:iCs/>
          <w:lang w:val="en-US"/>
        </w:rPr>
        <w:t>J. Mammal.</w:t>
      </w:r>
      <w:r w:rsidRPr="00164AF4">
        <w:rPr>
          <w:lang w:val="en-US"/>
        </w:rPr>
        <w:t xml:space="preserve"> </w:t>
      </w:r>
      <w:r w:rsidRPr="00164AF4">
        <w:rPr>
          <w:b/>
          <w:bCs/>
          <w:lang w:val="en-US"/>
        </w:rPr>
        <w:t>100</w:t>
      </w:r>
      <w:r w:rsidRPr="00164AF4">
        <w:rPr>
          <w:lang w:val="en-US"/>
        </w:rPr>
        <w:t>, 1671–1677 (2019).</w:t>
      </w:r>
    </w:p>
    <w:p w14:paraId="66906D0E" w14:textId="77777777" w:rsidR="00164AF4" w:rsidRPr="00164AF4" w:rsidRDefault="00164AF4" w:rsidP="00164AF4">
      <w:pPr>
        <w:pStyle w:val="Bibliography"/>
        <w:rPr>
          <w:lang w:val="en-US"/>
        </w:rPr>
      </w:pPr>
      <w:r w:rsidRPr="00164AF4">
        <w:rPr>
          <w:lang w:val="en-US"/>
        </w:rPr>
        <w:t>53.</w:t>
      </w:r>
      <w:r w:rsidRPr="00164AF4">
        <w:rPr>
          <w:lang w:val="en-US"/>
        </w:rPr>
        <w:tab/>
        <w:t>Richards, A. F. Life history and behavior of female dolphins (Tursiops sp.) in Shark Bay, Western Australia. (University of Michigan, United States -- Michigan, 1996).</w:t>
      </w:r>
    </w:p>
    <w:p w14:paraId="4DB49E95" w14:textId="77777777" w:rsidR="00164AF4" w:rsidRPr="00164AF4" w:rsidRDefault="00164AF4" w:rsidP="00164AF4">
      <w:pPr>
        <w:pStyle w:val="Bibliography"/>
        <w:rPr>
          <w:lang w:val="en-US"/>
        </w:rPr>
      </w:pPr>
      <w:r w:rsidRPr="00164AF4">
        <w:rPr>
          <w:lang w:val="en-US"/>
        </w:rPr>
        <w:t>54.</w:t>
      </w:r>
      <w:r w:rsidRPr="00164AF4">
        <w:rPr>
          <w:lang w:val="en-US"/>
        </w:rPr>
        <w:tab/>
        <w:t xml:space="preserve">Kasuya, T. Density depenent growth in North Pacific sperm Whales. </w:t>
      </w:r>
      <w:r w:rsidRPr="00164AF4">
        <w:rPr>
          <w:i/>
          <w:iCs/>
          <w:lang w:val="en-US"/>
        </w:rPr>
        <w:t>Mar. Mammal Sci.</w:t>
      </w:r>
      <w:r w:rsidRPr="00164AF4">
        <w:rPr>
          <w:lang w:val="en-US"/>
        </w:rPr>
        <w:t xml:space="preserve"> </w:t>
      </w:r>
      <w:r w:rsidRPr="00164AF4">
        <w:rPr>
          <w:b/>
          <w:bCs/>
          <w:lang w:val="en-US"/>
        </w:rPr>
        <w:t>7</w:t>
      </w:r>
      <w:r w:rsidRPr="00164AF4">
        <w:rPr>
          <w:lang w:val="en-US"/>
        </w:rPr>
        <w:t>, 230–257 (1991).</w:t>
      </w:r>
    </w:p>
    <w:p w14:paraId="25349492" w14:textId="77777777" w:rsidR="00164AF4" w:rsidRPr="00164AF4" w:rsidRDefault="00164AF4" w:rsidP="00164AF4">
      <w:pPr>
        <w:pStyle w:val="Bibliography"/>
        <w:rPr>
          <w:lang w:val="en-US"/>
        </w:rPr>
      </w:pPr>
      <w:r w:rsidRPr="00164AF4">
        <w:rPr>
          <w:lang w:val="en-US"/>
        </w:rPr>
        <w:t>55.</w:t>
      </w:r>
      <w:r w:rsidRPr="00164AF4">
        <w:rPr>
          <w:lang w:val="en-US"/>
        </w:rPr>
        <w:tab/>
        <w:t xml:space="preserve">Simmons, R. E. &amp; Scheepers, L. Winning by a neck: sexual selection in the evolution of giraffe. </w:t>
      </w:r>
      <w:r w:rsidRPr="00164AF4">
        <w:rPr>
          <w:i/>
          <w:iCs/>
          <w:lang w:val="en-US"/>
        </w:rPr>
        <w:t>Am. Nat.</w:t>
      </w:r>
      <w:r w:rsidRPr="00164AF4">
        <w:rPr>
          <w:lang w:val="en-US"/>
        </w:rPr>
        <w:t xml:space="preserve"> </w:t>
      </w:r>
      <w:r w:rsidRPr="00164AF4">
        <w:rPr>
          <w:b/>
          <w:bCs/>
          <w:lang w:val="en-US"/>
        </w:rPr>
        <w:t>148</w:t>
      </w:r>
      <w:r w:rsidRPr="00164AF4">
        <w:rPr>
          <w:lang w:val="en-US"/>
        </w:rPr>
        <w:t>, 771–786 (1996).</w:t>
      </w:r>
    </w:p>
    <w:p w14:paraId="6D3461BB" w14:textId="77777777" w:rsidR="00164AF4" w:rsidRPr="00164AF4" w:rsidRDefault="00164AF4" w:rsidP="00164AF4">
      <w:pPr>
        <w:pStyle w:val="Bibliography"/>
        <w:rPr>
          <w:lang w:val="en-US"/>
        </w:rPr>
      </w:pPr>
      <w:r w:rsidRPr="00164AF4">
        <w:rPr>
          <w:lang w:val="en-US"/>
        </w:rPr>
        <w:t>56.</w:t>
      </w:r>
      <w:r w:rsidRPr="00164AF4">
        <w:rPr>
          <w:lang w:val="en-US"/>
        </w:rPr>
        <w:tab/>
        <w:t xml:space="preserve">Hollister-Smith, J. A. </w:t>
      </w:r>
      <w:r w:rsidRPr="00164AF4">
        <w:rPr>
          <w:i/>
          <w:iCs/>
          <w:lang w:val="en-US"/>
        </w:rPr>
        <w:t>et al.</w:t>
      </w:r>
      <w:r w:rsidRPr="00164AF4">
        <w:rPr>
          <w:lang w:val="en-US"/>
        </w:rPr>
        <w:t xml:space="preserve"> Age, musth and paternity success in wild male African elephants, </w:t>
      </w:r>
      <w:r w:rsidRPr="00164AF4">
        <w:rPr>
          <w:i/>
          <w:iCs/>
          <w:lang w:val="en-US"/>
        </w:rPr>
        <w:t>Loxodonta africana</w:t>
      </w:r>
      <w:r w:rsidRPr="00164AF4">
        <w:rPr>
          <w:lang w:val="en-US"/>
        </w:rPr>
        <w:t xml:space="preserve">. </w:t>
      </w:r>
      <w:r w:rsidRPr="00164AF4">
        <w:rPr>
          <w:i/>
          <w:iCs/>
          <w:lang w:val="en-US"/>
        </w:rPr>
        <w:t>Anim. Behav.</w:t>
      </w:r>
      <w:r w:rsidRPr="00164AF4">
        <w:rPr>
          <w:lang w:val="en-US"/>
        </w:rPr>
        <w:t xml:space="preserve"> </w:t>
      </w:r>
      <w:r w:rsidRPr="00164AF4">
        <w:rPr>
          <w:b/>
          <w:bCs/>
          <w:lang w:val="en-US"/>
        </w:rPr>
        <w:t>74</w:t>
      </w:r>
      <w:r w:rsidRPr="00164AF4">
        <w:rPr>
          <w:lang w:val="en-US"/>
        </w:rPr>
        <w:t>, 287–296 (2007).</w:t>
      </w:r>
    </w:p>
    <w:p w14:paraId="0D9621B9" w14:textId="77777777" w:rsidR="00164AF4" w:rsidRPr="00164AF4" w:rsidRDefault="00164AF4" w:rsidP="00164AF4">
      <w:pPr>
        <w:pStyle w:val="Bibliography"/>
        <w:rPr>
          <w:lang w:val="en-US"/>
        </w:rPr>
      </w:pPr>
      <w:r w:rsidRPr="00164AF4">
        <w:rPr>
          <w:lang w:val="en-US"/>
        </w:rPr>
        <w:t>57.</w:t>
      </w:r>
      <w:r w:rsidRPr="00164AF4">
        <w:rPr>
          <w:lang w:val="en-US"/>
        </w:rPr>
        <w:tab/>
        <w:t xml:space="preserve">Konrad, C. M., Frasier, T. R., Whitehead, H. &amp; Gero, S. Kin selection and allocare in sperm whales. </w:t>
      </w:r>
      <w:r w:rsidRPr="00164AF4">
        <w:rPr>
          <w:i/>
          <w:iCs/>
          <w:lang w:val="en-US"/>
        </w:rPr>
        <w:t>Behav. Ecol.</w:t>
      </w:r>
      <w:r w:rsidRPr="00164AF4">
        <w:rPr>
          <w:lang w:val="en-US"/>
        </w:rPr>
        <w:t xml:space="preserve"> </w:t>
      </w:r>
      <w:r w:rsidRPr="00164AF4">
        <w:rPr>
          <w:b/>
          <w:bCs/>
          <w:lang w:val="en-US"/>
        </w:rPr>
        <w:t>30</w:t>
      </w:r>
      <w:r w:rsidRPr="00164AF4">
        <w:rPr>
          <w:lang w:val="en-US"/>
        </w:rPr>
        <w:t>, 194–201 (2019).</w:t>
      </w:r>
    </w:p>
    <w:p w14:paraId="53986124" w14:textId="77777777" w:rsidR="00164AF4" w:rsidRPr="00164AF4" w:rsidRDefault="00164AF4" w:rsidP="00164AF4">
      <w:pPr>
        <w:pStyle w:val="Bibliography"/>
        <w:rPr>
          <w:lang w:val="en-US"/>
        </w:rPr>
      </w:pPr>
      <w:r w:rsidRPr="00164AF4">
        <w:rPr>
          <w:lang w:val="en-US"/>
        </w:rPr>
        <w:t>58.</w:t>
      </w:r>
      <w:r w:rsidRPr="00164AF4">
        <w:rPr>
          <w:lang w:val="en-US"/>
        </w:rPr>
        <w:tab/>
        <w:t xml:space="preserve">Mann, J. &amp; Smuts, B. B. Natal attraction: allomaternal care and mother–infant separations in wild bottlenose dolphins. </w:t>
      </w:r>
      <w:r w:rsidRPr="00164AF4">
        <w:rPr>
          <w:i/>
          <w:iCs/>
          <w:lang w:val="en-US"/>
        </w:rPr>
        <w:t>Anim. Behav.</w:t>
      </w:r>
      <w:r w:rsidRPr="00164AF4">
        <w:rPr>
          <w:lang w:val="en-US"/>
        </w:rPr>
        <w:t xml:space="preserve"> </w:t>
      </w:r>
      <w:r w:rsidRPr="00164AF4">
        <w:rPr>
          <w:b/>
          <w:bCs/>
          <w:lang w:val="en-US"/>
        </w:rPr>
        <w:t>55</w:t>
      </w:r>
      <w:r w:rsidRPr="00164AF4">
        <w:rPr>
          <w:lang w:val="en-US"/>
        </w:rPr>
        <w:t>, 1097–1113 (1998).</w:t>
      </w:r>
    </w:p>
    <w:p w14:paraId="17D37EFE" w14:textId="77777777" w:rsidR="00164AF4" w:rsidRPr="00164AF4" w:rsidRDefault="00164AF4" w:rsidP="00164AF4">
      <w:pPr>
        <w:pStyle w:val="Bibliography"/>
        <w:rPr>
          <w:lang w:val="en-US"/>
        </w:rPr>
      </w:pPr>
      <w:r w:rsidRPr="00164AF4">
        <w:rPr>
          <w:lang w:val="en-US"/>
        </w:rPr>
        <w:lastRenderedPageBreak/>
        <w:t>59.</w:t>
      </w:r>
      <w:r w:rsidRPr="00164AF4">
        <w:rPr>
          <w:lang w:val="en-US"/>
        </w:rPr>
        <w:tab/>
        <w:t>Mann, J. &amp; Smuts, B. Behavioral development in wild bottlenose dolphin newborns (</w:t>
      </w:r>
      <w:r w:rsidRPr="00164AF4">
        <w:rPr>
          <w:i/>
          <w:iCs/>
          <w:lang w:val="en-US"/>
        </w:rPr>
        <w:t>Tursiops</w:t>
      </w:r>
      <w:r w:rsidRPr="00164AF4">
        <w:rPr>
          <w:lang w:val="en-US"/>
        </w:rPr>
        <w:t xml:space="preserve"> sp.). </w:t>
      </w:r>
      <w:r w:rsidRPr="00164AF4">
        <w:rPr>
          <w:i/>
          <w:iCs/>
          <w:lang w:val="en-US"/>
        </w:rPr>
        <w:t>Behaviour</w:t>
      </w:r>
      <w:r w:rsidRPr="00164AF4">
        <w:rPr>
          <w:lang w:val="en-US"/>
        </w:rPr>
        <w:t xml:space="preserve"> </w:t>
      </w:r>
      <w:r w:rsidRPr="00164AF4">
        <w:rPr>
          <w:b/>
          <w:bCs/>
          <w:lang w:val="en-US"/>
        </w:rPr>
        <w:t>136</w:t>
      </w:r>
      <w:r w:rsidRPr="00164AF4">
        <w:rPr>
          <w:lang w:val="en-US"/>
        </w:rPr>
        <w:t>, 529–566 (1999).</w:t>
      </w:r>
    </w:p>
    <w:p w14:paraId="27BB92BE" w14:textId="77777777" w:rsidR="00164AF4" w:rsidRPr="00164AF4" w:rsidRDefault="00164AF4" w:rsidP="00164AF4">
      <w:pPr>
        <w:pStyle w:val="Bibliography"/>
        <w:rPr>
          <w:lang w:val="en-US"/>
        </w:rPr>
      </w:pPr>
      <w:r w:rsidRPr="00164AF4">
        <w:rPr>
          <w:lang w:val="en-US"/>
        </w:rPr>
        <w:t>60.</w:t>
      </w:r>
      <w:r w:rsidRPr="00164AF4">
        <w:rPr>
          <w:lang w:val="en-US"/>
        </w:rPr>
        <w:tab/>
        <w:t xml:space="preserve">Fellner, W., Bauer, G. B., Stamper, S. A., Losch, B. A. &amp; Dahood, A. The development of synchronous movement by bottlenose dolphins (Tursiops truncatus). </w:t>
      </w:r>
      <w:r w:rsidRPr="00164AF4">
        <w:rPr>
          <w:i/>
          <w:iCs/>
          <w:lang w:val="en-US"/>
        </w:rPr>
        <w:t>Mar. Mammal Sci.</w:t>
      </w:r>
      <w:r w:rsidRPr="00164AF4">
        <w:rPr>
          <w:lang w:val="en-US"/>
        </w:rPr>
        <w:t xml:space="preserve"> </w:t>
      </w:r>
      <w:r w:rsidRPr="00164AF4">
        <w:rPr>
          <w:b/>
          <w:bCs/>
          <w:lang w:val="en-US"/>
        </w:rPr>
        <w:t>29</w:t>
      </w:r>
      <w:r w:rsidRPr="00164AF4">
        <w:rPr>
          <w:lang w:val="en-US"/>
        </w:rPr>
        <w:t>, E203–E225 (2013).</w:t>
      </w:r>
    </w:p>
    <w:p w14:paraId="61F94CE7" w14:textId="77777777" w:rsidR="00164AF4" w:rsidRPr="00164AF4" w:rsidRDefault="00164AF4" w:rsidP="00164AF4">
      <w:pPr>
        <w:pStyle w:val="Bibliography"/>
        <w:rPr>
          <w:lang w:val="en-US"/>
        </w:rPr>
      </w:pPr>
      <w:r w:rsidRPr="00164AF4">
        <w:rPr>
          <w:lang w:val="en-US"/>
        </w:rPr>
        <w:t>61.</w:t>
      </w:r>
      <w:r w:rsidRPr="00164AF4">
        <w:rPr>
          <w:lang w:val="en-US"/>
        </w:rPr>
        <w:tab/>
        <w:t xml:space="preserve">Sakai, M. </w:t>
      </w:r>
      <w:r w:rsidRPr="00164AF4">
        <w:rPr>
          <w:i/>
          <w:iCs/>
          <w:lang w:val="en-US"/>
        </w:rPr>
        <w:t>et al.</w:t>
      </w:r>
      <w:r w:rsidRPr="00164AF4">
        <w:rPr>
          <w:lang w:val="en-US"/>
        </w:rPr>
        <w:t xml:space="preserve"> Mother-calf interactions and social behavior development in Commerson’s dolphins (</w:t>
      </w:r>
      <w:r w:rsidRPr="00164AF4">
        <w:rPr>
          <w:i/>
          <w:iCs/>
          <w:lang w:val="en-US"/>
        </w:rPr>
        <w:t>Cephalorhhynchus commersonii</w:t>
      </w:r>
      <w:r w:rsidRPr="00164AF4">
        <w:rPr>
          <w:lang w:val="en-US"/>
        </w:rPr>
        <w:t xml:space="preserve">). </w:t>
      </w:r>
      <w:r w:rsidRPr="00164AF4">
        <w:rPr>
          <w:i/>
          <w:iCs/>
          <w:lang w:val="en-US"/>
        </w:rPr>
        <w:t>J. Ethol.</w:t>
      </w:r>
      <w:r w:rsidRPr="00164AF4">
        <w:rPr>
          <w:lang w:val="en-US"/>
        </w:rPr>
        <w:t xml:space="preserve"> </w:t>
      </w:r>
      <w:r w:rsidRPr="00164AF4">
        <w:rPr>
          <w:b/>
          <w:bCs/>
          <w:lang w:val="en-US"/>
        </w:rPr>
        <w:t>31</w:t>
      </w:r>
      <w:r w:rsidRPr="00164AF4">
        <w:rPr>
          <w:lang w:val="en-US"/>
        </w:rPr>
        <w:t>, 305–313 (2013).</w:t>
      </w:r>
    </w:p>
    <w:p w14:paraId="34081781" w14:textId="77777777" w:rsidR="00164AF4" w:rsidRPr="00164AF4" w:rsidRDefault="00164AF4" w:rsidP="00164AF4">
      <w:pPr>
        <w:pStyle w:val="Bibliography"/>
        <w:rPr>
          <w:lang w:val="en-US"/>
        </w:rPr>
      </w:pPr>
      <w:r w:rsidRPr="00164AF4">
        <w:rPr>
          <w:lang w:val="en-US"/>
        </w:rPr>
        <w:t>62.</w:t>
      </w:r>
      <w:r w:rsidRPr="00164AF4">
        <w:rPr>
          <w:lang w:val="en-US"/>
        </w:rPr>
        <w:tab/>
        <w:t>Eguiguren, A., Walmsley, S. F., Feyrer, L. J., Zwamborn, E. M. J. &amp; Whitehead, H. The role of touch in marine mammal sociality: a review and future directions. Preprint at https://doi.org/10.32942/X2NM0Q (2025).</w:t>
      </w:r>
    </w:p>
    <w:p w14:paraId="357A84AF" w14:textId="77777777" w:rsidR="00164AF4" w:rsidRPr="00164AF4" w:rsidRDefault="00164AF4" w:rsidP="00164AF4">
      <w:pPr>
        <w:pStyle w:val="Bibliography"/>
        <w:rPr>
          <w:lang w:val="en-US"/>
        </w:rPr>
      </w:pPr>
      <w:r w:rsidRPr="00164AF4">
        <w:rPr>
          <w:lang w:val="en-US"/>
        </w:rPr>
        <w:t>63.</w:t>
      </w:r>
      <w:r w:rsidRPr="00164AF4">
        <w:rPr>
          <w:lang w:val="en-US"/>
        </w:rPr>
        <w:tab/>
        <w:t xml:space="preserve">Gero, S., Gordon, J. &amp; Whitehead, H. Calves as social hubs: dynamics of the social network within sperm whale units. </w:t>
      </w:r>
      <w:r w:rsidRPr="00164AF4">
        <w:rPr>
          <w:i/>
          <w:iCs/>
          <w:lang w:val="en-US"/>
        </w:rPr>
        <w:t>Proc. R. Soc. B Biol. Sci.</w:t>
      </w:r>
      <w:r w:rsidRPr="00164AF4">
        <w:rPr>
          <w:lang w:val="en-US"/>
        </w:rPr>
        <w:t xml:space="preserve"> </w:t>
      </w:r>
      <w:r w:rsidRPr="00164AF4">
        <w:rPr>
          <w:b/>
          <w:bCs/>
          <w:lang w:val="en-US"/>
        </w:rPr>
        <w:t>280</w:t>
      </w:r>
      <w:r w:rsidRPr="00164AF4">
        <w:rPr>
          <w:lang w:val="en-US"/>
        </w:rPr>
        <w:t>, 20131113 (2013).</w:t>
      </w:r>
    </w:p>
    <w:p w14:paraId="3840F8BA" w14:textId="77777777" w:rsidR="00164AF4" w:rsidRPr="00164AF4" w:rsidRDefault="00164AF4" w:rsidP="00164AF4">
      <w:pPr>
        <w:pStyle w:val="Bibliography"/>
        <w:rPr>
          <w:lang w:val="en-US"/>
        </w:rPr>
      </w:pPr>
      <w:r w:rsidRPr="00164AF4">
        <w:rPr>
          <w:lang w:val="en-US"/>
        </w:rPr>
        <w:t>64.</w:t>
      </w:r>
      <w:r w:rsidRPr="00164AF4">
        <w:rPr>
          <w:lang w:val="en-US"/>
        </w:rPr>
        <w:tab/>
        <w:t xml:space="preserve">Cantor, M., Gero, S., Whitehead, H. &amp; Rendell, L. Sperm whale: the largest toothed creature on earth. in </w:t>
      </w:r>
      <w:r w:rsidRPr="00164AF4">
        <w:rPr>
          <w:i/>
          <w:iCs/>
          <w:lang w:val="en-US"/>
        </w:rPr>
        <w:t>Ethology and Behavioral Ecology of Odontocetes</w:t>
      </w:r>
      <w:r w:rsidRPr="00164AF4">
        <w:rPr>
          <w:lang w:val="en-US"/>
        </w:rPr>
        <w:t xml:space="preserve"> (ed. Würsig, B.) 261–280 (Springer International Publishing, Cham, 2019). doi:10.1007/978-3-030-16663-2_12.</w:t>
      </w:r>
    </w:p>
    <w:p w14:paraId="2F92D887" w14:textId="77777777" w:rsidR="00164AF4" w:rsidRPr="00164AF4" w:rsidRDefault="00164AF4" w:rsidP="00164AF4">
      <w:pPr>
        <w:pStyle w:val="Bibliography"/>
        <w:rPr>
          <w:lang w:val="en-US"/>
        </w:rPr>
      </w:pPr>
      <w:r w:rsidRPr="00164AF4">
        <w:rPr>
          <w:lang w:val="en-US"/>
        </w:rPr>
        <w:t>65.</w:t>
      </w:r>
      <w:r w:rsidRPr="00164AF4">
        <w:rPr>
          <w:lang w:val="en-US"/>
        </w:rPr>
        <w:tab/>
        <w:t xml:space="preserve">Eguiguren, A. </w:t>
      </w:r>
      <w:r w:rsidRPr="00164AF4">
        <w:rPr>
          <w:i/>
          <w:iCs/>
          <w:lang w:val="en-US"/>
        </w:rPr>
        <w:t>et al.</w:t>
      </w:r>
      <w:r w:rsidRPr="00164AF4">
        <w:rPr>
          <w:lang w:val="en-US"/>
        </w:rPr>
        <w:t xml:space="preserve"> Integrating cultural dimensions in sperm whale ( </w:t>
      </w:r>
      <w:r w:rsidRPr="00164AF4">
        <w:rPr>
          <w:i/>
          <w:iCs/>
          <w:lang w:val="en-US"/>
        </w:rPr>
        <w:t>Physeter macrocephalus</w:t>
      </w:r>
      <w:r w:rsidRPr="00164AF4">
        <w:rPr>
          <w:lang w:val="en-US"/>
        </w:rPr>
        <w:t xml:space="preserve"> ) conservation: threats, challenges and solutions. </w:t>
      </w:r>
      <w:r w:rsidRPr="00164AF4">
        <w:rPr>
          <w:i/>
          <w:iCs/>
          <w:lang w:val="en-US"/>
        </w:rPr>
        <w:t>Philos. Trans. R. Soc. B Biol. Sci.</w:t>
      </w:r>
      <w:r w:rsidRPr="00164AF4">
        <w:rPr>
          <w:lang w:val="en-US"/>
        </w:rPr>
        <w:t xml:space="preserve"> </w:t>
      </w:r>
      <w:r w:rsidRPr="00164AF4">
        <w:rPr>
          <w:b/>
          <w:bCs/>
          <w:lang w:val="en-US"/>
        </w:rPr>
        <w:t>380</w:t>
      </w:r>
      <w:r w:rsidRPr="00164AF4">
        <w:rPr>
          <w:lang w:val="en-US"/>
        </w:rPr>
        <w:t>, 20240142 (2025).</w:t>
      </w:r>
    </w:p>
    <w:p w14:paraId="2F898E88" w14:textId="77777777" w:rsidR="00164AF4" w:rsidRPr="00164AF4" w:rsidRDefault="00164AF4" w:rsidP="00164AF4">
      <w:pPr>
        <w:pStyle w:val="Bibliography"/>
        <w:rPr>
          <w:lang w:val="en-US"/>
        </w:rPr>
      </w:pPr>
      <w:r w:rsidRPr="00164AF4">
        <w:rPr>
          <w:lang w:val="en-US"/>
        </w:rPr>
        <w:t>66.</w:t>
      </w:r>
      <w:r w:rsidRPr="00164AF4">
        <w:rPr>
          <w:lang w:val="en-US"/>
        </w:rPr>
        <w:tab/>
        <w:t xml:space="preserve">Connor, R. C., Mann, J. &amp; Watson-Capps, J. A sex-specific affiliative contact behavior in indian ocean bottlenose dolphins, </w:t>
      </w:r>
      <w:r w:rsidRPr="00164AF4">
        <w:rPr>
          <w:i/>
          <w:iCs/>
          <w:lang w:val="en-US"/>
        </w:rPr>
        <w:t>Tursiops</w:t>
      </w:r>
      <w:r w:rsidRPr="00164AF4">
        <w:rPr>
          <w:lang w:val="en-US"/>
        </w:rPr>
        <w:t xml:space="preserve"> sp. </w:t>
      </w:r>
      <w:r w:rsidRPr="00164AF4">
        <w:rPr>
          <w:i/>
          <w:iCs/>
          <w:lang w:val="en-US"/>
        </w:rPr>
        <w:t>Ethology</w:t>
      </w:r>
      <w:r w:rsidRPr="00164AF4">
        <w:rPr>
          <w:lang w:val="en-US"/>
        </w:rPr>
        <w:t xml:space="preserve"> </w:t>
      </w:r>
      <w:r w:rsidRPr="00164AF4">
        <w:rPr>
          <w:b/>
          <w:bCs/>
          <w:lang w:val="en-US"/>
        </w:rPr>
        <w:t>112</w:t>
      </w:r>
      <w:r w:rsidRPr="00164AF4">
        <w:rPr>
          <w:lang w:val="en-US"/>
        </w:rPr>
        <w:t>, 631–638 (2006).</w:t>
      </w:r>
    </w:p>
    <w:p w14:paraId="4B2DC8EE" w14:textId="77777777" w:rsidR="00164AF4" w:rsidRPr="00164AF4" w:rsidRDefault="00164AF4" w:rsidP="00164AF4">
      <w:pPr>
        <w:pStyle w:val="Bibliography"/>
        <w:rPr>
          <w:lang w:val="en-US"/>
        </w:rPr>
      </w:pPr>
      <w:r w:rsidRPr="00164AF4">
        <w:rPr>
          <w:lang w:val="en-US"/>
        </w:rPr>
        <w:t>67.</w:t>
      </w:r>
      <w:r w:rsidRPr="00164AF4">
        <w:rPr>
          <w:lang w:val="en-US"/>
        </w:rPr>
        <w:tab/>
        <w:t>Harvey, B. S., Dudzinski, K. M. &amp; Kuczaj, S. A. Associations and the role of affiliative, agonistic, and socio-sexual behaviors among common bottlenose dolphins (</w:t>
      </w:r>
      <w:r w:rsidRPr="00164AF4">
        <w:rPr>
          <w:i/>
          <w:iCs/>
          <w:lang w:val="en-US"/>
        </w:rPr>
        <w:t>Tursiops truncatus</w:t>
      </w:r>
      <w:r w:rsidRPr="00164AF4">
        <w:rPr>
          <w:lang w:val="en-US"/>
        </w:rPr>
        <w:t xml:space="preserve">). </w:t>
      </w:r>
      <w:r w:rsidRPr="00164AF4">
        <w:rPr>
          <w:i/>
          <w:iCs/>
          <w:lang w:val="en-US"/>
        </w:rPr>
        <w:t>Behav. Processes</w:t>
      </w:r>
      <w:r w:rsidRPr="00164AF4">
        <w:rPr>
          <w:lang w:val="en-US"/>
        </w:rPr>
        <w:t xml:space="preserve"> </w:t>
      </w:r>
      <w:r w:rsidRPr="00164AF4">
        <w:rPr>
          <w:b/>
          <w:bCs/>
          <w:lang w:val="en-US"/>
        </w:rPr>
        <w:t>135</w:t>
      </w:r>
      <w:r w:rsidRPr="00164AF4">
        <w:rPr>
          <w:lang w:val="en-US"/>
        </w:rPr>
        <w:t>, 145–156 (2017).</w:t>
      </w:r>
    </w:p>
    <w:p w14:paraId="36821DEA" w14:textId="77777777" w:rsidR="00164AF4" w:rsidRPr="00164AF4" w:rsidRDefault="00164AF4" w:rsidP="00164AF4">
      <w:pPr>
        <w:pStyle w:val="Bibliography"/>
        <w:rPr>
          <w:lang w:val="en-US"/>
        </w:rPr>
      </w:pPr>
      <w:r w:rsidRPr="00164AF4">
        <w:rPr>
          <w:lang w:val="en-US"/>
        </w:rPr>
        <w:t>68.</w:t>
      </w:r>
      <w:r w:rsidRPr="00164AF4">
        <w:rPr>
          <w:lang w:val="en-US"/>
        </w:rPr>
        <w:tab/>
        <w:t xml:space="preserve">Zwamborn, E. M. J., Walmsley, S. F. &amp; Whitehead, H. Flanking female guides: collective decision making in long-finned pilot whales. </w:t>
      </w:r>
      <w:r w:rsidRPr="00164AF4">
        <w:rPr>
          <w:i/>
          <w:iCs/>
          <w:lang w:val="en-US"/>
        </w:rPr>
        <w:t>Anim. Behav.</w:t>
      </w:r>
      <w:r w:rsidRPr="00164AF4">
        <w:rPr>
          <w:lang w:val="en-US"/>
        </w:rPr>
        <w:t xml:space="preserve"> </w:t>
      </w:r>
      <w:r w:rsidRPr="00164AF4">
        <w:rPr>
          <w:b/>
          <w:bCs/>
          <w:lang w:val="en-US"/>
        </w:rPr>
        <w:t>205</w:t>
      </w:r>
      <w:r w:rsidRPr="00164AF4">
        <w:rPr>
          <w:lang w:val="en-US"/>
        </w:rPr>
        <w:t>, 149–159 (2023).</w:t>
      </w:r>
    </w:p>
    <w:p w14:paraId="38C2707A" w14:textId="77777777" w:rsidR="00164AF4" w:rsidRPr="00164AF4" w:rsidRDefault="00164AF4" w:rsidP="00164AF4">
      <w:pPr>
        <w:pStyle w:val="Bibliography"/>
        <w:rPr>
          <w:lang w:val="en-US"/>
        </w:rPr>
      </w:pPr>
      <w:r w:rsidRPr="00164AF4">
        <w:rPr>
          <w:lang w:val="en-US"/>
        </w:rPr>
        <w:lastRenderedPageBreak/>
        <w:t>69.</w:t>
      </w:r>
      <w:r w:rsidRPr="00164AF4">
        <w:rPr>
          <w:lang w:val="en-US"/>
        </w:rPr>
        <w:tab/>
        <w:t xml:space="preserve">Adamczak, S. K. </w:t>
      </w:r>
      <w:r w:rsidRPr="00164AF4">
        <w:rPr>
          <w:i/>
          <w:iCs/>
          <w:lang w:val="en-US"/>
        </w:rPr>
        <w:t>et al.</w:t>
      </w:r>
      <w:r w:rsidRPr="00164AF4">
        <w:rPr>
          <w:lang w:val="en-US"/>
        </w:rPr>
        <w:t xml:space="preserve"> Growth in marine mammals: a review of growth patterns, composition and energy investment. </w:t>
      </w:r>
      <w:r w:rsidRPr="00164AF4">
        <w:rPr>
          <w:i/>
          <w:iCs/>
          <w:lang w:val="en-US"/>
        </w:rPr>
        <w:t>Conserv. Physiol.</w:t>
      </w:r>
      <w:r w:rsidRPr="00164AF4">
        <w:rPr>
          <w:lang w:val="en-US"/>
        </w:rPr>
        <w:t xml:space="preserve"> </w:t>
      </w:r>
      <w:r w:rsidRPr="00164AF4">
        <w:rPr>
          <w:b/>
          <w:bCs/>
          <w:lang w:val="en-US"/>
        </w:rPr>
        <w:t>11</w:t>
      </w:r>
      <w:r w:rsidRPr="00164AF4">
        <w:rPr>
          <w:lang w:val="en-US"/>
        </w:rPr>
        <w:t>, coad035 (2023).</w:t>
      </w:r>
    </w:p>
    <w:p w14:paraId="1661C354" w14:textId="77777777" w:rsidR="00164AF4" w:rsidRPr="00164AF4" w:rsidRDefault="00164AF4" w:rsidP="00164AF4">
      <w:pPr>
        <w:pStyle w:val="Bibliography"/>
        <w:rPr>
          <w:lang w:val="en-US"/>
        </w:rPr>
      </w:pPr>
      <w:r w:rsidRPr="00164AF4">
        <w:rPr>
          <w:lang w:val="en-US"/>
        </w:rPr>
        <w:t>70.</w:t>
      </w:r>
      <w:r w:rsidRPr="00164AF4">
        <w:rPr>
          <w:lang w:val="en-US"/>
        </w:rPr>
        <w:tab/>
        <w:t>Clarke, R., Paliza, O. &amp; Waerebeek, K. V. Sperm whales of the Southeast Pacific. Part VII. Reproduction and growth in the female. 32 (2012).</w:t>
      </w:r>
    </w:p>
    <w:p w14:paraId="3F8F1A2C" w14:textId="77777777" w:rsidR="00164AF4" w:rsidRPr="00164AF4" w:rsidRDefault="00164AF4" w:rsidP="00164AF4">
      <w:pPr>
        <w:pStyle w:val="Bibliography"/>
        <w:rPr>
          <w:lang w:val="en-US"/>
        </w:rPr>
      </w:pPr>
      <w:r w:rsidRPr="00164AF4">
        <w:rPr>
          <w:lang w:val="en-US"/>
        </w:rPr>
        <w:t>71.</w:t>
      </w:r>
      <w:r w:rsidRPr="00164AF4">
        <w:rPr>
          <w:lang w:val="en-US"/>
        </w:rPr>
        <w:tab/>
        <w:t>Best, P. B., Tormosov, D., Brandão, A. &amp; Mikhalev, Y. Geographical variation in the body size of adult female sperm whales (</w:t>
      </w:r>
      <w:r w:rsidRPr="00164AF4">
        <w:rPr>
          <w:i/>
          <w:iCs/>
          <w:lang w:val="en-US"/>
        </w:rPr>
        <w:t>Physeter macrocephalus</w:t>
      </w:r>
      <w:r w:rsidRPr="00164AF4">
        <w:rPr>
          <w:lang w:val="en-US"/>
        </w:rPr>
        <w:t xml:space="preserve">) – an example of McNab’s resource rule? </w:t>
      </w:r>
      <w:r w:rsidRPr="00164AF4">
        <w:rPr>
          <w:i/>
          <w:iCs/>
          <w:lang w:val="en-US"/>
        </w:rPr>
        <w:t>Mammalia</w:t>
      </w:r>
      <w:r w:rsidRPr="00164AF4">
        <w:rPr>
          <w:lang w:val="en-US"/>
        </w:rPr>
        <w:t xml:space="preserve"> </w:t>
      </w:r>
      <w:r w:rsidRPr="00164AF4">
        <w:rPr>
          <w:b/>
          <w:bCs/>
          <w:lang w:val="en-US"/>
        </w:rPr>
        <w:t>81</w:t>
      </w:r>
      <w:r w:rsidRPr="00164AF4">
        <w:rPr>
          <w:lang w:val="en-US"/>
        </w:rPr>
        <w:t>, 189–196 (2016).</w:t>
      </w:r>
    </w:p>
    <w:p w14:paraId="6FEBEDB6" w14:textId="77777777" w:rsidR="00164AF4" w:rsidRPr="00164AF4" w:rsidRDefault="00164AF4" w:rsidP="00164AF4">
      <w:pPr>
        <w:pStyle w:val="Bibliography"/>
        <w:rPr>
          <w:lang w:val="en-US"/>
        </w:rPr>
      </w:pPr>
      <w:r w:rsidRPr="00164AF4">
        <w:rPr>
          <w:lang w:val="en-US"/>
        </w:rPr>
        <w:t>72.</w:t>
      </w:r>
      <w:r w:rsidRPr="00164AF4">
        <w:rPr>
          <w:lang w:val="en-US"/>
        </w:rPr>
        <w:tab/>
        <w:t xml:space="preserve">Napoli, C. </w:t>
      </w:r>
      <w:r w:rsidRPr="00164AF4">
        <w:rPr>
          <w:i/>
          <w:iCs/>
          <w:lang w:val="en-US"/>
        </w:rPr>
        <w:t>et al.</w:t>
      </w:r>
      <w:r w:rsidRPr="00164AF4">
        <w:rPr>
          <w:lang w:val="en-US"/>
        </w:rPr>
        <w:t xml:space="preserve"> Drone-based photogrammetry reveals differences in humpback whale body condition and mass across North Atlantic foraging grounds. </w:t>
      </w:r>
      <w:r w:rsidRPr="00164AF4">
        <w:rPr>
          <w:i/>
          <w:iCs/>
          <w:lang w:val="en-US"/>
        </w:rPr>
        <w:t>Front. Mar. Sci.</w:t>
      </w:r>
      <w:r w:rsidRPr="00164AF4">
        <w:rPr>
          <w:lang w:val="en-US"/>
        </w:rPr>
        <w:t xml:space="preserve"> </w:t>
      </w:r>
      <w:r w:rsidRPr="00164AF4">
        <w:rPr>
          <w:b/>
          <w:bCs/>
          <w:lang w:val="en-US"/>
        </w:rPr>
        <w:t>11</w:t>
      </w:r>
      <w:r w:rsidRPr="00164AF4">
        <w:rPr>
          <w:lang w:val="en-US"/>
        </w:rPr>
        <w:t>, 1336455 (2024).</w:t>
      </w:r>
    </w:p>
    <w:p w14:paraId="10A5E15A" w14:textId="490B5641" w:rsidR="00B67D3F" w:rsidRPr="00B67D3F" w:rsidRDefault="00B67D3F" w:rsidP="00DC1D0D">
      <w:pPr>
        <w:pStyle w:val="Bibliography"/>
      </w:pPr>
      <w:r>
        <w:fldChar w:fldCharType="end"/>
      </w:r>
    </w:p>
    <w:p w14:paraId="0E2470E0" w14:textId="4B7F1F49" w:rsidR="003C4617" w:rsidRPr="00207D2A" w:rsidRDefault="003C4617"/>
    <w:sectPr w:rsidR="003C4617" w:rsidRPr="00207D2A" w:rsidSect="00207D2A">
      <w:footerReference w:type="default" r:id="rId20"/>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Ana Eguiguren" w:date="2025-09-25T22:04:00Z" w:initials="AE">
    <w:p w14:paraId="4686406A" w14:textId="77777777" w:rsidR="00B67D3F" w:rsidRDefault="00B67D3F" w:rsidP="00B67D3F">
      <w:r>
        <w:rPr>
          <w:rStyle w:val="CommentReference"/>
        </w:rPr>
        <w:annotationRef/>
      </w:r>
      <w:r>
        <w:rPr>
          <w:sz w:val="20"/>
          <w:szCs w:val="20"/>
        </w:rPr>
        <w:t>up to 200 words</w:t>
      </w:r>
    </w:p>
  </w:comment>
  <w:comment w:id="3" w:author="Christine K" w:date="2025-08-09T10:07:00Z" w:initials="CK">
    <w:p w14:paraId="688A1FFA" w14:textId="3D5970C0" w:rsidR="00D453AC" w:rsidRDefault="002543CD" w:rsidP="00D453AC">
      <w:pPr>
        <w:pStyle w:val="CommentText"/>
      </w:pPr>
      <w:r>
        <w:rPr>
          <w:rStyle w:val="CommentReference"/>
        </w:rPr>
        <w:annotationRef/>
      </w:r>
      <w:r w:rsidR="00D453AC">
        <w:t xml:space="preserve">I’m not sure what these papers are on, since the reference list isn’t included (would be interested to look at these refs for my own thesis research interest too), but something on sexual segregation could be relevant if not already covered (e.g. doi: 10.1093/icb/icm030). </w:t>
      </w:r>
    </w:p>
  </w:comment>
  <w:comment w:id="5" w:author="Christine K" w:date="2025-08-09T10:16:00Z" w:initials="CK">
    <w:p w14:paraId="3A42652F" w14:textId="77777777" w:rsidR="00F266FF" w:rsidRDefault="00D453AC" w:rsidP="00F266FF">
      <w:pPr>
        <w:pStyle w:val="CommentText"/>
      </w:pPr>
      <w:r>
        <w:rPr>
          <w:rStyle w:val="CommentReference"/>
        </w:rPr>
        <w:annotationRef/>
      </w:r>
      <w:r w:rsidR="00F266FF">
        <w:t>Maybe reword to account for some species with sexual dimorphism having the female be the larger sex. But also, not all dimorphism is size related… e.g. breeding plumage in birds. So maybe reword like this, or give a more specific example or two? The original wording makes sense for sperm whales but didn’t feel as generalizable as it could be</w:t>
      </w:r>
    </w:p>
  </w:comment>
  <w:comment w:id="6" w:author="Christine K" w:date="2025-08-09T10:21:00Z" w:initials="CK">
    <w:p w14:paraId="6629139C" w14:textId="194BF1AF" w:rsidR="00D453AC" w:rsidRDefault="00D453AC" w:rsidP="00D453AC">
      <w:pPr>
        <w:pStyle w:val="CommentText"/>
      </w:pPr>
      <w:r>
        <w:rPr>
          <w:rStyle w:val="CommentReference"/>
        </w:rPr>
        <w:annotationRef/>
      </w:r>
      <w:r>
        <w:t>I think wording here is a bit ambiguous on if you mean telling the sex of immature individuals or individuals from adult, or both. Perhaps this reword helps?</w:t>
      </w:r>
    </w:p>
  </w:comment>
  <w:comment w:id="7" w:author="Christine K" w:date="2025-08-09T10:57:00Z" w:initials="CK">
    <w:p w14:paraId="154A468C" w14:textId="77777777" w:rsidR="00F266FF" w:rsidRDefault="00F266FF" w:rsidP="00F266FF">
      <w:pPr>
        <w:pStyle w:val="CommentText"/>
      </w:pPr>
      <w:r>
        <w:rPr>
          <w:rStyle w:val="CommentReference"/>
        </w:rPr>
        <w:annotationRef/>
      </w:r>
      <w:r>
        <w:t>I feel like there are probably some pretty affordable methods other there now… maybe rephrase to indicate both cost and invasiveness can vary?</w:t>
      </w:r>
    </w:p>
  </w:comment>
  <w:comment w:id="8" w:author="Ana Eguiguren" w:date="2025-08-27T11:59:00Z" w:initials="AE">
    <w:p w14:paraId="0B639B3D" w14:textId="77777777" w:rsidR="00D46654" w:rsidRDefault="00D46654" w:rsidP="00D46654">
      <w:r>
        <w:rPr>
          <w:rStyle w:val="CommentReference"/>
        </w:rPr>
        <w:annotationRef/>
      </w:r>
      <w:r>
        <w:rPr>
          <w:sz w:val="20"/>
          <w:szCs w:val="20"/>
        </w:rPr>
        <w:t>I guess that molecular analyses are more costly than visual inspections always?</w:t>
      </w:r>
    </w:p>
  </w:comment>
  <w:comment w:id="9" w:author="Christine K" w:date="2025-09-26T12:45:00Z" w:initials="CK">
    <w:p w14:paraId="43C50206" w14:textId="77777777" w:rsidR="00CB5A4C" w:rsidRDefault="00CB5A4C" w:rsidP="00CB5A4C">
      <w:pPr>
        <w:pStyle w:val="CommentText"/>
      </w:pPr>
      <w:r>
        <w:rPr>
          <w:rStyle w:val="CommentReference"/>
        </w:rPr>
        <w:annotationRef/>
      </w:r>
      <w:r>
        <w:t>But maybe not if the visual inspection includes the cost of a drone? I guess your drone was pretty cheap though. In any case, probably OK as is.</w:t>
      </w:r>
    </w:p>
  </w:comment>
  <w:comment w:id="10" w:author="Christine K" w:date="2025-08-09T11:09:00Z" w:initials="CK">
    <w:p w14:paraId="42AE8A5C" w14:textId="01314B06" w:rsidR="001306CB" w:rsidRDefault="001306CB" w:rsidP="001306CB">
      <w:pPr>
        <w:pStyle w:val="CommentText"/>
      </w:pPr>
      <w:r>
        <w:rPr>
          <w:rStyle w:val="CommentReference"/>
        </w:rPr>
        <w:annotationRef/>
      </w:r>
      <w:r>
        <w:t xml:space="preserve">Reworded for brevity </w:t>
      </w:r>
    </w:p>
  </w:comment>
  <w:comment w:id="11" w:author="Christine K" w:date="2025-08-09T11:13:00Z" w:initials="CK">
    <w:p w14:paraId="7BA9472D" w14:textId="77777777" w:rsidR="001306CB" w:rsidRDefault="001306CB" w:rsidP="001306CB">
      <w:pPr>
        <w:pStyle w:val="CommentText"/>
      </w:pPr>
      <w:r>
        <w:rPr>
          <w:rStyle w:val="CommentReference"/>
        </w:rPr>
        <w:annotationRef/>
      </w:r>
      <w:r>
        <w:t>Is the implication that these are immature males? If so, say so</w:t>
      </w:r>
    </w:p>
  </w:comment>
  <w:comment w:id="12" w:author="Christine K" w:date="2025-08-09T11:16:00Z" w:initials="CK">
    <w:p w14:paraId="41506B18" w14:textId="77777777" w:rsidR="001306CB" w:rsidRDefault="001306CB" w:rsidP="001306CB">
      <w:pPr>
        <w:pStyle w:val="CommentText"/>
      </w:pPr>
      <w:r>
        <w:rPr>
          <w:rStyle w:val="CommentReference"/>
        </w:rPr>
        <w:annotationRef/>
      </w:r>
      <w:r>
        <w:t>Since earlier you talk about behaviour as a way to tell age/sex classes apart, some readers might expect that to be where this sentence goes. Maybe worth rephrasing? Or could be OK as is</w:t>
      </w:r>
    </w:p>
  </w:comment>
  <w:comment w:id="13" w:author="Christine K" w:date="2025-08-09T11:17:00Z" w:initials="CK">
    <w:p w14:paraId="30FA7CE0" w14:textId="77777777" w:rsidR="001306CB" w:rsidRDefault="001306CB" w:rsidP="001306CB">
      <w:pPr>
        <w:pStyle w:val="CommentText"/>
      </w:pPr>
      <w:r>
        <w:rPr>
          <w:rStyle w:val="CommentReference"/>
        </w:rPr>
        <w:annotationRef/>
      </w:r>
      <w:r>
        <w:t xml:space="preserve">I’d say start with what you know, not what you are missing. </w:t>
      </w:r>
    </w:p>
  </w:comment>
  <w:comment w:id="15" w:author="Christine K" w:date="2025-08-09T13:57:00Z" w:initials="CK">
    <w:p w14:paraId="581AC800" w14:textId="77777777" w:rsidR="00B46BCD" w:rsidRDefault="00B46BCD" w:rsidP="00B46BCD">
      <w:pPr>
        <w:pStyle w:val="CommentText"/>
      </w:pPr>
      <w:r>
        <w:rPr>
          <w:rStyle w:val="CommentReference"/>
        </w:rPr>
        <w:annotationRef/>
      </w:r>
      <w:r>
        <w:t>I’m wondering if nose it the right word to use, or if it would actually be better throughout to refer to it as head size? Since if someone wants to get technical, the organs of interest (e.g. spermiceti organ) are not really nasal ones...</w:t>
      </w:r>
    </w:p>
  </w:comment>
  <w:comment w:id="16" w:author="Ana Eguiguren" w:date="2025-09-16T20:20:00Z" w:initials="AE">
    <w:p w14:paraId="6C4DBBE0" w14:textId="77777777" w:rsidR="004D6EE1" w:rsidRDefault="004D6EE1" w:rsidP="004D6EE1">
      <w:r>
        <w:rPr>
          <w:rStyle w:val="CommentReference"/>
        </w:rPr>
        <w:annotationRef/>
      </w:r>
      <w:r>
        <w:rPr>
          <w:sz w:val="20"/>
          <w:szCs w:val="20"/>
        </w:rPr>
        <w:t>After looking at some images, I think this counts as a nose in the same way as we use it in humans? (not referring to the internal structures and function , but to the bulging structure that contains nasal passages?) I'm thinking of keeping this because it is what is usually referred to</w:t>
      </w:r>
    </w:p>
  </w:comment>
  <w:comment w:id="17" w:author="Christine K" w:date="2025-09-26T12:54:00Z" w:initials="CK">
    <w:p w14:paraId="5B89AEF1" w14:textId="77777777" w:rsidR="00B842AE" w:rsidRDefault="00B842AE" w:rsidP="00B842AE">
      <w:pPr>
        <w:pStyle w:val="CommentText"/>
      </w:pPr>
      <w:r>
        <w:rPr>
          <w:rStyle w:val="CommentReference"/>
        </w:rPr>
        <w:annotationRef/>
      </w:r>
      <w:r>
        <w:t>Seems reasonable to me</w:t>
      </w:r>
    </w:p>
  </w:comment>
  <w:comment w:id="19" w:author="Balaena Institute whitehead" w:date="2025-08-01T13:14:00Z" w:initials="Bw">
    <w:p w14:paraId="59735469" w14:textId="45EAC61F" w:rsidR="00E55E8B" w:rsidRDefault="00E55E8B" w:rsidP="00E55E8B">
      <w:pPr>
        <w:pStyle w:val="CommentText"/>
      </w:pPr>
      <w:r>
        <w:rPr>
          <w:rStyle w:val="CommentReference"/>
        </w:rPr>
        <w:annotationRef/>
      </w:r>
      <w:r>
        <w:t>BOX 1: Sexual dimorphism in sperm whales</w:t>
      </w:r>
    </w:p>
    <w:p w14:paraId="387A1963" w14:textId="77777777" w:rsidR="00E55E8B" w:rsidRDefault="00E55E8B" w:rsidP="00E55E8B">
      <w:pPr>
        <w:pStyle w:val="CommentText"/>
      </w:pPr>
    </w:p>
    <w:p w14:paraId="2263BC0B" w14:textId="1C18E04C" w:rsidR="00E55E8B" w:rsidRDefault="00E55E8B" w:rsidP="00E55E8B">
      <w:pPr>
        <w:pStyle w:val="CommentText"/>
      </w:pPr>
      <w:r>
        <w:t xml:space="preserve">Sperm whales’ noses encase </w:t>
      </w:r>
      <w:r>
        <w:rPr>
          <w:color w:val="0000FF"/>
        </w:rPr>
        <w:t>structures, namely the spermaceti organ,</w:t>
      </w:r>
      <w:r>
        <w:t xml:space="preserve"> involved in the production of </w:t>
      </w:r>
      <w:r>
        <w:rPr>
          <w:i/>
          <w:iCs/>
        </w:rPr>
        <w:t>clicks</w:t>
      </w:r>
      <w:r>
        <w:t>, which they use for echolocation and communication (Norris &amp; Harvey 1972). Sperm whale clicks have a multi-pulse structure that results</w:t>
      </w:r>
      <w:r>
        <w:rPr>
          <w:color w:val="008000"/>
        </w:rPr>
        <w:t xml:space="preserve"> from sound waves </w:t>
      </w:r>
      <w:r>
        <w:t xml:space="preserve">being </w:t>
      </w:r>
      <w:r>
        <w:rPr>
          <w:color w:val="008000"/>
        </w:rPr>
        <w:t xml:space="preserve">emitted near the </w:t>
      </w:r>
      <w:r>
        <w:t>blowhole</w:t>
      </w:r>
      <w:r>
        <w:rPr>
          <w:color w:val="008000"/>
        </w:rPr>
        <w:t xml:space="preserve"> and bouncing against the base of the skull </w:t>
      </w:r>
      <w:r>
        <w:t>(Norris &amp; Harvey 1972)</w:t>
      </w:r>
      <w:r>
        <w:rPr>
          <w:color w:val="008000"/>
        </w:rPr>
        <w:t>. Because the time elapsed between pulses is proportional to the size of the sperm whale’s nose, it has been theorized</w:t>
      </w:r>
      <w:r>
        <w:rPr>
          <w:color w:val="0000FF"/>
        </w:rPr>
        <w:t>hypothesized</w:t>
      </w:r>
      <w:r>
        <w:rPr>
          <w:color w:val="008000"/>
        </w:rPr>
        <w:t xml:space="preserve"> that the hypertrophy of male sperm whales’ nose</w:t>
      </w:r>
      <w:r>
        <w:rPr>
          <w:color w:val="0000FF"/>
        </w:rPr>
        <w:t>noses</w:t>
      </w:r>
      <w:r>
        <w:rPr>
          <w:color w:val="008000"/>
        </w:rPr>
        <w:t xml:space="preserve"> serves as a means to acoustically exaggerate and advertise their size to females and other males </w:t>
      </w:r>
      <w:r>
        <w:t>(Cranford 1999, Madsen et al. 2002)</w:t>
      </w:r>
      <w:r>
        <w:rPr>
          <w:color w:val="008000"/>
        </w:rPr>
        <w:t xml:space="preserve">. </w:t>
      </w:r>
      <w:r>
        <w:t xml:space="preserve">It has also been suggested that the enlarged nose may give males a competitive advantage by serving as a ‘battering ram’ during fights for access to females </w:t>
      </w:r>
      <w:r>
        <w:rPr>
          <w:u w:val="single"/>
        </w:rPr>
        <w:t>(Clarke &amp; Paliza 1988, Carrier et al. 2002, Panagiotopoulou et al. 2016)</w:t>
      </w:r>
      <w:r>
        <w:t xml:space="preserve">. However, there is scant evidence of fighting between males of reproductive age in regions where they would encounter females </w:t>
      </w:r>
      <w:r>
        <w:rPr>
          <w:u w:val="single"/>
        </w:rPr>
        <w:t>(Whitehead 2003, Gero et al. 2014)</w:t>
      </w:r>
      <w:r>
        <w:t>. Although the reproductive advantages of enlarged sperm whale noses have</w:t>
      </w:r>
      <w:r w:rsidR="001F1000">
        <w:t xml:space="preserve"> </w:t>
      </w:r>
      <w:r>
        <w:t>n</w:t>
      </w:r>
      <w:r w:rsidR="001F1000">
        <w:t>o</w:t>
      </w:r>
      <w:r>
        <w:t xml:space="preserve">t been empirically demonstrated, their extreme sexual dimorphism likely represents a form of sexual selection. Additionally, </w:t>
      </w:r>
      <w:r w:rsidR="001F1000">
        <w:t>MORE</w:t>
      </w:r>
    </w:p>
  </w:comment>
  <w:comment w:id="18" w:author="Christine K" w:date="2025-09-26T12:55:00Z" w:initials="CK">
    <w:p w14:paraId="15BED8A3" w14:textId="77777777" w:rsidR="00B842AE" w:rsidRDefault="00B842AE" w:rsidP="00B842AE">
      <w:pPr>
        <w:pStyle w:val="CommentText"/>
      </w:pPr>
      <w:r>
        <w:rPr>
          <w:rStyle w:val="CommentReference"/>
        </w:rPr>
        <w:annotationRef/>
      </w:r>
      <w:r>
        <w:t>To be added?</w:t>
      </w:r>
    </w:p>
  </w:comment>
  <w:comment w:id="14" w:author="Christine K" w:date="2025-08-09T11:24:00Z" w:initials="CK">
    <w:p w14:paraId="3CEB4305" w14:textId="0FB609D9" w:rsidR="001306CB" w:rsidRDefault="001306CB" w:rsidP="001306CB">
      <w:pPr>
        <w:pStyle w:val="CommentText"/>
      </w:pPr>
      <w:r>
        <w:rPr>
          <w:rStyle w:val="CommentReference"/>
        </w:rPr>
        <w:annotationRef/>
      </w:r>
      <w:r>
        <w:t>To me, this feels like more detail than is needed here, and that this info would be better placed in the methods, if it isn’t there already. But maybe other people would disagree with me</w:t>
      </w:r>
    </w:p>
  </w:comment>
  <w:comment w:id="22" w:author="Hal Whitehead" w:date="2025-07-05T16:10:00Z" w:initials="HW">
    <w:p w14:paraId="13483EAB" w14:textId="56FB9B25" w:rsidR="00EA082D" w:rsidRPr="00EC30B6" w:rsidRDefault="00EA082D" w:rsidP="00EA082D">
      <w:pPr>
        <w:pStyle w:val="CommentText"/>
      </w:pPr>
      <w:r w:rsidRPr="00EC30B6">
        <w:rPr>
          <w:rStyle w:val="CommentReference"/>
        </w:rPr>
        <w:annotationRef/>
      </w:r>
      <w:r w:rsidRPr="00EC30B6">
        <w:t>From whom?</w:t>
      </w:r>
    </w:p>
  </w:comment>
  <w:comment w:id="23" w:author="Christine K" w:date="2025-08-09T11:33:00Z" w:initials="CK">
    <w:p w14:paraId="0E6A026A" w14:textId="77777777" w:rsidR="00C1259C" w:rsidRDefault="00C1259C" w:rsidP="00C1259C">
      <w:pPr>
        <w:pStyle w:val="CommentText"/>
      </w:pPr>
      <w:r>
        <w:rPr>
          <w:rStyle w:val="CommentReference"/>
        </w:rPr>
        <w:annotationRef/>
      </w:r>
      <w:r>
        <w:t>So it isn’t ambiguous whether the acoustic was also just daylight hours</w:t>
      </w:r>
    </w:p>
  </w:comment>
  <w:comment w:id="24" w:author="Christine K" w:date="2025-08-09T11:34:00Z" w:initials="CK">
    <w:p w14:paraId="3B6A0123" w14:textId="77777777" w:rsidR="00C1259C" w:rsidRDefault="00C1259C" w:rsidP="00C1259C">
      <w:pPr>
        <w:pStyle w:val="CommentText"/>
      </w:pPr>
      <w:r>
        <w:rPr>
          <w:rStyle w:val="CommentReference"/>
        </w:rPr>
        <w:annotationRef/>
      </w:r>
      <w:r>
        <w:t>Can you be more specific? E.g. rough typical distance, or use a more specific word?</w:t>
      </w:r>
    </w:p>
  </w:comment>
  <w:comment w:id="25" w:author="Christine K" w:date="2025-08-09T11:35:00Z" w:initials="CK">
    <w:p w14:paraId="120363FB" w14:textId="77777777" w:rsidR="00C1259C" w:rsidRDefault="00C1259C" w:rsidP="00C1259C">
      <w:pPr>
        <w:pStyle w:val="CommentText"/>
      </w:pPr>
      <w:r>
        <w:rPr>
          <w:rStyle w:val="CommentReference"/>
        </w:rPr>
        <w:annotationRef/>
      </w:r>
      <w:r>
        <w:t>Define flight session? Is this a series of shorter flights?</w:t>
      </w:r>
    </w:p>
  </w:comment>
  <w:comment w:id="26" w:author="Christine K" w:date="2025-08-09T11:36:00Z" w:initials="CK">
    <w:p w14:paraId="2D9DD054" w14:textId="06F7EBBE" w:rsidR="00C1259C" w:rsidRDefault="00C1259C" w:rsidP="00C1259C">
      <w:pPr>
        <w:pStyle w:val="CommentText"/>
      </w:pPr>
      <w:r>
        <w:rPr>
          <w:rStyle w:val="CommentReference"/>
        </w:rPr>
        <w:annotationRef/>
      </w:r>
      <w:r>
        <w:t>Unclear what times of day you were avoiding… evening?</w:t>
      </w:r>
    </w:p>
  </w:comment>
  <w:comment w:id="31" w:author="Christine K" w:date="2025-08-09T12:23:00Z" w:initials="CK">
    <w:p w14:paraId="3264B19A" w14:textId="77777777" w:rsidR="00876D20" w:rsidRDefault="00876D20" w:rsidP="00876D20">
      <w:pPr>
        <w:pStyle w:val="CommentText"/>
      </w:pPr>
      <w:r>
        <w:rPr>
          <w:rStyle w:val="CommentReference"/>
        </w:rPr>
        <w:annotationRef/>
      </w:r>
      <w:r>
        <w:t>Remind me, did you have any successful flights? If so, could adjust the wording to be a little gentler</w:t>
      </w:r>
    </w:p>
  </w:comment>
  <w:comment w:id="32" w:author="Ana Eguiguren" w:date="2025-08-27T12:12:00Z" w:initials="AE">
    <w:p w14:paraId="05D6CC43" w14:textId="77777777" w:rsidR="00037DCB" w:rsidRDefault="00037DCB" w:rsidP="00037DCB">
      <w:r>
        <w:rPr>
          <w:rStyle w:val="CommentReference"/>
        </w:rPr>
        <w:annotationRef/>
      </w:r>
      <w:r>
        <w:rPr>
          <w:sz w:val="20"/>
          <w:szCs w:val="20"/>
        </w:rPr>
        <w:t>I had one successful flight :(</w:t>
      </w:r>
    </w:p>
  </w:comment>
  <w:comment w:id="29" w:author="Christine K" w:date="2025-08-09T12:29:00Z" w:initials="CK">
    <w:p w14:paraId="63F5B496" w14:textId="506E4780" w:rsidR="00876D20" w:rsidRDefault="00876D20" w:rsidP="00876D20">
      <w:pPr>
        <w:pStyle w:val="CommentText"/>
      </w:pPr>
      <w:r>
        <w:rPr>
          <w:rStyle w:val="CommentReference"/>
        </w:rPr>
        <w:annotationRef/>
      </w:r>
      <w:r>
        <w:t>Depending where this gets submitted, if length is an issue, I feel like this paragraph could move to supplementary material</w:t>
      </w:r>
    </w:p>
  </w:comment>
  <w:comment w:id="33" w:author="Christine K" w:date="2025-08-09T12:32:00Z" w:initials="CK">
    <w:p w14:paraId="4DDF3EBF" w14:textId="77777777" w:rsidR="00876D20" w:rsidRDefault="00876D20" w:rsidP="00876D20">
      <w:pPr>
        <w:pStyle w:val="CommentText"/>
      </w:pPr>
      <w:r>
        <w:rPr>
          <w:rStyle w:val="CommentReference"/>
        </w:rPr>
        <w:annotationRef/>
      </w:r>
      <w:r>
        <w:t>Should this say scaling factor?</w:t>
      </w:r>
    </w:p>
  </w:comment>
  <w:comment w:id="34" w:author="Ana Eguiguren" w:date="2025-08-27T13:00:00Z" w:initials="AE">
    <w:p w14:paraId="559F9C17" w14:textId="77777777" w:rsidR="00D0654D" w:rsidRDefault="00D0654D" w:rsidP="00D0654D">
      <w:r>
        <w:rPr>
          <w:rStyle w:val="CommentReference"/>
        </w:rPr>
        <w:annotationRef/>
      </w:r>
      <w:r>
        <w:rPr>
          <w:sz w:val="20"/>
          <w:szCs w:val="20"/>
        </w:rPr>
        <w:t>(DG:) Wonder if worth mentioning that the negligible effect of barom pressure is an effect of location (Galapagos enjoy the presence of a high pressure creating stable weather pattern) I believe barom altitude in the Gully early season would be challenging as pressure change so quickly within hours!</w:t>
      </w:r>
    </w:p>
  </w:comment>
  <w:comment w:id="35" w:author="Christine K" w:date="2025-08-09T12:35:00Z" w:initials="CK">
    <w:p w14:paraId="67888BE1" w14:textId="1B6D44BF" w:rsidR="00876D20" w:rsidRDefault="00876D20" w:rsidP="00876D20">
      <w:pPr>
        <w:pStyle w:val="CommentText"/>
      </w:pPr>
      <w:r>
        <w:rPr>
          <w:rStyle w:val="CommentReference"/>
        </w:rPr>
        <w:annotationRef/>
      </w:r>
      <w:r>
        <w:t>Why 0-8? Is this based on anything? A reference you could give?</w:t>
      </w:r>
    </w:p>
  </w:comment>
  <w:comment w:id="36" w:author="Ana Eguiguren" w:date="2025-08-27T13:02:00Z" w:initials="AE">
    <w:p w14:paraId="77DC2DC6" w14:textId="77777777" w:rsidR="00D0654D" w:rsidRDefault="00D0654D" w:rsidP="00D0654D">
      <w:r>
        <w:rPr>
          <w:rStyle w:val="CommentReference"/>
        </w:rPr>
        <w:annotationRef/>
      </w:r>
      <w:r>
        <w:rPr>
          <w:sz w:val="20"/>
          <w:szCs w:val="20"/>
        </w:rPr>
        <w:t>Used flight log data to confirm nadir</w:t>
      </w:r>
    </w:p>
  </w:comment>
  <w:comment w:id="37" w:author="Christine K" w:date="2025-08-09T12:49:00Z" w:initials="CK">
    <w:p w14:paraId="4C30B266" w14:textId="05709579" w:rsidR="00323AC6" w:rsidRDefault="00323AC6" w:rsidP="00323AC6">
      <w:pPr>
        <w:pStyle w:val="CommentText"/>
      </w:pPr>
      <w:r>
        <w:rPr>
          <w:rStyle w:val="CommentReference"/>
        </w:rPr>
        <w:annotationRef/>
      </w:r>
      <w:r>
        <w:t>Did you need to be able to see both flippers or was seeing one good enough? Would be helpful for readers who want to use your method to know</w:t>
      </w:r>
    </w:p>
  </w:comment>
  <w:comment w:id="38" w:author="Hal Whitehead" w:date="2025-07-09T06:21:00Z" w:initials="HW">
    <w:p w14:paraId="64FE5285" w14:textId="5950488A" w:rsidR="003C5F32" w:rsidRPr="00EC30B6" w:rsidRDefault="003C5F32">
      <w:pPr>
        <w:pStyle w:val="CommentText"/>
      </w:pPr>
      <w:r w:rsidRPr="00EC30B6">
        <w:rPr>
          <w:rStyle w:val="CommentReference"/>
        </w:rPr>
        <w:annotationRef/>
      </w:r>
      <w:r w:rsidRPr="00EC30B6">
        <w:t>?</w:t>
      </w:r>
    </w:p>
  </w:comment>
  <w:comment w:id="39" w:author="Christine K" w:date="2025-08-09T12:42:00Z" w:initials="CK">
    <w:p w14:paraId="50F34935" w14:textId="77777777" w:rsidR="00323AC6" w:rsidRDefault="00323AC6" w:rsidP="00323AC6">
      <w:pPr>
        <w:pStyle w:val="CommentText"/>
      </w:pPr>
      <w:r>
        <w:rPr>
          <w:rStyle w:val="CommentReference"/>
        </w:rPr>
        <w:annotationRef/>
      </w:r>
      <w:r>
        <w:t>Maybe helpful to specify</w:t>
      </w:r>
    </w:p>
  </w:comment>
  <w:comment w:id="40" w:author="Christine K" w:date="2025-08-09T12:47:00Z" w:initials="CK">
    <w:p w14:paraId="495CC9C5" w14:textId="77777777" w:rsidR="00323AC6" w:rsidRDefault="00323AC6" w:rsidP="00323AC6">
      <w:pPr>
        <w:pStyle w:val="CommentText"/>
      </w:pPr>
      <w:r>
        <w:rPr>
          <w:rStyle w:val="CommentReference"/>
        </w:rPr>
        <w:annotationRef/>
      </w:r>
      <w:r>
        <w:t>Did these not also impact SnF? If impacted both mention in the second sentence of this paragraph</w:t>
      </w:r>
    </w:p>
  </w:comment>
  <w:comment w:id="41" w:author="Ana Eguiguren" w:date="2025-08-27T12:16:00Z" w:initials="AE">
    <w:p w14:paraId="44ED7E55" w14:textId="77777777" w:rsidR="004B1854" w:rsidRDefault="004B1854" w:rsidP="004B1854">
      <w:r>
        <w:rPr>
          <w:rStyle w:val="CommentReference"/>
        </w:rPr>
        <w:annotationRef/>
      </w:r>
      <w:r>
        <w:rPr>
          <w:sz w:val="20"/>
          <w:szCs w:val="20"/>
        </w:rPr>
        <w:t>Not really! It just happened that when light hit the dorsal fin in different angles, it made it harder to tell where it ends, but when flippers where visible it was a more discrete boundary?</w:t>
      </w:r>
    </w:p>
  </w:comment>
  <w:comment w:id="42" w:author="Christine K" w:date="2025-08-09T12:50:00Z" w:initials="CK">
    <w:p w14:paraId="07DA612A" w14:textId="23B306A3" w:rsidR="00323AC6" w:rsidRDefault="00323AC6" w:rsidP="00323AC6">
      <w:pPr>
        <w:pStyle w:val="CommentText"/>
      </w:pPr>
      <w:r>
        <w:rPr>
          <w:rStyle w:val="CommentReference"/>
        </w:rPr>
        <w:annotationRef/>
      </w:r>
      <w:r>
        <w:t>If the letters labelling the body parts on the figure were bigger that would make it more readable. The little f kind of hides in the whale’s white wake</w:t>
      </w:r>
    </w:p>
  </w:comment>
  <w:comment w:id="44" w:author="Hal Whitehead" w:date="2025-07-09T06:32:00Z" w:initials="HW">
    <w:p w14:paraId="1D91B032" w14:textId="6A7FF9DD" w:rsidR="00DE1874" w:rsidRPr="00EC30B6" w:rsidRDefault="00DE1874" w:rsidP="00DE1874">
      <w:pPr>
        <w:pStyle w:val="CommentText"/>
      </w:pPr>
      <w:r w:rsidRPr="00EC30B6">
        <w:rPr>
          <w:rStyle w:val="CommentReference"/>
        </w:rPr>
        <w:annotationRef/>
      </w:r>
      <w:r w:rsidRPr="00EC30B6">
        <w:t>No numbers on equations from here on.</w:t>
      </w:r>
    </w:p>
  </w:comment>
  <w:comment w:id="45" w:author="Ana Eguiguren" w:date="2025-09-19T16:10:00Z" w:initials="AE">
    <w:p w14:paraId="405796F4" w14:textId="77777777" w:rsidR="00B03D88" w:rsidRDefault="00B03D88" w:rsidP="00B03D88">
      <w:r>
        <w:rPr>
          <w:rStyle w:val="CommentReference"/>
        </w:rPr>
        <w:annotationRef/>
      </w:r>
      <w:r>
        <w:rPr>
          <w:sz w:val="20"/>
          <w:szCs w:val="20"/>
        </w:rPr>
        <w:t>Old version (produced slighlty different values)</w:t>
      </w:r>
    </w:p>
  </w:comment>
  <w:comment w:id="47" w:author="Christine K" w:date="2025-09-26T13:12:00Z" w:initials="CK">
    <w:p w14:paraId="5094F4FF" w14:textId="77777777" w:rsidR="00D60E16" w:rsidRDefault="00D60E16" w:rsidP="00D60E16">
      <w:pPr>
        <w:pStyle w:val="CommentText"/>
      </w:pPr>
      <w:r>
        <w:rPr>
          <w:rStyle w:val="CommentReference"/>
        </w:rPr>
        <w:annotationRef/>
      </w:r>
      <w:r>
        <w:t>Should you say what this stands for?</w:t>
      </w:r>
    </w:p>
  </w:comment>
  <w:comment w:id="48" w:author="Christine K" w:date="2025-09-26T13:16:00Z" w:initials="CK">
    <w:p w14:paraId="33616C6C" w14:textId="77777777" w:rsidR="00D60E16" w:rsidRDefault="00D60E16" w:rsidP="00D60E16">
      <w:pPr>
        <w:pStyle w:val="CommentText"/>
      </w:pPr>
      <w:r>
        <w:rPr>
          <w:rStyle w:val="CommentReference"/>
        </w:rPr>
        <w:annotationRef/>
      </w:r>
      <w:r>
        <w:t>I’m not following why setting mr in this way would have that affect. So maybe rewording is needed above to explain or maybe it would make more sense to someone more comfortable than me at reading these formulas</w:t>
      </w:r>
    </w:p>
  </w:comment>
  <w:comment w:id="49" w:author="Hal Whitehead" w:date="2025-07-09T06:32:00Z" w:initials="HW">
    <w:p w14:paraId="5928CE04" w14:textId="409A5A4D" w:rsidR="00076109" w:rsidRPr="00EC30B6" w:rsidRDefault="00076109" w:rsidP="00076109">
      <w:pPr>
        <w:pStyle w:val="CommentText"/>
      </w:pPr>
      <w:r w:rsidRPr="00EC30B6">
        <w:rPr>
          <w:rStyle w:val="CommentReference"/>
        </w:rPr>
        <w:annotationRef/>
      </w:r>
      <w:r w:rsidRPr="00EC30B6">
        <w:t>No numbers on equations from here on.</w:t>
      </w:r>
    </w:p>
  </w:comment>
  <w:comment w:id="51" w:author="Christine K" w:date="2025-08-09T13:36:00Z" w:initials="CK">
    <w:p w14:paraId="53A1702B" w14:textId="77777777" w:rsidR="00F00280" w:rsidRDefault="00F00280" w:rsidP="00F00280">
      <w:pPr>
        <w:pStyle w:val="CommentText"/>
      </w:pPr>
      <w:r>
        <w:rPr>
          <w:rStyle w:val="CommentReference"/>
        </w:rPr>
        <w:annotationRef/>
      </w:r>
      <w:r>
        <w:t>I revisited Sarano et al 2023 and feel like they omitted the fact that in Gero &amp; Whitehead 2007 one of the possible nursing-peduncle diving associations mentions is the possibility that the nasal bumping stimulates milk letdown, which Sarano et al describe they observed as phase one of nursing ‘Nursing usually started with stimulation from the calves bumping their head on the adult female body in the mammal slit area’… they go on to say ‘no suckling events were observed during these peduncle dives’ but don’t directly say whether nursing would follow peduncle dives or not for mothers (they did mention not seeing nursing in the non-mothers who received peduncle dives)… I have half a mind to write Sarano for clarification, on whether a combined milk letdown/affiliative purpose is consistent with their observations. Thoughts?</w:t>
      </w:r>
    </w:p>
  </w:comment>
  <w:comment w:id="53" w:author="Christine K" w:date="2025-08-09T13:37:00Z" w:initials="CK">
    <w:p w14:paraId="10C73501" w14:textId="77777777" w:rsidR="00F00280" w:rsidRDefault="00F00280" w:rsidP="00F00280">
      <w:pPr>
        <w:pStyle w:val="CommentText"/>
      </w:pPr>
      <w:r>
        <w:rPr>
          <w:rStyle w:val="CommentReference"/>
        </w:rPr>
        <w:annotationRef/>
      </w:r>
      <w:r>
        <w:t>Provide first and last date too?</w:t>
      </w:r>
    </w:p>
  </w:comment>
  <w:comment w:id="54" w:author="Balaena Institute whitehead" w:date="2025-07-30T13:22:00Z" w:initials="Bw">
    <w:p w14:paraId="06946B21" w14:textId="30459DDD" w:rsidR="005E0FA5" w:rsidRDefault="005E0FA5" w:rsidP="005E0FA5">
      <w:pPr>
        <w:pStyle w:val="CommentText"/>
      </w:pPr>
      <w:r>
        <w:rPr>
          <w:rStyle w:val="CommentReference"/>
        </w:rPr>
        <w:annotationRef/>
      </w:r>
      <w:r>
        <w:t>70 m or less (more clear)</w:t>
      </w:r>
    </w:p>
  </w:comment>
  <w:comment w:id="56" w:author="Balaena Institute whitehead" w:date="2025-07-10T10:29:00Z" w:initials="Bw">
    <w:p w14:paraId="3C027D91" w14:textId="6C104CD3" w:rsidR="008A227A" w:rsidRPr="00EC30B6" w:rsidRDefault="008A227A" w:rsidP="008A227A">
      <w:pPr>
        <w:pStyle w:val="CommentText"/>
      </w:pPr>
      <w:r w:rsidRPr="00EC30B6">
        <w:rPr>
          <w:rStyle w:val="CommentReference"/>
        </w:rPr>
        <w:annotationRef/>
      </w:r>
      <w:r w:rsidRPr="00EC30B6">
        <w:t>Changed to grayscale</w:t>
      </w:r>
    </w:p>
  </w:comment>
  <w:comment w:id="57" w:author="Ana Eguiguren" w:date="2025-08-27T12:25:00Z" w:initials="AE">
    <w:p w14:paraId="41267371" w14:textId="77777777" w:rsidR="00AD46A2" w:rsidRDefault="00AD46A2" w:rsidP="00AD46A2">
      <w:r>
        <w:rPr>
          <w:rStyle w:val="CommentReference"/>
        </w:rPr>
        <w:annotationRef/>
      </w:r>
      <w:r>
        <w:rPr>
          <w:sz w:val="20"/>
          <w:szCs w:val="20"/>
        </w:rPr>
        <w:t xml:space="preserve">fix </w:t>
      </w:r>
    </w:p>
  </w:comment>
  <w:comment w:id="61" w:author="Christine K" w:date="2025-08-09T13:59:00Z" w:initials="CK">
    <w:p w14:paraId="7DC51B26" w14:textId="66D7D505" w:rsidR="00B46BCD" w:rsidRDefault="00B46BCD" w:rsidP="00B46BCD">
      <w:pPr>
        <w:pStyle w:val="CommentText"/>
      </w:pPr>
      <w:r>
        <w:rPr>
          <w:rStyle w:val="CommentReference"/>
        </w:rPr>
        <w:annotationRef/>
      </w:r>
      <w:r>
        <w:t>Could you just refer to Table 1 instead?</w:t>
      </w:r>
    </w:p>
  </w:comment>
  <w:comment w:id="62" w:author="Hal Whitehead" w:date="2025-07-07T11:36:00Z" w:initials="HW">
    <w:p w14:paraId="1E88503D" w14:textId="6F6009E4" w:rsidR="007A56AB" w:rsidRPr="00EC30B6" w:rsidRDefault="007A56AB" w:rsidP="007A56AB">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59" w:author="Ana Eguiguren" w:date="2025-07-10T18:13:00Z" w:initials="AE">
    <w:p w14:paraId="108EA9DE" w14:textId="77777777" w:rsidR="00723C89" w:rsidRPr="00EC30B6" w:rsidRDefault="00723C89" w:rsidP="00723C89">
      <w:r w:rsidRPr="00EC30B6">
        <w:rPr>
          <w:rStyle w:val="CommentReference"/>
        </w:rPr>
        <w:annotationRef/>
      </w:r>
      <w:r w:rsidRPr="00EC30B6">
        <w:rPr>
          <w:sz w:val="20"/>
          <w:szCs w:val="20"/>
        </w:rPr>
        <w:t>Added raw measurements to show variability</w:t>
      </w:r>
    </w:p>
  </w:comment>
  <w:comment w:id="63" w:author="Christine K" w:date="2025-08-09T13:08:00Z" w:initials="CK">
    <w:p w14:paraId="36562596" w14:textId="77777777" w:rsidR="003878CE" w:rsidRDefault="003878CE" w:rsidP="003878CE">
      <w:pPr>
        <w:pStyle w:val="CommentText"/>
      </w:pPr>
      <w:r>
        <w:rPr>
          <w:rStyle w:val="CommentReference"/>
        </w:rPr>
        <w:annotationRef/>
      </w:r>
      <w:r>
        <w:t>I think this paragraph would be more suited to the results section</w:t>
      </w:r>
    </w:p>
  </w:comment>
  <w:comment w:id="68" w:author="Christine K" w:date="2025-08-09T14:01:00Z" w:initials="CK">
    <w:p w14:paraId="2B83DC64" w14:textId="77777777" w:rsidR="00B46BCD" w:rsidRDefault="00B46BCD" w:rsidP="00B46BCD">
      <w:pPr>
        <w:pStyle w:val="CommentText"/>
      </w:pPr>
      <w:r>
        <w:rPr>
          <w:rStyle w:val="CommentReference"/>
        </w:rPr>
        <w:annotationRef/>
      </w:r>
      <w:r>
        <w:t>‘In fact’ doesn’t feel like the right transition here</w:t>
      </w:r>
    </w:p>
  </w:comment>
  <w:comment w:id="64" w:author="Ana Eguiguren" w:date="2025-07-09T20:39:00Z" w:initials="AE">
    <w:p w14:paraId="1F9AD214" w14:textId="68B8964F" w:rsidR="00547F4B" w:rsidRPr="00EC30B6" w:rsidRDefault="00547F4B" w:rsidP="00547F4B">
      <w:r w:rsidRPr="00EC30B6">
        <w:rPr>
          <w:rStyle w:val="CommentReference"/>
        </w:rPr>
        <w:annotationRef/>
      </w:r>
      <w:r w:rsidRPr="00EC30B6">
        <w:rPr>
          <w:sz w:val="20"/>
          <w:szCs w:val="20"/>
        </w:rPr>
        <w:t>Would it make sense to have the final version fit using a linear equation, and mention that we tried the logistic bit, but that it made less sense (sending this version to the appendix?)</w:t>
      </w:r>
    </w:p>
  </w:comment>
  <w:comment w:id="65" w:author="Christine K" w:date="2025-08-09T14:03:00Z" w:initials="CK">
    <w:p w14:paraId="3BF1FDEF" w14:textId="77777777" w:rsidR="00B46BCD" w:rsidRDefault="00B46BCD" w:rsidP="00B46BCD">
      <w:pPr>
        <w:pStyle w:val="CommentText"/>
      </w:pPr>
      <w:r>
        <w:rPr>
          <w:rStyle w:val="CommentReference"/>
        </w:rPr>
        <w:annotationRef/>
      </w:r>
      <w:r>
        <w:t>When you use this method in the future, which do you think you would use? If you think you want to suggest that in the future people (including yourself) keep things simple and use a linear model (which seems sensible to me) it would make sense to include that here I think</w:t>
      </w:r>
    </w:p>
  </w:comment>
  <w:comment w:id="66" w:author="Ana Eguiguren" w:date="2025-09-16T21:15:00Z" w:initials="AE">
    <w:p w14:paraId="12CF21BC" w14:textId="77777777" w:rsidR="00B05530" w:rsidRDefault="00B05530" w:rsidP="00B05530">
      <w:r>
        <w:rPr>
          <w:rStyle w:val="CommentReference"/>
        </w:rPr>
        <w:annotationRef/>
      </w:r>
      <w:r>
        <w:rPr>
          <w:sz w:val="20"/>
          <w:szCs w:val="20"/>
        </w:rPr>
        <w:t>I may keep as is for now - I think that might be a good option, but it also makes sense to expect that the nose to-body ratio should eventually hit an asymptote ?</w:t>
      </w:r>
    </w:p>
  </w:comment>
  <w:comment w:id="67" w:author="Christine K" w:date="2025-09-26T13:27:00Z" w:initials="CK">
    <w:p w14:paraId="4D3C51BA" w14:textId="77777777" w:rsidR="00FE429E" w:rsidRDefault="00FE429E" w:rsidP="00FE429E">
      <w:pPr>
        <w:pStyle w:val="CommentText"/>
      </w:pPr>
      <w:r>
        <w:rPr>
          <w:rStyle w:val="CommentReference"/>
        </w:rPr>
        <w:annotationRef/>
      </w:r>
      <w:r>
        <w:t>Does it make sense to expect that though? If after a certain point only their nose grows then this ratio would just grow until they reach their max length (via death or stopping growing). So, I stand by my previous opinion, but am open to being disagreed with</w:t>
      </w:r>
    </w:p>
  </w:comment>
  <w:comment w:id="72" w:author="Christine K" w:date="2025-08-09T14:07:00Z" w:initials="CK">
    <w:p w14:paraId="754A14D2" w14:textId="6F5B4A03" w:rsidR="000023FA" w:rsidRDefault="000023FA" w:rsidP="000023FA">
      <w:pPr>
        <w:pStyle w:val="CommentText"/>
      </w:pPr>
      <w:r>
        <w:rPr>
          <w:rStyle w:val="CommentReference"/>
        </w:rPr>
        <w:annotationRef/>
      </w:r>
      <w:r>
        <w:t>?</w:t>
      </w:r>
    </w:p>
  </w:comment>
  <w:comment w:id="73" w:author="Laura Feyrer" w:date="2025-07-01T10:36:00Z" w:initials="LF">
    <w:p w14:paraId="30F50BA1" w14:textId="2E499ABD" w:rsidR="00583D2A" w:rsidRPr="00EC30B6" w:rsidRDefault="00583D2A" w:rsidP="00583D2A">
      <w:r w:rsidRPr="00EC30B6">
        <w:rPr>
          <w:rStyle w:val="CommentReference"/>
        </w:rPr>
        <w:annotationRef/>
      </w:r>
      <w:r w:rsidRPr="00EC30B6">
        <w:rPr>
          <w:sz w:val="20"/>
          <w:szCs w:val="20"/>
        </w:rPr>
        <w:t>because this has a statistical meaning (r value) but also a param in your study I am unsure what is being discussed here.. given N might also be a bit muddled, maybe change the param to S for snout? :)</w:t>
      </w:r>
    </w:p>
  </w:comment>
  <w:comment w:id="74" w:author="Christine K" w:date="2025-08-09T14:10:00Z" w:initials="CK">
    <w:p w14:paraId="5A3A49C0" w14:textId="77777777" w:rsidR="000023FA" w:rsidRDefault="000023FA" w:rsidP="000023FA">
      <w:pPr>
        <w:pStyle w:val="CommentText"/>
      </w:pPr>
      <w:r>
        <w:rPr>
          <w:rStyle w:val="CommentReference"/>
        </w:rPr>
        <w:annotationRef/>
      </w:r>
      <w:r>
        <w:t>Breaking this sentence up with this definition makes it a bit hard to follow. Could you move your definitions of what is consistently high or low to the methods?</w:t>
      </w:r>
    </w:p>
  </w:comment>
  <w:comment w:id="75" w:author="Christine K" w:date="2025-09-26T13:35:00Z" w:initials="CK">
    <w:p w14:paraId="6AD6A7AB" w14:textId="77777777" w:rsidR="005466B0" w:rsidRDefault="005466B0" w:rsidP="005466B0">
      <w:pPr>
        <w:pStyle w:val="CommentText"/>
      </w:pPr>
      <w:r>
        <w:rPr>
          <w:rStyle w:val="CommentReference"/>
        </w:rPr>
        <w:annotationRef/>
      </w:r>
      <w:r>
        <w:t>Not the maximum female length recorded in your study though based on Figure 5. So maybe you need to explicitly say this is based on ref 41, or what.</w:t>
      </w:r>
    </w:p>
  </w:comment>
  <w:comment w:id="77" w:author="Christine K" w:date="2025-08-09T14:15:00Z" w:initials="CK">
    <w:p w14:paraId="4111D8C9" w14:textId="7E953560" w:rsidR="000023FA" w:rsidRDefault="000023FA" w:rsidP="000023FA">
      <w:pPr>
        <w:pStyle w:val="CommentText"/>
      </w:pPr>
      <w:r>
        <w:rPr>
          <w:rStyle w:val="CommentReference"/>
        </w:rPr>
        <w:annotationRef/>
      </w:r>
      <w:r>
        <w:t>Decades of cultural norm exposure makes it counterintuitive for pink to mean not a girl… maybe better to reverse the colour scale?</w:t>
      </w:r>
    </w:p>
  </w:comment>
  <w:comment w:id="78" w:author="Ana Eguiguren" w:date="2025-08-27T12:30:00Z" w:initials="AE">
    <w:p w14:paraId="310C64BD" w14:textId="77777777" w:rsidR="00AD46A2" w:rsidRDefault="00AD46A2" w:rsidP="00AD46A2">
      <w:r>
        <w:rPr>
          <w:rStyle w:val="CommentReference"/>
        </w:rPr>
        <w:annotationRef/>
      </w:r>
      <w:r>
        <w:rPr>
          <w:sz w:val="20"/>
          <w:szCs w:val="20"/>
        </w:rPr>
        <w:t>I kind of did it on purpose! :)</w:t>
      </w:r>
    </w:p>
    <w:p w14:paraId="3B497E28" w14:textId="77777777" w:rsidR="00AD46A2" w:rsidRDefault="00AD46A2" w:rsidP="00AD46A2"/>
  </w:comment>
  <w:comment w:id="79" w:author="Christine K" w:date="2025-09-26T13:44:00Z" w:initials="CK">
    <w:p w14:paraId="0B7A8E2D" w14:textId="77777777" w:rsidR="004E4A22" w:rsidRDefault="004E4A22" w:rsidP="004E4A22">
      <w:pPr>
        <w:pStyle w:val="CommentText"/>
      </w:pPr>
      <w:r>
        <w:rPr>
          <w:rStyle w:val="CommentReference"/>
        </w:rPr>
        <w:annotationRef/>
      </w:r>
      <w:r>
        <w:t>Ha! Fun. Yeah, interesting philosophical debate then… better to make your figure easy to understand at a glance, or make people’s brains work a little harder to challenge gender norms…</w:t>
      </w:r>
    </w:p>
  </w:comment>
  <w:comment w:id="80" w:author="Hal Whitehead" w:date="2025-08-07T20:42:00Z" w:initials="HW">
    <w:p w14:paraId="26701014" w14:textId="6922E78B" w:rsidR="00571C21" w:rsidRDefault="00571C21">
      <w:pPr>
        <w:pStyle w:val="CommentText"/>
      </w:pPr>
      <w:r>
        <w:rPr>
          <w:rStyle w:val="CommentReference"/>
        </w:rPr>
        <w:annotationRef/>
      </w:r>
      <w:r>
        <w:t>Why bootstrapped?</w:t>
      </w:r>
    </w:p>
  </w:comment>
  <w:comment w:id="81" w:author="Ana Eguiguren" w:date="2025-08-27T12:30:00Z" w:initials="AE">
    <w:p w14:paraId="2EB298CA" w14:textId="77777777" w:rsidR="00AD46A2" w:rsidRDefault="00AD46A2" w:rsidP="00AD46A2">
      <w:r>
        <w:rPr>
          <w:rStyle w:val="CommentReference"/>
        </w:rPr>
        <w:annotationRef/>
      </w:r>
      <w:r>
        <w:rPr>
          <w:sz w:val="20"/>
          <w:szCs w:val="20"/>
        </w:rPr>
        <w:t>Since I used bootsrapping to estimate 95% CI, I thought that it makes sense to have the values also be bootsrapped means?</w:t>
      </w:r>
    </w:p>
  </w:comment>
  <w:comment w:id="82" w:author="Christine K" w:date="2025-08-09T13:59:00Z" w:initials="CK">
    <w:p w14:paraId="57DABE52" w14:textId="32CD56E6" w:rsidR="0020338D" w:rsidRDefault="0020338D" w:rsidP="0020338D">
      <w:pPr>
        <w:pStyle w:val="CommentText"/>
      </w:pPr>
      <w:r>
        <w:rPr>
          <w:rStyle w:val="CommentReference"/>
        </w:rPr>
        <w:annotationRef/>
      </w:r>
      <w:r>
        <w:t>Could you just refer to Table 1 instead?</w:t>
      </w:r>
    </w:p>
  </w:comment>
  <w:comment w:id="83" w:author="Hal Whitehead" w:date="2025-08-07T20:47:00Z" w:initials="HW">
    <w:p w14:paraId="0D693BEA" w14:textId="2483EC52" w:rsidR="00571C21" w:rsidRDefault="00571C21">
      <w:pPr>
        <w:pStyle w:val="CommentText"/>
      </w:pPr>
      <w:r>
        <w:rPr>
          <w:rStyle w:val="CommentReference"/>
        </w:rPr>
        <w:annotationRef/>
      </w:r>
      <w:r>
        <w:t>But it says 3 earlier.</w:t>
      </w:r>
    </w:p>
  </w:comment>
  <w:comment w:id="84" w:author="Ana Eguiguren" w:date="2025-08-27T12:32:00Z" w:initials="AE">
    <w:p w14:paraId="3DA885F7" w14:textId="77777777" w:rsidR="00AD46A2" w:rsidRDefault="00AD46A2" w:rsidP="00AD46A2">
      <w:r>
        <w:rPr>
          <w:rStyle w:val="CommentReference"/>
        </w:rPr>
        <w:annotationRef/>
      </w:r>
      <w:r>
        <w:rPr>
          <w:sz w:val="20"/>
          <w:szCs w:val="20"/>
        </w:rPr>
        <w:t>These are the individuals observed doing peduncle diving, so only 1 of the calves was observed doing this</w:t>
      </w:r>
    </w:p>
  </w:comment>
  <w:comment w:id="85" w:author="Christine K" w:date="2025-09-26T13:50:00Z" w:initials="CK">
    <w:p w14:paraId="4D8C10F6" w14:textId="77777777" w:rsidR="00B904CD" w:rsidRDefault="00B904CD" w:rsidP="00B904CD">
      <w:pPr>
        <w:pStyle w:val="CommentText"/>
      </w:pPr>
      <w:r>
        <w:rPr>
          <w:rStyle w:val="CommentReference"/>
        </w:rPr>
        <w:annotationRef/>
      </w:r>
      <w:r>
        <w:t>But 1+3 is 4?</w:t>
      </w:r>
    </w:p>
  </w:comment>
  <w:comment w:id="86" w:author="Christine K" w:date="2025-09-26T13:53:00Z" w:initials="CK">
    <w:p w14:paraId="35325731" w14:textId="77777777" w:rsidR="00B904CD" w:rsidRDefault="00B904CD" w:rsidP="00B904CD">
      <w:pPr>
        <w:pStyle w:val="CommentText"/>
      </w:pPr>
      <w:r>
        <w:rPr>
          <w:rStyle w:val="CommentReference"/>
        </w:rPr>
        <w:annotationRef/>
      </w:r>
      <w:r>
        <w:t>Now that one of them is 0.38 ‘slightly’ is probably an understatement</w:t>
      </w:r>
    </w:p>
  </w:comment>
  <w:comment w:id="89" w:author="Christine K" w:date="2025-09-26T13:55:00Z" w:initials="CK">
    <w:p w14:paraId="0DB15B66" w14:textId="77777777" w:rsidR="00B904CD" w:rsidRDefault="00B904CD" w:rsidP="00B904CD">
      <w:pPr>
        <w:pStyle w:val="CommentText"/>
      </w:pPr>
      <w:r>
        <w:rPr>
          <w:rStyle w:val="CommentReference"/>
        </w:rPr>
        <w:annotationRef/>
      </w:r>
      <w:r>
        <w:t>You probably want to update ‘point_shape’ on the figure to say ‘sex assignment’ or something?</w:t>
      </w:r>
    </w:p>
  </w:comment>
  <w:comment w:id="90" w:author="Christine K" w:date="2025-08-09T13:59:00Z" w:initials="CK">
    <w:p w14:paraId="63B814F0" w14:textId="7F78D47E" w:rsidR="0020338D" w:rsidRDefault="0020338D" w:rsidP="0020338D">
      <w:pPr>
        <w:pStyle w:val="CommentText"/>
      </w:pPr>
      <w:r>
        <w:rPr>
          <w:rStyle w:val="CommentReference"/>
        </w:rPr>
        <w:annotationRef/>
      </w:r>
      <w:r>
        <w:t>Could you just refer to Table 1 instead?</w:t>
      </w:r>
    </w:p>
  </w:comment>
  <w:comment w:id="91" w:author="Balaena Institute whitehead" w:date="2025-09-25T10:48:00Z" w:initials="Bw">
    <w:p w14:paraId="0E1926C5" w14:textId="77777777" w:rsidR="0056733A" w:rsidRDefault="0056733A" w:rsidP="0056733A">
      <w:pPr>
        <w:pStyle w:val="CommentText"/>
      </w:pPr>
      <w:r>
        <w:rPr>
          <w:rStyle w:val="CommentReference"/>
        </w:rPr>
        <w:annotationRef/>
      </w:r>
      <w:r>
        <w:rPr>
          <w:lang w:val="es-EC"/>
        </w:rPr>
        <w:t xml:space="preserve">CC: </w:t>
      </w:r>
      <w:r>
        <w:t xml:space="preserve">Could you be more specific about what result you are referring to here? </w:t>
      </w:r>
    </w:p>
  </w:comment>
  <w:comment w:id="92" w:author="Balaena Institute whitehead" w:date="2025-09-25T10:50:00Z" w:initials="Bw">
    <w:p w14:paraId="631A642A" w14:textId="77777777" w:rsidR="0056733A" w:rsidRDefault="0056733A" w:rsidP="0056733A">
      <w:pPr>
        <w:pStyle w:val="CommentText"/>
      </w:pPr>
      <w:r>
        <w:rPr>
          <w:rStyle w:val="CommentReference"/>
        </w:rPr>
        <w:annotationRef/>
      </w:r>
      <w:r>
        <w:t>CC: Moving the ‘while’ could switch the focus to your success cases as the main result</w:t>
      </w:r>
    </w:p>
  </w:comment>
  <w:comment w:id="93" w:author="Balaena Institute whitehead" w:date="2025-09-25T10:54:00Z" w:initials="Bw">
    <w:p w14:paraId="2DD75A1F" w14:textId="77777777" w:rsidR="007D5A61" w:rsidRDefault="007D5A61" w:rsidP="007D5A61">
      <w:pPr>
        <w:pStyle w:val="CommentText"/>
      </w:pPr>
      <w:r>
        <w:rPr>
          <w:rStyle w:val="CommentReference"/>
        </w:rPr>
        <w:annotationRef/>
      </w:r>
      <w:r>
        <w:t>CC: Maybe better to start with an overall result like this (‘our measurements are within expected ranges’) before getting into the details of comparing the methods and minute errors. It seems obvious that with a 2% CV the values would fall within expected ranges at a species age/sex class level</w:t>
      </w:r>
    </w:p>
  </w:comment>
  <w:comment w:id="94" w:author="Balaena Institute whitehead" w:date="2025-09-25T10:56:00Z" w:initials="Bw">
    <w:p w14:paraId="6116607B" w14:textId="77777777" w:rsidR="007D5A61" w:rsidRDefault="007D5A61" w:rsidP="007D5A61">
      <w:pPr>
        <w:pStyle w:val="CommentText"/>
      </w:pPr>
      <w:r>
        <w:rPr>
          <w:rStyle w:val="CommentReference"/>
        </w:rPr>
        <w:annotationRef/>
      </w:r>
      <w:r>
        <w:t>CC: I found the phrasing / double negative (low uncertainty) a bit hard to follow</w:t>
      </w:r>
    </w:p>
  </w:comment>
  <w:comment w:id="95" w:author="Balaena Institute whitehead" w:date="2025-09-25T11:17:00Z" w:initials="Bw">
    <w:p w14:paraId="5C944FAD" w14:textId="77777777" w:rsidR="003A7E1D" w:rsidRDefault="003A7E1D" w:rsidP="003A7E1D">
      <w:pPr>
        <w:pStyle w:val="CommentText"/>
      </w:pPr>
      <w:r>
        <w:rPr>
          <w:rStyle w:val="CommentReference"/>
        </w:rPr>
        <w:annotationRef/>
      </w:r>
      <w:r>
        <w:t>CC: Another good ref here might be: Martin, A. R. (1980). An examination of sperm whale age and length data from the 1949–78 Icelandic catch. Report of the International Whaling Commission, 30, 227-231. - I think they talk about size variation within age classes</w:t>
      </w:r>
    </w:p>
  </w:comment>
  <w:comment w:id="96" w:author="Balaena Institute whitehead" w:date="2025-07-30T13:37:00Z" w:initials="Bw">
    <w:p w14:paraId="5C706169" w14:textId="26AC0498" w:rsidR="00B80788" w:rsidRDefault="00B80788" w:rsidP="00B80788">
      <w:pPr>
        <w:pStyle w:val="CommentText"/>
      </w:pPr>
      <w:r>
        <w:rPr>
          <w:rStyle w:val="CommentReference"/>
        </w:rPr>
        <w:annotationRef/>
      </w:r>
      <w:r>
        <w:t>Like ICI people, not super certain but useful enough at pop level</w:t>
      </w:r>
    </w:p>
  </w:comment>
  <w:comment w:id="97" w:author="Christine K" w:date="2025-09-26T14:01:00Z" w:initials="CK">
    <w:p w14:paraId="140C3D12" w14:textId="77777777" w:rsidR="00FA6630" w:rsidRDefault="00FA6630" w:rsidP="00FA6630">
      <w:pPr>
        <w:pStyle w:val="CommentText"/>
      </w:pPr>
      <w:r>
        <w:rPr>
          <w:rStyle w:val="CommentReference"/>
        </w:rPr>
        <w:annotationRef/>
      </w:r>
      <w:r>
        <w:t>Is this what you meant?</w:t>
      </w:r>
    </w:p>
  </w:comment>
  <w:comment w:id="98" w:author="Balaena Institute whitehead" w:date="2025-09-25T11:18:00Z" w:initials="Bw">
    <w:p w14:paraId="29F5CA7A" w14:textId="335A18EC" w:rsidR="003A7E1D" w:rsidRDefault="003A7E1D" w:rsidP="003A7E1D">
      <w:pPr>
        <w:pStyle w:val="CommentText"/>
      </w:pPr>
      <w:r>
        <w:rPr>
          <w:rStyle w:val="CommentReference"/>
        </w:rPr>
        <w:annotationRef/>
      </w:r>
      <w:r>
        <w:t>CC: I feel like you might be able to streamline the repeated themes in this paragraph and the previous one</w:t>
      </w:r>
    </w:p>
  </w:comment>
  <w:comment w:id="99" w:author="Hal Whitehead" w:date="2025-09-27T11:04:00Z" w:initials="HW">
    <w:p w14:paraId="782E5704" w14:textId="6D3BFDC0" w:rsidR="00187FEE" w:rsidRDefault="00187FEE">
      <w:pPr>
        <w:pStyle w:val="CommentText"/>
      </w:pPr>
      <w:r>
        <w:rPr>
          <w:rStyle w:val="CommentReference"/>
        </w:rPr>
        <w:annotationRef/>
      </w:r>
      <w:r>
        <w:t>Is this for sperm whales or Tursiops?  Not clear.</w:t>
      </w:r>
    </w:p>
  </w:comment>
  <w:comment w:id="102" w:author="Balaena Institute whitehead" w:date="2025-09-25T11:21:00Z" w:initials="Bw">
    <w:p w14:paraId="2A35AC57" w14:textId="77777777" w:rsidR="003A7E1D" w:rsidRDefault="003A7E1D" w:rsidP="003A7E1D">
      <w:pPr>
        <w:pStyle w:val="CommentText"/>
      </w:pPr>
      <w:r>
        <w:rPr>
          <w:rStyle w:val="CommentReference"/>
        </w:rPr>
        <w:annotationRef/>
      </w:r>
      <w:r>
        <w:t>Have you already said this elsewhere in the paper? If so, maybe don’t need to repeat it here</w:t>
      </w:r>
    </w:p>
  </w:comment>
  <w:comment w:id="101" w:author="Balaena Institute whitehead" w:date="2025-09-25T11:44:00Z" w:initials="Bw">
    <w:p w14:paraId="266D0362" w14:textId="77777777" w:rsidR="007478E2" w:rsidRDefault="007478E2" w:rsidP="007478E2">
      <w:pPr>
        <w:pStyle w:val="CommentText"/>
      </w:pPr>
      <w:r>
        <w:rPr>
          <w:rStyle w:val="CommentReference"/>
        </w:rPr>
        <w:annotationRef/>
      </w:r>
      <w:r>
        <w:t xml:space="preserve">CC: I think your implication here is that because of these growth spurts these are good places to bin age classes in sperm whales, but I think you could add a sentence to spell that out for your reader. </w:t>
      </w:r>
    </w:p>
  </w:comment>
  <w:comment w:id="103" w:author="Balaena Institute whitehead" w:date="2025-09-25T11:46:00Z" w:initials="Bw">
    <w:p w14:paraId="3901FA41" w14:textId="77777777" w:rsidR="007478E2" w:rsidRDefault="007478E2" w:rsidP="007478E2">
      <w:pPr>
        <w:pStyle w:val="CommentText"/>
      </w:pPr>
      <w:r>
        <w:rPr>
          <w:rStyle w:val="CommentReference"/>
        </w:rPr>
        <w:annotationRef/>
      </w:r>
      <w:r>
        <w:t>CC: Again I would suggest your first sentence start with your main result. Then nuance it after.</w:t>
      </w:r>
    </w:p>
  </w:comment>
  <w:comment w:id="104" w:author="Christine K" w:date="2025-09-26T14:07:00Z" w:initials="CK">
    <w:p w14:paraId="4507D263" w14:textId="77777777" w:rsidR="00357E91" w:rsidRDefault="00357E91" w:rsidP="00357E91">
      <w:pPr>
        <w:pStyle w:val="CommentText"/>
      </w:pPr>
      <w:r>
        <w:rPr>
          <w:rStyle w:val="CommentReference"/>
        </w:rPr>
        <w:annotationRef/>
      </w:r>
      <w:r>
        <w:t>Remove this comma or add one before ‘in immature individuals’</w:t>
      </w:r>
    </w:p>
  </w:comment>
  <w:comment w:id="105" w:author="Ana Eguiguren" w:date="2025-09-25T20:43:00Z" w:initials="AE">
    <w:p w14:paraId="5332094E" w14:textId="0D12C104" w:rsidR="008472E6" w:rsidRDefault="008472E6" w:rsidP="008472E6">
      <w:r>
        <w:rPr>
          <w:rStyle w:val="CommentReference"/>
        </w:rPr>
        <w:annotationRef/>
      </w:r>
      <w:r>
        <w:rPr>
          <w:sz w:val="20"/>
          <w:szCs w:val="20"/>
        </w:rPr>
        <w:t>CC: Could mention that this is what would be expected given their social structure (e.g. males disperse). You get into this a couple paragraphs down, but I think bringing it up a paragraph sooner could address questions that this observation might raise.</w:t>
      </w:r>
    </w:p>
  </w:comment>
  <w:comment w:id="106" w:author="Ana Eguiguren" w:date="2025-09-25T20:43:00Z" w:initials="AE">
    <w:p w14:paraId="01F0E173" w14:textId="5A45B205" w:rsidR="008472E6" w:rsidRDefault="008472E6" w:rsidP="008472E6">
      <w:r>
        <w:rPr>
          <w:rStyle w:val="CommentReference"/>
        </w:rPr>
        <w:annotationRef/>
      </w:r>
      <w:r>
        <w:rPr>
          <w:sz w:val="20"/>
          <w:szCs w:val="20"/>
        </w:rPr>
        <w:t>I was trying to make the point that we can identify the sex of most individuals in that size range (which happen to be female) - does this sound like it?</w:t>
      </w:r>
    </w:p>
  </w:comment>
  <w:comment w:id="107" w:author="Christine K" w:date="2025-09-26T14:09:00Z" w:initials="CK">
    <w:p w14:paraId="379BD7E1" w14:textId="77777777" w:rsidR="00357E91" w:rsidRDefault="00357E91" w:rsidP="00357E91">
      <w:pPr>
        <w:pStyle w:val="CommentText"/>
      </w:pPr>
      <w:r>
        <w:rPr>
          <w:rStyle w:val="CommentReference"/>
        </w:rPr>
        <w:annotationRef/>
      </w:r>
      <w:r>
        <w:t>Sure, I think this works</w:t>
      </w:r>
    </w:p>
  </w:comment>
  <w:comment w:id="108" w:author="Ana Eguiguren" w:date="2025-09-25T20:44:00Z" w:initials="AE">
    <w:p w14:paraId="1C2C1688" w14:textId="2718C65A" w:rsidR="008472E6" w:rsidRDefault="008472E6" w:rsidP="008472E6">
      <w:r>
        <w:rPr>
          <w:rStyle w:val="CommentReference"/>
        </w:rPr>
        <w:annotationRef/>
      </w:r>
      <w:r>
        <w:rPr>
          <w:sz w:val="20"/>
          <w:szCs w:val="20"/>
        </w:rPr>
        <w:t>CC: Also distinguishing them from females? I would think that would be more the main point here?</w:t>
      </w:r>
    </w:p>
  </w:comment>
  <w:comment w:id="109" w:author="Ana Eguiguren" w:date="2025-09-25T20:44:00Z" w:initials="AE">
    <w:p w14:paraId="52CB9321" w14:textId="77777777" w:rsidR="008472E6" w:rsidRDefault="008472E6" w:rsidP="008472E6">
      <w:r>
        <w:rPr>
          <w:rStyle w:val="CommentReference"/>
        </w:rPr>
        <w:annotationRef/>
      </w:r>
      <w:r>
        <w:rPr>
          <w:sz w:val="20"/>
          <w:szCs w:val="20"/>
        </w:rPr>
        <w:t>yes! typo :)</w:t>
      </w:r>
    </w:p>
  </w:comment>
  <w:comment w:id="110" w:author="Balaena Institute whitehead" w:date="2025-07-30T13:43:00Z" w:initials="Bw">
    <w:p w14:paraId="5E55CFD6" w14:textId="3F58E954" w:rsidR="00B80788" w:rsidRDefault="00B80788" w:rsidP="00B80788">
      <w:pPr>
        <w:pStyle w:val="CommentText"/>
      </w:pPr>
      <w:r>
        <w:rPr>
          <w:rStyle w:val="CommentReference"/>
        </w:rPr>
        <w:annotationRef/>
      </w:r>
      <w:r>
        <w:t>Could be sampled -genetic (directed to uncertain ones)</w:t>
      </w:r>
    </w:p>
  </w:comment>
  <w:comment w:id="111" w:author="Balaena Institute whitehead" w:date="2025-07-30T13:44:00Z" w:initials="Bw">
    <w:p w14:paraId="1D1324A7" w14:textId="77777777" w:rsidR="00B80788" w:rsidRDefault="00B80788" w:rsidP="00B80788">
      <w:pPr>
        <w:pStyle w:val="CommentText"/>
      </w:pPr>
      <w:r>
        <w:rPr>
          <w:rStyle w:val="CommentReference"/>
        </w:rPr>
        <w:annotationRef/>
      </w:r>
      <w:r>
        <w:t>Don’t just show means!</w:t>
      </w:r>
    </w:p>
  </w:comment>
  <w:comment w:id="112" w:author="Ana Eguiguren" w:date="2025-07-28T19:37:00Z" w:initials="AE">
    <w:p w14:paraId="0271E154" w14:textId="77777777" w:rsidR="00B80788" w:rsidRDefault="00B80788" w:rsidP="00B80788">
      <w:r>
        <w:rPr>
          <w:rStyle w:val="CommentReference"/>
        </w:rPr>
        <w:annotationRef/>
      </w:r>
      <w:r>
        <w:rPr>
          <w:sz w:val="20"/>
          <w:szCs w:val="20"/>
        </w:rPr>
        <w:t>Could it also mean that the chm value we chose was too early, or that the scarsity of males within that size range made it so that the curve isn't very representative of that age group?</w:t>
      </w:r>
    </w:p>
  </w:comment>
  <w:comment w:id="113" w:author="Hal Whitehead" w:date="2025-08-08T11:35:00Z" w:initials="HW">
    <w:p w14:paraId="77AA236A" w14:textId="5D03709E" w:rsidR="005D09FC" w:rsidRDefault="005D09FC">
      <w:pPr>
        <w:pStyle w:val="CommentText"/>
      </w:pPr>
      <w:r>
        <w:rPr>
          <w:rStyle w:val="CommentReference"/>
        </w:rPr>
        <w:annotationRef/>
      </w:r>
      <w:r>
        <w:rPr>
          <w:rStyle w:val="CommentReference"/>
        </w:rPr>
        <w:t>I don’t think so.  I think the value of chm does not make much difference (you should probably check this), as for a few years after chm male and female curves are necessarily very close.</w:t>
      </w:r>
    </w:p>
  </w:comment>
  <w:comment w:id="114" w:author="Hal Whitehead" w:date="2025-08-08T12:57:00Z" w:initials="HW">
    <w:p w14:paraId="1D24889E" w14:textId="77777777" w:rsidR="00D41EDB" w:rsidRDefault="00D41EDB">
      <w:pPr>
        <w:pStyle w:val="CommentText"/>
      </w:pPr>
      <w:r>
        <w:rPr>
          <w:rStyle w:val="CommentReference"/>
        </w:rPr>
        <w:annotationRef/>
      </w:r>
      <w:r>
        <w:t>See if you like this!!</w:t>
      </w:r>
    </w:p>
    <w:p w14:paraId="2066E32A" w14:textId="6A86767F" w:rsidR="00D41EDB" w:rsidRDefault="00D41EDB">
      <w:pPr>
        <w:pStyle w:val="CommentText"/>
      </w:pPr>
      <w:r>
        <w:t>If you do, check the numbers, especially the 0.87!</w:t>
      </w:r>
    </w:p>
  </w:comment>
  <w:comment w:id="115" w:author="Ana Eguiguren" w:date="2025-09-04T21:00:00Z" w:initials="AE">
    <w:p w14:paraId="673DF71F" w14:textId="77777777" w:rsidR="00686AFF" w:rsidRDefault="00686AFF" w:rsidP="00686AFF">
      <w:r>
        <w:rPr>
          <w:rStyle w:val="CommentReference"/>
        </w:rPr>
        <w:annotationRef/>
      </w:r>
      <w:r>
        <w:rPr>
          <w:sz w:val="20"/>
          <w:szCs w:val="20"/>
        </w:rPr>
        <w:t>I found that individual 11 didn't change much (started at 0.64, but updated to 0.65). Maybe because it had a relatively large nose? Also, these numbers where based on the bootstrapped means so may be a bit different?</w:t>
      </w:r>
    </w:p>
  </w:comment>
  <w:comment w:id="117" w:author="Hal Whitehead" w:date="2025-09-27T11:19:00Z" w:initials="HW">
    <w:p w14:paraId="417769BE" w14:textId="6DD263C2" w:rsidR="00AA4328" w:rsidRDefault="00AA4328">
      <w:pPr>
        <w:pStyle w:val="CommentText"/>
      </w:pPr>
      <w:r>
        <w:rPr>
          <w:rStyle w:val="CommentReference"/>
        </w:rPr>
        <w:annotationRef/>
      </w:r>
      <w:r>
        <w:t>Citation in superscript font</w:t>
      </w:r>
    </w:p>
  </w:comment>
  <w:comment w:id="118" w:author="Ana Eguiguren" w:date="2025-09-25T20:49:00Z" w:initials="AE">
    <w:p w14:paraId="02109BD9" w14:textId="77777777" w:rsidR="001859B4" w:rsidRDefault="001859B4" w:rsidP="001859B4">
      <w:r>
        <w:rPr>
          <w:rStyle w:val="CommentReference"/>
        </w:rPr>
        <w:annotationRef/>
      </w:r>
      <w:r>
        <w:rPr>
          <w:sz w:val="20"/>
          <w:szCs w:val="20"/>
        </w:rPr>
        <w:t>CC: I don’t think this is necessarily a contrast is it? Because the overall growth rate could slow, but if investment shifts to mostly just growing the nose (slowly) you could still see the observed relationship between NR and TL, right?</w:t>
      </w:r>
    </w:p>
  </w:comment>
  <w:comment w:id="119" w:author="Ana Eguiguren" w:date="2025-09-25T20:49:00Z" w:initials="AE">
    <w:p w14:paraId="58D13111" w14:textId="77777777" w:rsidR="001859B4" w:rsidRDefault="001859B4" w:rsidP="001859B4">
      <w:r>
        <w:rPr>
          <w:rStyle w:val="CommentReference"/>
        </w:rPr>
        <w:annotationRef/>
      </w:r>
      <w:r>
        <w:rPr>
          <w:sz w:val="20"/>
          <w:szCs w:val="20"/>
        </w:rPr>
        <w:t>true!</w:t>
      </w:r>
    </w:p>
  </w:comment>
  <w:comment w:id="120" w:author="Hal Whitehead" w:date="2025-09-27T11:23:00Z" w:initials="HW">
    <w:p w14:paraId="70A91282" w14:textId="13266CD2" w:rsidR="00AA4328" w:rsidRDefault="00AA4328">
      <w:pPr>
        <w:pStyle w:val="CommentText"/>
      </w:pPr>
      <w:r>
        <w:rPr>
          <w:rStyle w:val="CommentReference"/>
        </w:rPr>
        <w:annotationRef/>
      </w:r>
      <w:r>
        <w:t xml:space="preserve">I am not sure this quite makes sense.  If length stops increasing, then there is no shift along the x-axis of your diagrams.  I would </w:t>
      </w:r>
      <w:r w:rsidR="009D50AB">
        <w:t>replace the highlighted text with something like “relative to length”’</w:t>
      </w:r>
    </w:p>
  </w:comment>
  <w:comment w:id="121" w:author="Christine K" w:date="2025-09-26T14:18:00Z" w:initials="CK">
    <w:p w14:paraId="051DCD8F" w14:textId="77777777" w:rsidR="00750F33" w:rsidRDefault="00750F33" w:rsidP="00750F33">
      <w:pPr>
        <w:pStyle w:val="CommentText"/>
      </w:pPr>
      <w:r>
        <w:rPr>
          <w:rStyle w:val="CommentReference"/>
        </w:rPr>
        <w:annotationRef/>
      </w:r>
      <w:r>
        <w:t>Add a ref?</w:t>
      </w:r>
    </w:p>
  </w:comment>
  <w:comment w:id="122" w:author="Ana Eguiguren" w:date="2025-09-25T20:49:00Z" w:initials="AE">
    <w:p w14:paraId="423AAEAB" w14:textId="61A07964" w:rsidR="00D07A18" w:rsidRDefault="00D07A18" w:rsidP="00D07A18">
      <w:r>
        <w:rPr>
          <w:rStyle w:val="CommentReference"/>
        </w:rPr>
        <w:annotationRef/>
      </w:r>
      <w:r>
        <w:rPr>
          <w:sz w:val="20"/>
          <w:szCs w:val="20"/>
        </w:rPr>
        <w:t>CC: This wording is a bit unclear to me</w:t>
      </w:r>
    </w:p>
  </w:comment>
  <w:comment w:id="123" w:author="Christine K" w:date="2025-09-26T14:19:00Z" w:initials="CK">
    <w:p w14:paraId="36C2A9B1" w14:textId="77777777" w:rsidR="00750F33" w:rsidRDefault="00750F33" w:rsidP="00750F33">
      <w:pPr>
        <w:pStyle w:val="CommentText"/>
      </w:pPr>
      <w:r>
        <w:rPr>
          <w:rStyle w:val="CommentReference"/>
        </w:rPr>
        <w:annotationRef/>
      </w:r>
      <w:r>
        <w:t>Missing a verb?</w:t>
      </w:r>
    </w:p>
  </w:comment>
  <w:comment w:id="124" w:author="Balaena Institute whitehead" w:date="2025-07-30T13:54:00Z" w:initials="Bw">
    <w:p w14:paraId="65DE1201" w14:textId="0707CF58" w:rsidR="00B80788" w:rsidRDefault="00B80788" w:rsidP="00B80788">
      <w:pPr>
        <w:pStyle w:val="CommentText"/>
      </w:pPr>
      <w:r>
        <w:rPr>
          <w:rStyle w:val="CommentReference"/>
        </w:rPr>
        <w:annotationRef/>
      </w:r>
      <w:r>
        <w:t>Monitor fluctuations in fat in nose?</w:t>
      </w:r>
    </w:p>
  </w:comment>
  <w:comment w:id="125" w:author="Ana Eguiguren" w:date="2025-09-25T20:50:00Z" w:initials="AE">
    <w:p w14:paraId="4B04C5A4" w14:textId="77777777" w:rsidR="00D07A18" w:rsidRDefault="00D07A18" w:rsidP="00D07A18">
      <w:r>
        <w:rPr>
          <w:rStyle w:val="CommentReference"/>
        </w:rPr>
        <w:annotationRef/>
      </w:r>
      <w:r>
        <w:rPr>
          <w:sz w:val="20"/>
          <w:szCs w:val="20"/>
        </w:rPr>
        <w:t>CC: Unless you are intentionally re-spelling out each acronym at the start of each subsection (but I don’t think you need to)</w:t>
      </w:r>
    </w:p>
  </w:comment>
  <w:comment w:id="127" w:author="Christine K" w:date="2025-09-26T14:29:00Z" w:initials="CK">
    <w:p w14:paraId="24BF2ADA" w14:textId="77777777" w:rsidR="00750F33" w:rsidRDefault="00750F33" w:rsidP="00750F33">
      <w:pPr>
        <w:pStyle w:val="CommentText"/>
      </w:pPr>
      <w:r>
        <w:rPr>
          <w:rStyle w:val="CommentReference"/>
        </w:rPr>
        <w:annotationRef/>
      </w:r>
      <w:r>
        <w:t>Word choice seems odd to me. See if you like this reword</w:t>
      </w:r>
    </w:p>
  </w:comment>
  <w:comment w:id="126" w:author="Ana Eguiguren" w:date="2025-09-25T20:34:00Z" w:initials="AE">
    <w:p w14:paraId="69807D91" w14:textId="2252472C" w:rsidR="00EF514B" w:rsidRDefault="00EF514B" w:rsidP="00EF514B">
      <w:r>
        <w:rPr>
          <w:rStyle w:val="CommentReference"/>
        </w:rPr>
        <w:annotationRef/>
      </w:r>
      <w:r>
        <w:rPr>
          <w:sz w:val="20"/>
          <w:szCs w:val="20"/>
        </w:rPr>
        <w:t>This is the missing whale!</w:t>
      </w:r>
    </w:p>
  </w:comment>
  <w:comment w:id="128" w:author="Ana Eguiguren" w:date="2025-09-25T20:50:00Z" w:initials="AE">
    <w:p w14:paraId="1F38E861" w14:textId="77777777" w:rsidR="00E420B9" w:rsidRDefault="00E420B9" w:rsidP="00E420B9">
      <w:r>
        <w:rPr>
          <w:rStyle w:val="CommentReference"/>
        </w:rPr>
        <w:annotationRef/>
      </w:r>
      <w:r>
        <w:rPr>
          <w:sz w:val="20"/>
          <w:szCs w:val="20"/>
        </w:rPr>
        <w:t>CC: 4/7 had high, 2/7 were uncertain - what about the last one?</w:t>
      </w:r>
    </w:p>
    <w:p w14:paraId="65379AD1" w14:textId="77777777" w:rsidR="00E420B9" w:rsidRDefault="00E420B9" w:rsidP="00E420B9">
      <w:r>
        <w:rPr>
          <w:sz w:val="20"/>
          <w:szCs w:val="20"/>
        </w:rPr>
        <w:t>Also, I found the flow a bit disjointed here. Maybe this re-ordering helps?</w:t>
      </w:r>
    </w:p>
  </w:comment>
  <w:comment w:id="129" w:author="Ana Eguiguren" w:date="2025-09-25T20:51:00Z" w:initials="AE">
    <w:p w14:paraId="213B2C01" w14:textId="77777777" w:rsidR="00E420B9" w:rsidRDefault="00E420B9" w:rsidP="00E420B9">
      <w:r>
        <w:rPr>
          <w:rStyle w:val="CommentReference"/>
        </w:rPr>
        <w:annotationRef/>
      </w:r>
      <w:r>
        <w:rPr>
          <w:sz w:val="20"/>
          <w:szCs w:val="20"/>
        </w:rPr>
        <w:t>Missing whale mentioned above! I reorganized this bit a little too!</w:t>
      </w:r>
    </w:p>
    <w:p w14:paraId="7613E14D" w14:textId="77777777" w:rsidR="00E420B9" w:rsidRDefault="00E420B9" w:rsidP="00E420B9"/>
  </w:comment>
  <w:comment w:id="130" w:author="Ana Eguiguren" w:date="2025-09-25T21:26:00Z" w:initials="AE">
    <w:p w14:paraId="0D514784" w14:textId="77777777" w:rsidR="00943EA6" w:rsidRDefault="00943EA6" w:rsidP="00943EA6">
      <w:r>
        <w:rPr>
          <w:rStyle w:val="CommentReference"/>
        </w:rPr>
        <w:annotationRef/>
      </w:r>
      <w:r>
        <w:rPr>
          <w:sz w:val="20"/>
          <w:szCs w:val="20"/>
        </w:rPr>
        <w:t>CC: I keep forgetting that there is a distinction between adult and mature. Probably that’s on me, since I do think you lay it out clearly. But this might be something other readers trip up on too, since the words feel kind of synonymous</w:t>
      </w:r>
    </w:p>
  </w:comment>
  <w:comment w:id="131" w:author="Ana Eguiguren" w:date="2025-09-25T21:27:00Z" w:initials="AE">
    <w:p w14:paraId="0A4304C0" w14:textId="77777777" w:rsidR="00943EA6" w:rsidRDefault="00943EA6" w:rsidP="00943EA6">
      <w:r>
        <w:rPr>
          <w:rStyle w:val="CommentReference"/>
        </w:rPr>
        <w:annotationRef/>
      </w:r>
      <w:r>
        <w:rPr>
          <w:sz w:val="20"/>
          <w:szCs w:val="20"/>
        </w:rPr>
        <w:t>I may leave it in for now just because we defined in the table - but agree that it is not super intuitive</w:t>
      </w:r>
    </w:p>
  </w:comment>
  <w:comment w:id="132" w:author="Ana Eguiguren" w:date="2025-09-25T21:28:00Z" w:initials="AE">
    <w:p w14:paraId="0240CCFB" w14:textId="77777777" w:rsidR="00943EA6" w:rsidRDefault="00943EA6" w:rsidP="00943EA6">
      <w:r>
        <w:rPr>
          <w:rStyle w:val="CommentReference"/>
        </w:rPr>
        <w:annotationRef/>
      </w:r>
      <w:r>
        <w:rPr>
          <w:sz w:val="20"/>
          <w:szCs w:val="20"/>
        </w:rPr>
        <w:t xml:space="preserve">I think we do know Rounder and Canopener were relatively young, but I guess I don’t mention their approximate ages in that paper. So may be best to just leave this out. </w:t>
      </w:r>
    </w:p>
  </w:comment>
  <w:comment w:id="133" w:author="Christine K" w:date="2025-09-26T14:33:00Z" w:initials="CK">
    <w:p w14:paraId="53BF1B14" w14:textId="77777777" w:rsidR="00BB2C97" w:rsidRDefault="00BB2C97" w:rsidP="00BB2C97">
      <w:pPr>
        <w:pStyle w:val="CommentText"/>
      </w:pPr>
      <w:r>
        <w:rPr>
          <w:rStyle w:val="CommentReference"/>
        </w:rPr>
        <w:annotationRef/>
      </w:r>
      <w:r>
        <w:t>Above says 3 + 1?</w:t>
      </w:r>
    </w:p>
  </w:comment>
  <w:comment w:id="135" w:author="Ana Eguiguren" w:date="2025-09-25T21:29:00Z" w:initials="AE">
    <w:p w14:paraId="0F208D5C" w14:textId="16133DC4" w:rsidR="00943EA6" w:rsidRDefault="00943EA6" w:rsidP="00943EA6">
      <w:r>
        <w:rPr>
          <w:rStyle w:val="CommentReference"/>
        </w:rPr>
        <w:annotationRef/>
      </w:r>
      <w:r>
        <w:rPr>
          <w:sz w:val="20"/>
          <w:szCs w:val="20"/>
        </w:rPr>
        <w:t>CC: ‘Applications’ almost feels like a more fitting heading</w:t>
      </w:r>
    </w:p>
  </w:comment>
  <w:comment w:id="136" w:author="Ana Eguiguren" w:date="2025-09-25T21:31:00Z" w:initials="AE">
    <w:p w14:paraId="77C748D2" w14:textId="77777777" w:rsidR="00943EA6" w:rsidRDefault="00943EA6" w:rsidP="00943EA6">
      <w:r>
        <w:rPr>
          <w:rStyle w:val="CommentReference"/>
        </w:rPr>
        <w:annotationRef/>
      </w:r>
      <w:r>
        <w:rPr>
          <w:sz w:val="20"/>
          <w:szCs w:val="20"/>
        </w:rPr>
        <w:t>CC: And which sex provides care - e.g. to immature males contribute</w:t>
      </w:r>
    </w:p>
  </w:comment>
  <w:comment w:id="137" w:author="Ana Eguiguren" w:date="2025-09-25T21:34:00Z" w:initials="AE">
    <w:p w14:paraId="47998AC2" w14:textId="77777777" w:rsidR="00400B43" w:rsidRDefault="00400B43" w:rsidP="00400B43">
      <w:r>
        <w:rPr>
          <w:rStyle w:val="CommentReference"/>
        </w:rPr>
        <w:annotationRef/>
      </w:r>
      <w:r>
        <w:rPr>
          <w:sz w:val="20"/>
          <w:szCs w:val="20"/>
        </w:rPr>
        <w:t>CC: Or also just the total nose size (not it's ratio to body size)</w:t>
      </w:r>
    </w:p>
  </w:comment>
  <w:comment w:id="138" w:author="Ana Eguiguren" w:date="2025-09-25T21:34:00Z" w:initials="AE">
    <w:p w14:paraId="3E634B3B" w14:textId="77777777" w:rsidR="00400B43" w:rsidRDefault="00400B43" w:rsidP="00400B43">
      <w:r>
        <w:rPr>
          <w:rStyle w:val="CommentReference"/>
        </w:rPr>
        <w:annotationRef/>
      </w:r>
      <w:r>
        <w:rPr>
          <w:sz w:val="20"/>
          <w:szCs w:val="20"/>
        </w:rPr>
        <w:t>CC: Would be relevant to mention that knowing sex helps with population models too</w:t>
      </w:r>
    </w:p>
  </w:comment>
  <w:comment w:id="139" w:author="Hal Whitehead" w:date="2025-08-08T14:57:00Z" w:initials="HW">
    <w:p w14:paraId="4D4A5054" w14:textId="5CD0F3CE" w:rsidR="00DA2810" w:rsidRDefault="00DA2810">
      <w:pPr>
        <w:pStyle w:val="CommentText"/>
      </w:pPr>
      <w:r>
        <w:rPr>
          <w:rStyle w:val="CommentReference"/>
        </w:rPr>
        <w:annotationRef/>
      </w:r>
      <w:r>
        <w:t>What about large-scale samples? e.g.  from hunting or commercial harvesting.</w:t>
      </w:r>
    </w:p>
  </w:comment>
  <w:comment w:id="140" w:author="Ana Eguiguren" w:date="2025-09-25T21:37:00Z" w:initials="AE">
    <w:p w14:paraId="4D90024A" w14:textId="77777777" w:rsidR="00400B43" w:rsidRDefault="00400B43" w:rsidP="00400B43">
      <w:r>
        <w:rPr>
          <w:rStyle w:val="CommentReference"/>
        </w:rPr>
        <w:annotationRef/>
      </w:r>
      <w:r>
        <w:rPr>
          <w:sz w:val="20"/>
          <w:szCs w:val="20"/>
        </w:rPr>
        <w:t>CC: This example seems odd to me, since you can’t go back to just after whaling ended to take photogrammetry - if you mean comparing whaling derived estimates to what you can get now, it would be good to male that clear</w:t>
      </w:r>
    </w:p>
  </w:comment>
  <w:comment w:id="141" w:author="Ana Eguiguren" w:date="2025-09-25T21:37:00Z" w:initials="AE">
    <w:p w14:paraId="06FB63BC" w14:textId="77777777" w:rsidR="00400B43" w:rsidRDefault="00400B43" w:rsidP="00400B43">
      <w:r>
        <w:rPr>
          <w:rStyle w:val="CommentReference"/>
        </w:rPr>
        <w:annotationRef/>
      </w:r>
      <w:r>
        <w:rPr>
          <w:sz w:val="20"/>
          <w:szCs w:val="20"/>
        </w:rPr>
        <w:t>CC: Since the first sentence is about sex, it seems like that’s what the examples should be about</w:t>
      </w:r>
    </w:p>
  </w:comment>
  <w:comment w:id="142" w:author="Ana Eguiguren" w:date="2025-09-25T21:41:00Z" w:initials="AE">
    <w:p w14:paraId="1F1233CC" w14:textId="77777777" w:rsidR="00D5751C" w:rsidRDefault="00D5751C" w:rsidP="00D5751C">
      <w:r>
        <w:rPr>
          <w:rStyle w:val="CommentReference"/>
        </w:rPr>
        <w:annotationRef/>
      </w:r>
      <w:r>
        <w:rPr>
          <w:sz w:val="20"/>
          <w:szCs w:val="20"/>
        </w:rPr>
        <w:t>This doesn’t really overcome the limitation of not being able to generalize across regions for all the reasons mentioned about. So, you might want to rephrase this.</w:t>
      </w:r>
    </w:p>
    <w:p w14:paraId="1859D1E8" w14:textId="77777777" w:rsidR="00D5751C" w:rsidRDefault="00D5751C" w:rsidP="00D5751C">
      <w:r>
        <w:rPr>
          <w:sz w:val="20"/>
          <w:szCs w:val="20"/>
        </w:rPr>
        <w:t>I do think you also should mention that having known sex individuals (especially immature males) may help future researchers develop similar models that can better distinguish sex in those mid-sized animals (either here or in the future directions section, or where you talk about the low certainty in some mid-sized animals)</w:t>
      </w:r>
    </w:p>
  </w:comment>
  <w:comment w:id="143" w:author="Ana Eguiguren" w:date="2025-09-25T21:43:00Z" w:initials="AE">
    <w:p w14:paraId="4AE4C3DF" w14:textId="77777777" w:rsidR="00D5751C" w:rsidRDefault="00D5751C" w:rsidP="00D5751C">
      <w:r>
        <w:rPr>
          <w:rStyle w:val="CommentReference"/>
        </w:rPr>
        <w:annotationRef/>
      </w:r>
      <w:r>
        <w:rPr>
          <w:sz w:val="20"/>
          <w:szCs w:val="20"/>
        </w:rPr>
        <w:t>moved it here</w:t>
      </w:r>
    </w:p>
  </w:comment>
  <w:comment w:id="144" w:author="Ana Eguiguren" w:date="2025-09-25T21:40:00Z" w:initials="AE">
    <w:p w14:paraId="510FE1AA" w14:textId="446D1E2B" w:rsidR="00D5751C" w:rsidRDefault="00D5751C" w:rsidP="00D5751C">
      <w:r>
        <w:rPr>
          <w:rStyle w:val="CommentReference"/>
        </w:rPr>
        <w:annotationRef/>
      </w:r>
      <w:r>
        <w:rPr>
          <w:sz w:val="20"/>
          <w:szCs w:val="20"/>
        </w:rPr>
        <w:t>CC: I’m not sure what you mean by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686406A" w15:done="0"/>
  <w15:commentEx w15:paraId="688A1FFA" w15:done="1"/>
  <w15:commentEx w15:paraId="3A42652F" w15:done="1"/>
  <w15:commentEx w15:paraId="6629139C" w15:done="1"/>
  <w15:commentEx w15:paraId="154A468C" w15:done="1"/>
  <w15:commentEx w15:paraId="0B639B3D" w15:paraIdParent="154A468C" w15:done="1"/>
  <w15:commentEx w15:paraId="43C50206" w15:paraIdParent="154A468C" w15:done="1"/>
  <w15:commentEx w15:paraId="42AE8A5C" w15:done="1"/>
  <w15:commentEx w15:paraId="7BA9472D" w15:done="1"/>
  <w15:commentEx w15:paraId="41506B18" w15:done="1"/>
  <w15:commentEx w15:paraId="30FA7CE0" w15:done="1"/>
  <w15:commentEx w15:paraId="581AC800" w15:done="0"/>
  <w15:commentEx w15:paraId="6C4DBBE0" w15:paraIdParent="581AC800" w15:done="0"/>
  <w15:commentEx w15:paraId="5B89AEF1" w15:paraIdParent="581AC800" w15:done="0"/>
  <w15:commentEx w15:paraId="2263BC0B" w15:done="1"/>
  <w15:commentEx w15:paraId="15BED8A3" w15:done="0"/>
  <w15:commentEx w15:paraId="3CEB4305" w15:done="1"/>
  <w15:commentEx w15:paraId="13483EAB" w15:done="1"/>
  <w15:commentEx w15:paraId="0E6A026A" w15:done="1"/>
  <w15:commentEx w15:paraId="3B6A0123" w15:done="1"/>
  <w15:commentEx w15:paraId="120363FB" w15:done="1"/>
  <w15:commentEx w15:paraId="2D9DD054" w15:done="1"/>
  <w15:commentEx w15:paraId="3264B19A" w15:done="1"/>
  <w15:commentEx w15:paraId="05D6CC43" w15:paraIdParent="3264B19A" w15:done="1"/>
  <w15:commentEx w15:paraId="63F5B496" w15:done="1"/>
  <w15:commentEx w15:paraId="4DDF3EBF" w15:done="1"/>
  <w15:commentEx w15:paraId="559F9C17" w15:done="1"/>
  <w15:commentEx w15:paraId="67888BE1" w15:done="1"/>
  <w15:commentEx w15:paraId="77DC2DC6" w15:done="1"/>
  <w15:commentEx w15:paraId="4C30B266" w15:done="1"/>
  <w15:commentEx w15:paraId="64FE5285" w15:done="1"/>
  <w15:commentEx w15:paraId="50F34935" w15:done="1"/>
  <w15:commentEx w15:paraId="495CC9C5" w15:done="1"/>
  <w15:commentEx w15:paraId="44ED7E55" w15:paraIdParent="495CC9C5" w15:done="1"/>
  <w15:commentEx w15:paraId="07DA612A" w15:done="1"/>
  <w15:commentEx w15:paraId="1D91B032" w15:done="1"/>
  <w15:commentEx w15:paraId="405796F4" w15:done="1"/>
  <w15:commentEx w15:paraId="5094F4FF" w15:done="1"/>
  <w15:commentEx w15:paraId="33616C6C" w15:done="1"/>
  <w15:commentEx w15:paraId="5928CE04" w15:done="1"/>
  <w15:commentEx w15:paraId="53A1702B" w15:done="1"/>
  <w15:commentEx w15:paraId="10C73501" w15:done="1"/>
  <w15:commentEx w15:paraId="06946B21" w15:done="1"/>
  <w15:commentEx w15:paraId="3C027D91" w15:done="1"/>
  <w15:commentEx w15:paraId="41267371" w15:done="1"/>
  <w15:commentEx w15:paraId="7DC51B26" w15:done="1"/>
  <w15:commentEx w15:paraId="1E88503D" w15:done="1"/>
  <w15:commentEx w15:paraId="108EA9DE" w15:done="1"/>
  <w15:commentEx w15:paraId="36562596" w15:done="1"/>
  <w15:commentEx w15:paraId="2B83DC64" w15:done="1"/>
  <w15:commentEx w15:paraId="1F9AD214" w15:done="1"/>
  <w15:commentEx w15:paraId="3BF1FDEF" w15:paraIdParent="1F9AD214" w15:done="1"/>
  <w15:commentEx w15:paraId="12CF21BC" w15:paraIdParent="1F9AD214" w15:done="1"/>
  <w15:commentEx w15:paraId="4D3C51BA" w15:paraIdParent="1F9AD214" w15:done="1"/>
  <w15:commentEx w15:paraId="754A14D2" w15:done="1"/>
  <w15:commentEx w15:paraId="30F50BA1" w15:done="1"/>
  <w15:commentEx w15:paraId="5A3A49C0" w15:done="1"/>
  <w15:commentEx w15:paraId="6AD6A7AB" w15:done="1"/>
  <w15:commentEx w15:paraId="4111D8C9" w15:done="1"/>
  <w15:commentEx w15:paraId="3B497E28" w15:paraIdParent="4111D8C9" w15:done="1"/>
  <w15:commentEx w15:paraId="0B7A8E2D" w15:paraIdParent="4111D8C9" w15:done="1"/>
  <w15:commentEx w15:paraId="26701014" w15:done="1"/>
  <w15:commentEx w15:paraId="2EB298CA" w15:paraIdParent="26701014" w15:done="1"/>
  <w15:commentEx w15:paraId="57DABE52" w15:done="1"/>
  <w15:commentEx w15:paraId="0D693BEA" w15:done="1"/>
  <w15:commentEx w15:paraId="3DA885F7" w15:paraIdParent="0D693BEA" w15:done="1"/>
  <w15:commentEx w15:paraId="4D8C10F6" w15:paraIdParent="0D693BEA" w15:done="1"/>
  <w15:commentEx w15:paraId="35325731" w15:done="1"/>
  <w15:commentEx w15:paraId="0DB15B66" w15:done="0"/>
  <w15:commentEx w15:paraId="63B814F0" w15:done="1"/>
  <w15:commentEx w15:paraId="0E1926C5" w15:done="1"/>
  <w15:commentEx w15:paraId="631A642A" w15:done="1"/>
  <w15:commentEx w15:paraId="2DD75A1F" w15:done="1"/>
  <w15:commentEx w15:paraId="6116607B" w15:done="1"/>
  <w15:commentEx w15:paraId="5C944FAD" w15:done="1"/>
  <w15:commentEx w15:paraId="5C706169" w15:done="1"/>
  <w15:commentEx w15:paraId="140C3D12" w15:done="1"/>
  <w15:commentEx w15:paraId="29F5CA7A" w15:done="1"/>
  <w15:commentEx w15:paraId="782E5704" w15:done="1"/>
  <w15:commentEx w15:paraId="2A35AC57" w15:done="1"/>
  <w15:commentEx w15:paraId="266D0362" w15:done="1"/>
  <w15:commentEx w15:paraId="3901FA41" w15:done="1"/>
  <w15:commentEx w15:paraId="4507D263" w15:done="1"/>
  <w15:commentEx w15:paraId="5332094E" w15:done="1"/>
  <w15:commentEx w15:paraId="01F0E173" w15:paraIdParent="5332094E" w15:done="1"/>
  <w15:commentEx w15:paraId="379BD7E1" w15:paraIdParent="5332094E" w15:done="1"/>
  <w15:commentEx w15:paraId="1C2C1688" w15:done="1"/>
  <w15:commentEx w15:paraId="52CB9321" w15:paraIdParent="1C2C1688" w15:done="1"/>
  <w15:commentEx w15:paraId="5E55CFD6" w15:done="1"/>
  <w15:commentEx w15:paraId="1D1324A7" w15:paraIdParent="5E55CFD6" w15:done="1"/>
  <w15:commentEx w15:paraId="0271E154" w15:done="1"/>
  <w15:commentEx w15:paraId="77AA236A" w15:paraIdParent="0271E154" w15:done="1"/>
  <w15:commentEx w15:paraId="2066E32A" w15:done="1"/>
  <w15:commentEx w15:paraId="673DF71F" w15:paraIdParent="2066E32A" w15:done="1"/>
  <w15:commentEx w15:paraId="417769BE" w15:done="0"/>
  <w15:commentEx w15:paraId="02109BD9" w15:done="1"/>
  <w15:commentEx w15:paraId="58D13111" w15:paraIdParent="02109BD9" w15:done="1"/>
  <w15:commentEx w15:paraId="70A91282" w15:done="1"/>
  <w15:commentEx w15:paraId="051DCD8F" w15:done="1"/>
  <w15:commentEx w15:paraId="423AAEAB" w15:done="1"/>
  <w15:commentEx w15:paraId="36C2A9B1" w15:done="1"/>
  <w15:commentEx w15:paraId="65DE1201" w15:done="1"/>
  <w15:commentEx w15:paraId="4B04C5A4" w15:done="1"/>
  <w15:commentEx w15:paraId="24BF2ADA" w15:done="1"/>
  <w15:commentEx w15:paraId="69807D91" w15:done="1"/>
  <w15:commentEx w15:paraId="65379AD1" w15:done="1"/>
  <w15:commentEx w15:paraId="7613E14D" w15:paraIdParent="65379AD1" w15:done="1"/>
  <w15:commentEx w15:paraId="0D514784" w15:done="0"/>
  <w15:commentEx w15:paraId="0A4304C0" w15:paraIdParent="0D514784" w15:done="0"/>
  <w15:commentEx w15:paraId="0240CCFB" w15:done="1"/>
  <w15:commentEx w15:paraId="53BF1B14" w15:done="0"/>
  <w15:commentEx w15:paraId="0F208D5C" w15:done="1"/>
  <w15:commentEx w15:paraId="77C748D2" w15:done="1"/>
  <w15:commentEx w15:paraId="47998AC2" w15:done="1"/>
  <w15:commentEx w15:paraId="3E634B3B" w15:done="1"/>
  <w15:commentEx w15:paraId="4D4A5054" w15:done="1"/>
  <w15:commentEx w15:paraId="4D90024A" w15:done="1"/>
  <w15:commentEx w15:paraId="06FB63BC" w15:done="1"/>
  <w15:commentEx w15:paraId="1859D1E8" w15:done="0"/>
  <w15:commentEx w15:paraId="4AE4C3DF" w15:paraIdParent="1859D1E8" w15:done="0"/>
  <w15:commentEx w15:paraId="510FE1A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B445823" w16cex:dateUtc="2025-09-26T01:04:00Z"/>
  <w16cex:commentExtensible w16cex:durableId="6977843B" w16cex:dateUtc="2025-08-09T17:07:00Z"/>
  <w16cex:commentExtensible w16cex:durableId="397E4B1F" w16cex:dateUtc="2025-08-09T17:16:00Z"/>
  <w16cex:commentExtensible w16cex:durableId="4AD49548" w16cex:dateUtc="2025-08-09T17:21:00Z"/>
  <w16cex:commentExtensible w16cex:durableId="3A226016" w16cex:dateUtc="2025-08-09T17:57:00Z"/>
  <w16cex:commentExtensible w16cex:durableId="066EC70C" w16cex:dateUtc="2025-08-27T14:59:00Z"/>
  <w16cex:commentExtensible w16cex:durableId="2B406737" w16cex:dateUtc="2025-09-26T19:45:00Z"/>
  <w16cex:commentExtensible w16cex:durableId="64EB2525" w16cex:dateUtc="2025-08-09T18:09:00Z"/>
  <w16cex:commentExtensible w16cex:durableId="1FF842F9" w16cex:dateUtc="2025-08-09T18:13:00Z"/>
  <w16cex:commentExtensible w16cex:durableId="478B9D51" w16cex:dateUtc="2025-08-09T18:16:00Z"/>
  <w16cex:commentExtensible w16cex:durableId="23748E9A" w16cex:dateUtc="2025-08-09T18:17:00Z"/>
  <w16cex:commentExtensible w16cex:durableId="554EA364" w16cex:dateUtc="2025-08-09T20:57:00Z"/>
  <w16cex:commentExtensible w16cex:durableId="73E7CF5A" w16cex:dateUtc="2025-09-16T23:20:00Z"/>
  <w16cex:commentExtensible w16cex:durableId="6CAC59BD" w16cex:dateUtc="2025-09-26T19:54:00Z"/>
  <w16cex:commentExtensible w16cex:durableId="7995D275" w16cex:dateUtc="2025-08-01T16:14:00Z"/>
  <w16cex:commentExtensible w16cex:durableId="60922118" w16cex:dateUtc="2025-09-26T19:55:00Z"/>
  <w16cex:commentExtensible w16cex:durableId="624999D5" w16cex:dateUtc="2025-08-09T18:24:00Z"/>
  <w16cex:commentExtensible w16cex:durableId="3B66D103" w16cex:dateUtc="2025-07-05T19:10:00Z"/>
  <w16cex:commentExtensible w16cex:durableId="0F019F2B" w16cex:dateUtc="2025-08-09T18:33:00Z"/>
  <w16cex:commentExtensible w16cex:durableId="5BD7D991" w16cex:dateUtc="2025-08-09T18:34:00Z"/>
  <w16cex:commentExtensible w16cex:durableId="7DA77DAE" w16cex:dateUtc="2025-08-09T18:35:00Z"/>
  <w16cex:commentExtensible w16cex:durableId="5DDBDFB4" w16cex:dateUtc="2025-08-09T18:36:00Z"/>
  <w16cex:commentExtensible w16cex:durableId="49430801" w16cex:dateUtc="2025-08-09T19:23:00Z"/>
  <w16cex:commentExtensible w16cex:durableId="781CC806" w16cex:dateUtc="2025-08-27T15:12:00Z"/>
  <w16cex:commentExtensible w16cex:durableId="3F6CE795" w16cex:dateUtc="2025-08-09T19:29:00Z"/>
  <w16cex:commentExtensible w16cex:durableId="1B8DA515" w16cex:dateUtc="2025-08-09T19:32:00Z"/>
  <w16cex:commentExtensible w16cex:durableId="7D23FA4F" w16cex:dateUtc="2025-08-27T16:00:00Z"/>
  <w16cex:commentExtensible w16cex:durableId="7A2A1DA3" w16cex:dateUtc="2025-08-09T19:35:00Z"/>
  <w16cex:commentExtensible w16cex:durableId="3BF466CE" w16cex:dateUtc="2025-08-27T16:02:00Z"/>
  <w16cex:commentExtensible w16cex:durableId="52797C1A" w16cex:dateUtc="2025-08-09T19:49:00Z"/>
  <w16cex:commentExtensible w16cex:durableId="577319FD" w16cex:dateUtc="2025-07-09T09:21:00Z"/>
  <w16cex:commentExtensible w16cex:durableId="6D6166C3" w16cex:dateUtc="2025-08-09T19:42:00Z"/>
  <w16cex:commentExtensible w16cex:durableId="497E03B7" w16cex:dateUtc="2025-08-09T19:47:00Z"/>
  <w16cex:commentExtensible w16cex:durableId="71E32BA1" w16cex:dateUtc="2025-08-27T15:16:00Z"/>
  <w16cex:commentExtensible w16cex:durableId="5074C89A" w16cex:dateUtc="2025-08-09T19:50:00Z"/>
  <w16cex:commentExtensible w16cex:durableId="5ED7D75B" w16cex:dateUtc="2025-07-09T09:32:00Z"/>
  <w16cex:commentExtensible w16cex:durableId="5EBFBDBF" w16cex:dateUtc="2025-09-19T19:10:00Z"/>
  <w16cex:commentExtensible w16cex:durableId="2D447842" w16cex:dateUtc="2025-09-26T20:12:00Z"/>
  <w16cex:commentExtensible w16cex:durableId="561E5608" w16cex:dateUtc="2025-09-26T20:16:00Z"/>
  <w16cex:commentExtensible w16cex:durableId="716BF3AA" w16cex:dateUtc="2025-07-09T09:32:00Z"/>
  <w16cex:commentExtensible w16cex:durableId="7B23574C" w16cex:dateUtc="2025-08-09T20:36:00Z"/>
  <w16cex:commentExtensible w16cex:durableId="090DE0C8" w16cex:dateUtc="2025-08-09T20:37:00Z"/>
  <w16cex:commentExtensible w16cex:durableId="4D1DD293" w16cex:dateUtc="2025-07-30T16:22:00Z"/>
  <w16cex:commentExtensible w16cex:durableId="323FEA3E" w16cex:dateUtc="2025-07-10T13:29:00Z"/>
  <w16cex:commentExtensible w16cex:durableId="7C6CB82E" w16cex:dateUtc="2025-08-27T15:25:00Z"/>
  <w16cex:commentExtensible w16cex:durableId="25A459D4" w16cex:dateUtc="2025-08-09T20:59:00Z"/>
  <w16cex:commentExtensible w16cex:durableId="6755053A" w16cex:dateUtc="2025-07-07T14:06:00Z"/>
  <w16cex:commentExtensible w16cex:durableId="7DEAA04B" w16cex:dateUtc="2025-07-10T21:13:00Z"/>
  <w16cex:commentExtensible w16cex:durableId="45456DB9" w16cex:dateUtc="2025-08-09T20:08:00Z"/>
  <w16cex:commentExtensible w16cex:durableId="0FC7E773" w16cex:dateUtc="2025-08-09T21:01:00Z"/>
  <w16cex:commentExtensible w16cex:durableId="5207D2B0" w16cex:dateUtc="2025-07-09T23:39:00Z"/>
  <w16cex:commentExtensible w16cex:durableId="7501F379" w16cex:dateUtc="2025-08-09T21:03:00Z"/>
  <w16cex:commentExtensible w16cex:durableId="13E575C7" w16cex:dateUtc="2025-09-17T00:15:00Z"/>
  <w16cex:commentExtensible w16cex:durableId="18217BA2" w16cex:dateUtc="2025-09-26T20:27:00Z"/>
  <w16cex:commentExtensible w16cex:durableId="0AC63820" w16cex:dateUtc="2025-08-09T21:07: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5AF46EC7" w16cex:dateUtc="2025-08-09T21:10:00Z"/>
  <w16cex:commentExtensible w16cex:durableId="7B1DF619" w16cex:dateUtc="2025-09-26T20:35:00Z"/>
  <w16cex:commentExtensible w16cex:durableId="0C2175A4" w16cex:dateUtc="2025-08-09T21:15:00Z"/>
  <w16cex:commentExtensible w16cex:durableId="341D83D5" w16cex:dateUtc="2025-08-27T15:30:00Z"/>
  <w16cex:commentExtensible w16cex:durableId="2FAC2836" w16cex:dateUtc="2025-09-26T20:44:00Z"/>
  <w16cex:commentExtensible w16cex:durableId="1690F81E" w16cex:dateUtc="2025-08-07T23:42:00Z"/>
  <w16cex:commentExtensible w16cex:durableId="2AEC1E0F" w16cex:dateUtc="2025-08-27T15:30:00Z"/>
  <w16cex:commentExtensible w16cex:durableId="407F74C0" w16cex:dateUtc="2025-08-09T20:59:00Z"/>
  <w16cex:commentExtensible w16cex:durableId="587603BF" w16cex:dateUtc="2025-08-07T23:47:00Z"/>
  <w16cex:commentExtensible w16cex:durableId="497B9F46" w16cex:dateUtc="2025-08-27T15:32:00Z"/>
  <w16cex:commentExtensible w16cex:durableId="2DE13EF3" w16cex:dateUtc="2025-09-26T20:50:00Z"/>
  <w16cex:commentExtensible w16cex:durableId="57B30108" w16cex:dateUtc="2025-09-26T20:53:00Z"/>
  <w16cex:commentExtensible w16cex:durableId="5BFAFCB2" w16cex:dateUtc="2025-09-26T20:55:00Z"/>
  <w16cex:commentExtensible w16cex:durableId="6655478D" w16cex:dateUtc="2025-08-09T20:59:00Z"/>
  <w16cex:commentExtensible w16cex:durableId="4188C799" w16cex:dateUtc="2025-09-25T13:48:00Z"/>
  <w16cex:commentExtensible w16cex:durableId="53C82E51" w16cex:dateUtc="2025-09-25T13:50:00Z"/>
  <w16cex:commentExtensible w16cex:durableId="637E541A" w16cex:dateUtc="2025-09-25T13:54:00Z"/>
  <w16cex:commentExtensible w16cex:durableId="5C4E229A" w16cex:dateUtc="2025-09-25T13:56:00Z"/>
  <w16cex:commentExtensible w16cex:durableId="6B61AD45" w16cex:dateUtc="2025-09-25T14:17:00Z"/>
  <w16cex:commentExtensible w16cex:durableId="2FB93B88" w16cex:dateUtc="2025-07-30T16:37:00Z"/>
  <w16cex:commentExtensible w16cex:durableId="6DD2F1EC" w16cex:dateUtc="2025-09-26T21:01:00Z"/>
  <w16cex:commentExtensible w16cex:durableId="5ED6C45D" w16cex:dateUtc="2025-09-25T14:18:00Z"/>
  <w16cex:commentExtensible w16cex:durableId="0BE6B6DC" w16cex:dateUtc="2025-09-27T14:04:00Z"/>
  <w16cex:commentExtensible w16cex:durableId="7B71038B" w16cex:dateUtc="2025-09-25T14:21:00Z"/>
  <w16cex:commentExtensible w16cex:durableId="3AFB6D99" w16cex:dateUtc="2025-09-25T14:44:00Z"/>
  <w16cex:commentExtensible w16cex:durableId="435F5FB4" w16cex:dateUtc="2025-09-25T14:46:00Z"/>
  <w16cex:commentExtensible w16cex:durableId="05999614" w16cex:dateUtc="2025-09-26T21:07:00Z"/>
  <w16cex:commentExtensible w16cex:durableId="0A1AD36C" w16cex:dateUtc="2025-09-25T23:43:00Z"/>
  <w16cex:commentExtensible w16cex:durableId="681A1FDE" w16cex:dateUtc="2025-09-25T23:43:00Z"/>
  <w16cex:commentExtensible w16cex:durableId="2E81EBEF" w16cex:dateUtc="2025-09-26T21:09:00Z"/>
  <w16cex:commentExtensible w16cex:durableId="037A6E77" w16cex:dateUtc="2025-09-25T23:44:00Z"/>
  <w16cex:commentExtensible w16cex:durableId="009DC390" w16cex:dateUtc="2025-09-25T23:44:00Z"/>
  <w16cex:commentExtensible w16cex:durableId="4BA48465" w16cex:dateUtc="2025-07-30T16:43:00Z"/>
  <w16cex:commentExtensible w16cex:durableId="6A869B41" w16cex:dateUtc="2025-07-30T16:44:00Z"/>
  <w16cex:commentExtensible w16cex:durableId="0D878B8E" w16cex:dateUtc="2025-07-28T22:37:00Z"/>
  <w16cex:commentExtensible w16cex:durableId="1224B932" w16cex:dateUtc="2025-08-08T14:35:00Z"/>
  <w16cex:commentExtensible w16cex:durableId="35B67DCE" w16cex:dateUtc="2025-08-08T15:57:00Z"/>
  <w16cex:commentExtensible w16cex:durableId="0AAE4660" w16cex:dateUtc="2025-09-05T00:00:00Z"/>
  <w16cex:commentExtensible w16cex:durableId="37D573D6" w16cex:dateUtc="2025-09-27T14:19:00Z"/>
  <w16cex:commentExtensible w16cex:durableId="79ECD8C0" w16cex:dateUtc="2025-09-25T23:49:00Z"/>
  <w16cex:commentExtensible w16cex:durableId="3E2590AC" w16cex:dateUtc="2025-09-25T23:49:00Z"/>
  <w16cex:commentExtensible w16cex:durableId="0DF6642E" w16cex:dateUtc="2025-09-27T14:23:00Z"/>
  <w16cex:commentExtensible w16cex:durableId="14572E90" w16cex:dateUtc="2025-09-26T21:18:00Z"/>
  <w16cex:commentExtensible w16cex:durableId="34EBD63C" w16cex:dateUtc="2025-09-25T23:49:00Z"/>
  <w16cex:commentExtensible w16cex:durableId="78015381" w16cex:dateUtc="2025-09-26T21:19:00Z"/>
  <w16cex:commentExtensible w16cex:durableId="4756AA69" w16cex:dateUtc="2025-07-30T16:54:00Z"/>
  <w16cex:commentExtensible w16cex:durableId="43FB6607" w16cex:dateUtc="2025-09-25T23:50:00Z"/>
  <w16cex:commentExtensible w16cex:durableId="64B644A6" w16cex:dateUtc="2025-09-26T21:29:00Z"/>
  <w16cex:commentExtensible w16cex:durableId="0786F2A6" w16cex:dateUtc="2025-09-25T23:34:00Z"/>
  <w16cex:commentExtensible w16cex:durableId="20E32ECA" w16cex:dateUtc="2025-09-25T23:50:00Z"/>
  <w16cex:commentExtensible w16cex:durableId="52AA1B19" w16cex:dateUtc="2025-09-25T23:51:00Z"/>
  <w16cex:commentExtensible w16cex:durableId="0864B6A3" w16cex:dateUtc="2025-09-26T00:26:00Z"/>
  <w16cex:commentExtensible w16cex:durableId="3EA083B1" w16cex:dateUtc="2025-09-26T00:27:00Z">
    <w16cex:extLst>
      <w16:ext w16:uri="{CE6994B0-6A32-4C9F-8C6B-6E91EDA988CE}">
        <cr:reactions xmlns:cr="http://schemas.microsoft.com/office/comments/2020/reactions">
          <cr:reaction reactionType="1">
            <cr:reactionInfo dateUtc="2025-09-26T21:30:29Z">
              <cr:user userId="e5cdb86eeba46edf" userProvider="Windows Live" userName="Christine K"/>
            </cr:reactionInfo>
          </cr:reaction>
        </cr:reactions>
      </w16:ext>
    </w16cex:extLst>
  </w16cex:commentExtensible>
  <w16cex:commentExtensible w16cex:durableId="7CA950F1" w16cex:dateUtc="2025-09-26T00:28:00Z"/>
  <w16cex:commentExtensible w16cex:durableId="5E0D08EF" w16cex:dateUtc="2025-09-26T21:33:00Z"/>
  <w16cex:commentExtensible w16cex:durableId="749E7946" w16cex:dateUtc="2025-09-26T00:29:00Z"/>
  <w16cex:commentExtensible w16cex:durableId="2C7A025E" w16cex:dateUtc="2025-09-26T00:31:00Z"/>
  <w16cex:commentExtensible w16cex:durableId="4C414C60" w16cex:dateUtc="2025-09-26T00:34:00Z"/>
  <w16cex:commentExtensible w16cex:durableId="4489164E" w16cex:dateUtc="2025-09-26T00:34:00Z"/>
  <w16cex:commentExtensible w16cex:durableId="49A048FF" w16cex:dateUtc="2025-08-08T17:57:00Z"/>
  <w16cex:commentExtensible w16cex:durableId="7CC172AA" w16cex:dateUtc="2025-09-26T00:37:00Z"/>
  <w16cex:commentExtensible w16cex:durableId="4DBB92C9" w16cex:dateUtc="2025-09-26T00:37:00Z"/>
  <w16cex:commentExtensible w16cex:durableId="003EA8B5" w16cex:dateUtc="2025-09-26T00:41:00Z"/>
  <w16cex:commentExtensible w16cex:durableId="5EBBAA48" w16cex:dateUtc="2025-09-26T00:43:00Z"/>
  <w16cex:commentExtensible w16cex:durableId="6895E136" w16cex:dateUtc="2025-09-26T00: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686406A" w16cid:durableId="2B445823"/>
  <w16cid:commentId w16cid:paraId="688A1FFA" w16cid:durableId="6977843B"/>
  <w16cid:commentId w16cid:paraId="3A42652F" w16cid:durableId="397E4B1F"/>
  <w16cid:commentId w16cid:paraId="6629139C" w16cid:durableId="4AD49548"/>
  <w16cid:commentId w16cid:paraId="154A468C" w16cid:durableId="3A226016"/>
  <w16cid:commentId w16cid:paraId="0B639B3D" w16cid:durableId="066EC70C"/>
  <w16cid:commentId w16cid:paraId="43C50206" w16cid:durableId="2B406737"/>
  <w16cid:commentId w16cid:paraId="42AE8A5C" w16cid:durableId="64EB2525"/>
  <w16cid:commentId w16cid:paraId="7BA9472D" w16cid:durableId="1FF842F9"/>
  <w16cid:commentId w16cid:paraId="41506B18" w16cid:durableId="478B9D51"/>
  <w16cid:commentId w16cid:paraId="30FA7CE0" w16cid:durableId="23748E9A"/>
  <w16cid:commentId w16cid:paraId="581AC800" w16cid:durableId="554EA364"/>
  <w16cid:commentId w16cid:paraId="6C4DBBE0" w16cid:durableId="73E7CF5A"/>
  <w16cid:commentId w16cid:paraId="5B89AEF1" w16cid:durableId="6CAC59BD"/>
  <w16cid:commentId w16cid:paraId="2263BC0B" w16cid:durableId="7995D275"/>
  <w16cid:commentId w16cid:paraId="15BED8A3" w16cid:durableId="60922118"/>
  <w16cid:commentId w16cid:paraId="3CEB4305" w16cid:durableId="624999D5"/>
  <w16cid:commentId w16cid:paraId="13483EAB" w16cid:durableId="3B66D103"/>
  <w16cid:commentId w16cid:paraId="0E6A026A" w16cid:durableId="0F019F2B"/>
  <w16cid:commentId w16cid:paraId="3B6A0123" w16cid:durableId="5BD7D991"/>
  <w16cid:commentId w16cid:paraId="120363FB" w16cid:durableId="7DA77DAE"/>
  <w16cid:commentId w16cid:paraId="2D9DD054" w16cid:durableId="5DDBDFB4"/>
  <w16cid:commentId w16cid:paraId="3264B19A" w16cid:durableId="49430801"/>
  <w16cid:commentId w16cid:paraId="05D6CC43" w16cid:durableId="781CC806"/>
  <w16cid:commentId w16cid:paraId="63F5B496" w16cid:durableId="3F6CE795"/>
  <w16cid:commentId w16cid:paraId="4DDF3EBF" w16cid:durableId="1B8DA515"/>
  <w16cid:commentId w16cid:paraId="559F9C17" w16cid:durableId="7D23FA4F"/>
  <w16cid:commentId w16cid:paraId="67888BE1" w16cid:durableId="7A2A1DA3"/>
  <w16cid:commentId w16cid:paraId="77DC2DC6" w16cid:durableId="3BF466CE"/>
  <w16cid:commentId w16cid:paraId="4C30B266" w16cid:durableId="52797C1A"/>
  <w16cid:commentId w16cid:paraId="64FE5285" w16cid:durableId="577319FD"/>
  <w16cid:commentId w16cid:paraId="50F34935" w16cid:durableId="6D6166C3"/>
  <w16cid:commentId w16cid:paraId="495CC9C5" w16cid:durableId="497E03B7"/>
  <w16cid:commentId w16cid:paraId="44ED7E55" w16cid:durableId="71E32BA1"/>
  <w16cid:commentId w16cid:paraId="07DA612A" w16cid:durableId="5074C89A"/>
  <w16cid:commentId w16cid:paraId="1D91B032" w16cid:durableId="5ED7D75B"/>
  <w16cid:commentId w16cid:paraId="405796F4" w16cid:durableId="5EBFBDBF"/>
  <w16cid:commentId w16cid:paraId="5094F4FF" w16cid:durableId="2D447842"/>
  <w16cid:commentId w16cid:paraId="33616C6C" w16cid:durableId="561E5608"/>
  <w16cid:commentId w16cid:paraId="5928CE04" w16cid:durableId="716BF3AA"/>
  <w16cid:commentId w16cid:paraId="53A1702B" w16cid:durableId="7B23574C"/>
  <w16cid:commentId w16cid:paraId="10C73501" w16cid:durableId="090DE0C8"/>
  <w16cid:commentId w16cid:paraId="06946B21" w16cid:durableId="4D1DD293"/>
  <w16cid:commentId w16cid:paraId="3C027D91" w16cid:durableId="323FEA3E"/>
  <w16cid:commentId w16cid:paraId="41267371" w16cid:durableId="7C6CB82E"/>
  <w16cid:commentId w16cid:paraId="7DC51B26" w16cid:durableId="25A459D4"/>
  <w16cid:commentId w16cid:paraId="1E88503D" w16cid:durableId="6755053A"/>
  <w16cid:commentId w16cid:paraId="108EA9DE" w16cid:durableId="7DEAA04B"/>
  <w16cid:commentId w16cid:paraId="36562596" w16cid:durableId="45456DB9"/>
  <w16cid:commentId w16cid:paraId="2B83DC64" w16cid:durableId="0FC7E773"/>
  <w16cid:commentId w16cid:paraId="1F9AD214" w16cid:durableId="5207D2B0"/>
  <w16cid:commentId w16cid:paraId="3BF1FDEF" w16cid:durableId="7501F379"/>
  <w16cid:commentId w16cid:paraId="12CF21BC" w16cid:durableId="13E575C7"/>
  <w16cid:commentId w16cid:paraId="4D3C51BA" w16cid:durableId="18217BA2"/>
  <w16cid:commentId w16cid:paraId="754A14D2" w16cid:durableId="0AC63820"/>
  <w16cid:commentId w16cid:paraId="30F50BA1" w16cid:durableId="319FE8C4"/>
  <w16cid:commentId w16cid:paraId="5A3A49C0" w16cid:durableId="5AF46EC7"/>
  <w16cid:commentId w16cid:paraId="6AD6A7AB" w16cid:durableId="7B1DF619"/>
  <w16cid:commentId w16cid:paraId="4111D8C9" w16cid:durableId="0C2175A4"/>
  <w16cid:commentId w16cid:paraId="3B497E28" w16cid:durableId="341D83D5"/>
  <w16cid:commentId w16cid:paraId="0B7A8E2D" w16cid:durableId="2FAC2836"/>
  <w16cid:commentId w16cid:paraId="26701014" w16cid:durableId="1690F81E"/>
  <w16cid:commentId w16cid:paraId="2EB298CA" w16cid:durableId="2AEC1E0F"/>
  <w16cid:commentId w16cid:paraId="57DABE52" w16cid:durableId="407F74C0"/>
  <w16cid:commentId w16cid:paraId="0D693BEA" w16cid:durableId="587603BF"/>
  <w16cid:commentId w16cid:paraId="3DA885F7" w16cid:durableId="497B9F46"/>
  <w16cid:commentId w16cid:paraId="4D8C10F6" w16cid:durableId="2DE13EF3"/>
  <w16cid:commentId w16cid:paraId="35325731" w16cid:durableId="57B30108"/>
  <w16cid:commentId w16cid:paraId="0DB15B66" w16cid:durableId="5BFAFCB2"/>
  <w16cid:commentId w16cid:paraId="63B814F0" w16cid:durableId="6655478D"/>
  <w16cid:commentId w16cid:paraId="0E1926C5" w16cid:durableId="4188C799"/>
  <w16cid:commentId w16cid:paraId="631A642A" w16cid:durableId="53C82E51"/>
  <w16cid:commentId w16cid:paraId="2DD75A1F" w16cid:durableId="637E541A"/>
  <w16cid:commentId w16cid:paraId="6116607B" w16cid:durableId="5C4E229A"/>
  <w16cid:commentId w16cid:paraId="5C944FAD" w16cid:durableId="6B61AD45"/>
  <w16cid:commentId w16cid:paraId="5C706169" w16cid:durableId="2FB93B88"/>
  <w16cid:commentId w16cid:paraId="140C3D12" w16cid:durableId="6DD2F1EC"/>
  <w16cid:commentId w16cid:paraId="29F5CA7A" w16cid:durableId="5ED6C45D"/>
  <w16cid:commentId w16cid:paraId="782E5704" w16cid:durableId="0BE6B6DC"/>
  <w16cid:commentId w16cid:paraId="2A35AC57" w16cid:durableId="7B71038B"/>
  <w16cid:commentId w16cid:paraId="266D0362" w16cid:durableId="3AFB6D99"/>
  <w16cid:commentId w16cid:paraId="3901FA41" w16cid:durableId="435F5FB4"/>
  <w16cid:commentId w16cid:paraId="4507D263" w16cid:durableId="05999614"/>
  <w16cid:commentId w16cid:paraId="5332094E" w16cid:durableId="0A1AD36C"/>
  <w16cid:commentId w16cid:paraId="01F0E173" w16cid:durableId="681A1FDE"/>
  <w16cid:commentId w16cid:paraId="379BD7E1" w16cid:durableId="2E81EBEF"/>
  <w16cid:commentId w16cid:paraId="1C2C1688" w16cid:durableId="037A6E77"/>
  <w16cid:commentId w16cid:paraId="52CB9321" w16cid:durableId="009DC390"/>
  <w16cid:commentId w16cid:paraId="5E55CFD6" w16cid:durableId="4BA48465"/>
  <w16cid:commentId w16cid:paraId="1D1324A7" w16cid:durableId="6A869B41"/>
  <w16cid:commentId w16cid:paraId="0271E154" w16cid:durableId="0D878B8E"/>
  <w16cid:commentId w16cid:paraId="77AA236A" w16cid:durableId="1224B932"/>
  <w16cid:commentId w16cid:paraId="2066E32A" w16cid:durableId="35B67DCE"/>
  <w16cid:commentId w16cid:paraId="673DF71F" w16cid:durableId="0AAE4660"/>
  <w16cid:commentId w16cid:paraId="417769BE" w16cid:durableId="37D573D6"/>
  <w16cid:commentId w16cid:paraId="02109BD9" w16cid:durableId="79ECD8C0"/>
  <w16cid:commentId w16cid:paraId="58D13111" w16cid:durableId="3E2590AC"/>
  <w16cid:commentId w16cid:paraId="70A91282" w16cid:durableId="0DF6642E"/>
  <w16cid:commentId w16cid:paraId="051DCD8F" w16cid:durableId="14572E90"/>
  <w16cid:commentId w16cid:paraId="423AAEAB" w16cid:durableId="34EBD63C"/>
  <w16cid:commentId w16cid:paraId="36C2A9B1" w16cid:durableId="78015381"/>
  <w16cid:commentId w16cid:paraId="65DE1201" w16cid:durableId="4756AA69"/>
  <w16cid:commentId w16cid:paraId="4B04C5A4" w16cid:durableId="43FB6607"/>
  <w16cid:commentId w16cid:paraId="24BF2ADA" w16cid:durableId="64B644A6"/>
  <w16cid:commentId w16cid:paraId="69807D91" w16cid:durableId="0786F2A6"/>
  <w16cid:commentId w16cid:paraId="65379AD1" w16cid:durableId="20E32ECA"/>
  <w16cid:commentId w16cid:paraId="7613E14D" w16cid:durableId="52AA1B19"/>
  <w16cid:commentId w16cid:paraId="0D514784" w16cid:durableId="0864B6A3"/>
  <w16cid:commentId w16cid:paraId="0A4304C0" w16cid:durableId="3EA083B1"/>
  <w16cid:commentId w16cid:paraId="0240CCFB" w16cid:durableId="7CA950F1"/>
  <w16cid:commentId w16cid:paraId="53BF1B14" w16cid:durableId="5E0D08EF"/>
  <w16cid:commentId w16cid:paraId="0F208D5C" w16cid:durableId="749E7946"/>
  <w16cid:commentId w16cid:paraId="77C748D2" w16cid:durableId="2C7A025E"/>
  <w16cid:commentId w16cid:paraId="47998AC2" w16cid:durableId="4C414C60"/>
  <w16cid:commentId w16cid:paraId="3E634B3B" w16cid:durableId="4489164E"/>
  <w16cid:commentId w16cid:paraId="4D4A5054" w16cid:durableId="49A048FF"/>
  <w16cid:commentId w16cid:paraId="4D90024A" w16cid:durableId="7CC172AA"/>
  <w16cid:commentId w16cid:paraId="06FB63BC" w16cid:durableId="4DBB92C9"/>
  <w16cid:commentId w16cid:paraId="1859D1E8" w16cid:durableId="003EA8B5"/>
  <w16cid:commentId w16cid:paraId="4AE4C3DF" w16cid:durableId="5EBBAA48"/>
  <w16cid:commentId w16cid:paraId="510FE1AA" w16cid:durableId="6895E1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F28795" w14:textId="77777777" w:rsidR="00A2305B" w:rsidRPr="00EC30B6" w:rsidRDefault="00A2305B">
      <w:pPr>
        <w:spacing w:after="0" w:line="240" w:lineRule="auto"/>
      </w:pPr>
      <w:r w:rsidRPr="00EC30B6">
        <w:separator/>
      </w:r>
    </w:p>
  </w:endnote>
  <w:endnote w:type="continuationSeparator" w:id="0">
    <w:p w14:paraId="53298888" w14:textId="77777777" w:rsidR="00A2305B" w:rsidRPr="00EC30B6" w:rsidRDefault="00A2305B">
      <w:pPr>
        <w:spacing w:after="0" w:line="240" w:lineRule="auto"/>
      </w:pPr>
      <w:r w:rsidRPr="00EC30B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Content>
      <w:p w14:paraId="733CF3B6" w14:textId="77777777" w:rsidR="00180FEE" w:rsidRPr="00EC30B6" w:rsidRDefault="00000000">
        <w:pPr>
          <w:pStyle w:val="Footer"/>
          <w:jc w:val="center"/>
        </w:pPr>
        <w:r w:rsidRPr="00B67D3F">
          <w:fldChar w:fldCharType="begin"/>
        </w:r>
        <w:r w:rsidRPr="00EC30B6">
          <w:instrText xml:space="preserve"> PAGE   \* MERGEFORMAT </w:instrText>
        </w:r>
        <w:r w:rsidRPr="00B67D3F">
          <w:fldChar w:fldCharType="separate"/>
        </w:r>
        <w:r w:rsidRPr="00B67D3F">
          <w:t>2</w:t>
        </w:r>
        <w:r w:rsidRPr="00B67D3F">
          <w:fldChar w:fldCharType="end"/>
        </w:r>
      </w:p>
    </w:sdtContent>
  </w:sdt>
  <w:p w14:paraId="045E92F1" w14:textId="77777777" w:rsidR="00180FEE" w:rsidRPr="00EC30B6"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7CF1BC" w14:textId="77777777" w:rsidR="00A2305B" w:rsidRPr="00EC30B6" w:rsidRDefault="00A2305B">
      <w:pPr>
        <w:spacing w:after="0" w:line="240" w:lineRule="auto"/>
      </w:pPr>
      <w:r w:rsidRPr="00EC30B6">
        <w:separator/>
      </w:r>
    </w:p>
  </w:footnote>
  <w:footnote w:type="continuationSeparator" w:id="0">
    <w:p w14:paraId="2DE6003D" w14:textId="77777777" w:rsidR="00A2305B" w:rsidRPr="00EC30B6" w:rsidRDefault="00A2305B">
      <w:pPr>
        <w:spacing w:after="0" w:line="240" w:lineRule="auto"/>
      </w:pPr>
      <w:r w:rsidRPr="00EC30B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a Eguiguren">
    <w15:presenceInfo w15:providerId="AD" w15:userId="S::an648663@dal.ca::78fc145a-0000-4b05-b4d6-5624936d5ffb"/>
  </w15:person>
  <w15:person w15:author="Christine K">
    <w15:presenceInfo w15:providerId="Windows Live" w15:userId="e5cdb86eeba46edf"/>
  </w15:person>
  <w15:person w15:author="Hal Whitehead">
    <w15:presenceInfo w15:providerId="AD" w15:userId="S::hwhitehe@dal.ca::d9bf6773-906a-4701-9c5f-9758a1d04144"/>
  </w15:person>
  <w15:person w15:author="Balaena Institute whitehead">
    <w15:presenceInfo w15:providerId="Windows Live" w15:userId="3696438d7ec69d58"/>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023FA"/>
    <w:rsid w:val="0001628B"/>
    <w:rsid w:val="00020688"/>
    <w:rsid w:val="00022873"/>
    <w:rsid w:val="00022A5B"/>
    <w:rsid w:val="000255C2"/>
    <w:rsid w:val="000260B4"/>
    <w:rsid w:val="00030960"/>
    <w:rsid w:val="000316F7"/>
    <w:rsid w:val="00037DCB"/>
    <w:rsid w:val="000418E2"/>
    <w:rsid w:val="000512A1"/>
    <w:rsid w:val="000525B4"/>
    <w:rsid w:val="00052A57"/>
    <w:rsid w:val="00052EF9"/>
    <w:rsid w:val="00056D15"/>
    <w:rsid w:val="000631E8"/>
    <w:rsid w:val="0006604D"/>
    <w:rsid w:val="0007359C"/>
    <w:rsid w:val="00076109"/>
    <w:rsid w:val="000763B9"/>
    <w:rsid w:val="000766B8"/>
    <w:rsid w:val="00077A16"/>
    <w:rsid w:val="00084287"/>
    <w:rsid w:val="000851A3"/>
    <w:rsid w:val="000943C9"/>
    <w:rsid w:val="00096326"/>
    <w:rsid w:val="000A251D"/>
    <w:rsid w:val="000A294B"/>
    <w:rsid w:val="000A3F2E"/>
    <w:rsid w:val="000A5484"/>
    <w:rsid w:val="000B0A39"/>
    <w:rsid w:val="000B1C5B"/>
    <w:rsid w:val="000B7221"/>
    <w:rsid w:val="000B7F43"/>
    <w:rsid w:val="000C11CB"/>
    <w:rsid w:val="000C25A4"/>
    <w:rsid w:val="000C305A"/>
    <w:rsid w:val="000C4F74"/>
    <w:rsid w:val="000C6EAF"/>
    <w:rsid w:val="000D08FD"/>
    <w:rsid w:val="000D33A1"/>
    <w:rsid w:val="000D38CB"/>
    <w:rsid w:val="000D7B1C"/>
    <w:rsid w:val="000E144B"/>
    <w:rsid w:val="000E1C7F"/>
    <w:rsid w:val="000F0B15"/>
    <w:rsid w:val="000F552C"/>
    <w:rsid w:val="000F59CE"/>
    <w:rsid w:val="001027DD"/>
    <w:rsid w:val="00102F09"/>
    <w:rsid w:val="001077C3"/>
    <w:rsid w:val="00110949"/>
    <w:rsid w:val="0011182C"/>
    <w:rsid w:val="001129B3"/>
    <w:rsid w:val="00112DDA"/>
    <w:rsid w:val="00114061"/>
    <w:rsid w:val="00116451"/>
    <w:rsid w:val="0012150A"/>
    <w:rsid w:val="0012217A"/>
    <w:rsid w:val="001247C4"/>
    <w:rsid w:val="00124D22"/>
    <w:rsid w:val="001306CB"/>
    <w:rsid w:val="00131CF4"/>
    <w:rsid w:val="001335E8"/>
    <w:rsid w:val="00134443"/>
    <w:rsid w:val="0013582D"/>
    <w:rsid w:val="00135C6F"/>
    <w:rsid w:val="00137A11"/>
    <w:rsid w:val="00137A4D"/>
    <w:rsid w:val="00140AB1"/>
    <w:rsid w:val="00143460"/>
    <w:rsid w:val="00147AE5"/>
    <w:rsid w:val="001555F5"/>
    <w:rsid w:val="001608D0"/>
    <w:rsid w:val="0016136D"/>
    <w:rsid w:val="001625DA"/>
    <w:rsid w:val="00164AF4"/>
    <w:rsid w:val="00167434"/>
    <w:rsid w:val="001679F8"/>
    <w:rsid w:val="00170AE9"/>
    <w:rsid w:val="001763E2"/>
    <w:rsid w:val="00176570"/>
    <w:rsid w:val="001808C5"/>
    <w:rsid w:val="00180FEE"/>
    <w:rsid w:val="001823D3"/>
    <w:rsid w:val="001859B4"/>
    <w:rsid w:val="001874DC"/>
    <w:rsid w:val="00187C9B"/>
    <w:rsid w:val="00187FEE"/>
    <w:rsid w:val="00192CF7"/>
    <w:rsid w:val="001B6492"/>
    <w:rsid w:val="001C1257"/>
    <w:rsid w:val="001C3A91"/>
    <w:rsid w:val="001D5F5A"/>
    <w:rsid w:val="001E0016"/>
    <w:rsid w:val="001E1EC1"/>
    <w:rsid w:val="001E274D"/>
    <w:rsid w:val="001F0774"/>
    <w:rsid w:val="001F0B45"/>
    <w:rsid w:val="001F1000"/>
    <w:rsid w:val="001F3587"/>
    <w:rsid w:val="001F51BD"/>
    <w:rsid w:val="001F5573"/>
    <w:rsid w:val="0020338D"/>
    <w:rsid w:val="0020623C"/>
    <w:rsid w:val="00207D2A"/>
    <w:rsid w:val="002108D2"/>
    <w:rsid w:val="00213E7B"/>
    <w:rsid w:val="00214779"/>
    <w:rsid w:val="00215849"/>
    <w:rsid w:val="002204F7"/>
    <w:rsid w:val="00221ADC"/>
    <w:rsid w:val="00221C23"/>
    <w:rsid w:val="00227C86"/>
    <w:rsid w:val="00230678"/>
    <w:rsid w:val="002309F0"/>
    <w:rsid w:val="00231A3B"/>
    <w:rsid w:val="00232656"/>
    <w:rsid w:val="002412C1"/>
    <w:rsid w:val="00242308"/>
    <w:rsid w:val="002424E0"/>
    <w:rsid w:val="00242E56"/>
    <w:rsid w:val="00254159"/>
    <w:rsid w:val="002543CD"/>
    <w:rsid w:val="00260BC6"/>
    <w:rsid w:val="00261B13"/>
    <w:rsid w:val="00264FEC"/>
    <w:rsid w:val="002667B9"/>
    <w:rsid w:val="00276E74"/>
    <w:rsid w:val="0028222D"/>
    <w:rsid w:val="0028554B"/>
    <w:rsid w:val="002864C3"/>
    <w:rsid w:val="00290DCA"/>
    <w:rsid w:val="00292629"/>
    <w:rsid w:val="0029313B"/>
    <w:rsid w:val="0029552C"/>
    <w:rsid w:val="00296268"/>
    <w:rsid w:val="00296F22"/>
    <w:rsid w:val="002A1690"/>
    <w:rsid w:val="002B3A42"/>
    <w:rsid w:val="002B4674"/>
    <w:rsid w:val="002B4EDE"/>
    <w:rsid w:val="002B568B"/>
    <w:rsid w:val="002D1758"/>
    <w:rsid w:val="002D3224"/>
    <w:rsid w:val="002D582F"/>
    <w:rsid w:val="002E01B8"/>
    <w:rsid w:val="002E2415"/>
    <w:rsid w:val="002E24A4"/>
    <w:rsid w:val="003029CF"/>
    <w:rsid w:val="00306B6A"/>
    <w:rsid w:val="0030793A"/>
    <w:rsid w:val="00313972"/>
    <w:rsid w:val="0031537C"/>
    <w:rsid w:val="003157A0"/>
    <w:rsid w:val="00320370"/>
    <w:rsid w:val="00323AC6"/>
    <w:rsid w:val="00333FBA"/>
    <w:rsid w:val="00336778"/>
    <w:rsid w:val="003373E4"/>
    <w:rsid w:val="0034086F"/>
    <w:rsid w:val="00352471"/>
    <w:rsid w:val="00357E91"/>
    <w:rsid w:val="003603EC"/>
    <w:rsid w:val="0036256D"/>
    <w:rsid w:val="00365062"/>
    <w:rsid w:val="003729E9"/>
    <w:rsid w:val="00372F19"/>
    <w:rsid w:val="00374F7A"/>
    <w:rsid w:val="003752AB"/>
    <w:rsid w:val="00377295"/>
    <w:rsid w:val="0037744B"/>
    <w:rsid w:val="0037798E"/>
    <w:rsid w:val="00385C20"/>
    <w:rsid w:val="00386C66"/>
    <w:rsid w:val="003878CE"/>
    <w:rsid w:val="00387B71"/>
    <w:rsid w:val="003928BE"/>
    <w:rsid w:val="00392B98"/>
    <w:rsid w:val="0039473F"/>
    <w:rsid w:val="003A7E1D"/>
    <w:rsid w:val="003B13C2"/>
    <w:rsid w:val="003B14BE"/>
    <w:rsid w:val="003B4470"/>
    <w:rsid w:val="003B55B4"/>
    <w:rsid w:val="003B5C80"/>
    <w:rsid w:val="003B5E1D"/>
    <w:rsid w:val="003C2CB8"/>
    <w:rsid w:val="003C4617"/>
    <w:rsid w:val="003C5406"/>
    <w:rsid w:val="003C5F32"/>
    <w:rsid w:val="003C7344"/>
    <w:rsid w:val="003D11D0"/>
    <w:rsid w:val="003D72F6"/>
    <w:rsid w:val="003E394A"/>
    <w:rsid w:val="003E4703"/>
    <w:rsid w:val="003E56B7"/>
    <w:rsid w:val="003E5933"/>
    <w:rsid w:val="003E74A1"/>
    <w:rsid w:val="003E7570"/>
    <w:rsid w:val="003F1711"/>
    <w:rsid w:val="003F289E"/>
    <w:rsid w:val="003F397F"/>
    <w:rsid w:val="003F45E5"/>
    <w:rsid w:val="003F5F59"/>
    <w:rsid w:val="003F7975"/>
    <w:rsid w:val="003F7AC1"/>
    <w:rsid w:val="00400B43"/>
    <w:rsid w:val="004075F4"/>
    <w:rsid w:val="004155E6"/>
    <w:rsid w:val="00415908"/>
    <w:rsid w:val="0042191B"/>
    <w:rsid w:val="0042222D"/>
    <w:rsid w:val="0042583D"/>
    <w:rsid w:val="00427786"/>
    <w:rsid w:val="0043369A"/>
    <w:rsid w:val="0043540B"/>
    <w:rsid w:val="00441A85"/>
    <w:rsid w:val="0044357B"/>
    <w:rsid w:val="004447D8"/>
    <w:rsid w:val="00453E9F"/>
    <w:rsid w:val="004547DE"/>
    <w:rsid w:val="00455635"/>
    <w:rsid w:val="00463573"/>
    <w:rsid w:val="00465567"/>
    <w:rsid w:val="00470354"/>
    <w:rsid w:val="00470B35"/>
    <w:rsid w:val="00470F5B"/>
    <w:rsid w:val="00474C79"/>
    <w:rsid w:val="00482938"/>
    <w:rsid w:val="00485CAB"/>
    <w:rsid w:val="004942FF"/>
    <w:rsid w:val="00496E63"/>
    <w:rsid w:val="0049768A"/>
    <w:rsid w:val="004A0225"/>
    <w:rsid w:val="004A6F11"/>
    <w:rsid w:val="004B023A"/>
    <w:rsid w:val="004B1327"/>
    <w:rsid w:val="004B1854"/>
    <w:rsid w:val="004B27FA"/>
    <w:rsid w:val="004B6732"/>
    <w:rsid w:val="004C003F"/>
    <w:rsid w:val="004C0CDA"/>
    <w:rsid w:val="004C42E8"/>
    <w:rsid w:val="004C5026"/>
    <w:rsid w:val="004D1A18"/>
    <w:rsid w:val="004D2806"/>
    <w:rsid w:val="004D5E8A"/>
    <w:rsid w:val="004D5F15"/>
    <w:rsid w:val="004D6EE1"/>
    <w:rsid w:val="004E345A"/>
    <w:rsid w:val="004E400A"/>
    <w:rsid w:val="004E4633"/>
    <w:rsid w:val="004E488D"/>
    <w:rsid w:val="004E4A22"/>
    <w:rsid w:val="004E7554"/>
    <w:rsid w:val="004E7A56"/>
    <w:rsid w:val="004F5686"/>
    <w:rsid w:val="00501329"/>
    <w:rsid w:val="00505535"/>
    <w:rsid w:val="00506E96"/>
    <w:rsid w:val="0050761E"/>
    <w:rsid w:val="005106D6"/>
    <w:rsid w:val="0051214A"/>
    <w:rsid w:val="005155AC"/>
    <w:rsid w:val="00521BC2"/>
    <w:rsid w:val="005306CA"/>
    <w:rsid w:val="005337B0"/>
    <w:rsid w:val="00537252"/>
    <w:rsid w:val="00537453"/>
    <w:rsid w:val="00541397"/>
    <w:rsid w:val="005466B0"/>
    <w:rsid w:val="00547F4B"/>
    <w:rsid w:val="00551A9A"/>
    <w:rsid w:val="00557198"/>
    <w:rsid w:val="005618C0"/>
    <w:rsid w:val="0056470C"/>
    <w:rsid w:val="005648F6"/>
    <w:rsid w:val="00565177"/>
    <w:rsid w:val="0056733A"/>
    <w:rsid w:val="00570B88"/>
    <w:rsid w:val="0057186C"/>
    <w:rsid w:val="00571C21"/>
    <w:rsid w:val="00572935"/>
    <w:rsid w:val="0057381F"/>
    <w:rsid w:val="0057396D"/>
    <w:rsid w:val="00574C21"/>
    <w:rsid w:val="00576FA9"/>
    <w:rsid w:val="0058137C"/>
    <w:rsid w:val="00583D2A"/>
    <w:rsid w:val="00583D6D"/>
    <w:rsid w:val="00584D36"/>
    <w:rsid w:val="00585091"/>
    <w:rsid w:val="005A17C1"/>
    <w:rsid w:val="005A3F96"/>
    <w:rsid w:val="005A41BF"/>
    <w:rsid w:val="005A5585"/>
    <w:rsid w:val="005B2324"/>
    <w:rsid w:val="005B2432"/>
    <w:rsid w:val="005B4DD4"/>
    <w:rsid w:val="005C20EE"/>
    <w:rsid w:val="005C2821"/>
    <w:rsid w:val="005C6869"/>
    <w:rsid w:val="005D09FC"/>
    <w:rsid w:val="005E0FA5"/>
    <w:rsid w:val="005E293F"/>
    <w:rsid w:val="005E30CA"/>
    <w:rsid w:val="005E6435"/>
    <w:rsid w:val="005F05A3"/>
    <w:rsid w:val="005F47AB"/>
    <w:rsid w:val="005F54DA"/>
    <w:rsid w:val="006006CC"/>
    <w:rsid w:val="00601EC3"/>
    <w:rsid w:val="00602E0E"/>
    <w:rsid w:val="00605798"/>
    <w:rsid w:val="00610477"/>
    <w:rsid w:val="00612CFC"/>
    <w:rsid w:val="0061386D"/>
    <w:rsid w:val="0061622F"/>
    <w:rsid w:val="0062416A"/>
    <w:rsid w:val="0063179E"/>
    <w:rsid w:val="00632411"/>
    <w:rsid w:val="00645325"/>
    <w:rsid w:val="0064622C"/>
    <w:rsid w:val="006474CB"/>
    <w:rsid w:val="00650B8C"/>
    <w:rsid w:val="00652313"/>
    <w:rsid w:val="006571AA"/>
    <w:rsid w:val="0066161C"/>
    <w:rsid w:val="00661A64"/>
    <w:rsid w:val="00661C52"/>
    <w:rsid w:val="00677E42"/>
    <w:rsid w:val="00681FD1"/>
    <w:rsid w:val="00682A68"/>
    <w:rsid w:val="00685DD4"/>
    <w:rsid w:val="00685FF8"/>
    <w:rsid w:val="00686AFF"/>
    <w:rsid w:val="00692471"/>
    <w:rsid w:val="0069266A"/>
    <w:rsid w:val="006966A2"/>
    <w:rsid w:val="006A19F4"/>
    <w:rsid w:val="006A6C4E"/>
    <w:rsid w:val="006B0DED"/>
    <w:rsid w:val="006D2292"/>
    <w:rsid w:val="006E66B8"/>
    <w:rsid w:val="006F0DBB"/>
    <w:rsid w:val="006F167E"/>
    <w:rsid w:val="006F1DB2"/>
    <w:rsid w:val="006F3DFC"/>
    <w:rsid w:val="00703637"/>
    <w:rsid w:val="00703C99"/>
    <w:rsid w:val="00703F10"/>
    <w:rsid w:val="00711750"/>
    <w:rsid w:val="00713533"/>
    <w:rsid w:val="00720883"/>
    <w:rsid w:val="00723934"/>
    <w:rsid w:val="00723C89"/>
    <w:rsid w:val="007253FA"/>
    <w:rsid w:val="00727818"/>
    <w:rsid w:val="007322F2"/>
    <w:rsid w:val="007355BC"/>
    <w:rsid w:val="00740C36"/>
    <w:rsid w:val="0074547F"/>
    <w:rsid w:val="007459AF"/>
    <w:rsid w:val="00747359"/>
    <w:rsid w:val="007478E2"/>
    <w:rsid w:val="007479DB"/>
    <w:rsid w:val="00750F33"/>
    <w:rsid w:val="00764DF1"/>
    <w:rsid w:val="00767C89"/>
    <w:rsid w:val="00771631"/>
    <w:rsid w:val="00772A9A"/>
    <w:rsid w:val="007733D3"/>
    <w:rsid w:val="00774426"/>
    <w:rsid w:val="00774DA4"/>
    <w:rsid w:val="00775D07"/>
    <w:rsid w:val="0078390E"/>
    <w:rsid w:val="00793DF2"/>
    <w:rsid w:val="007A47F0"/>
    <w:rsid w:val="007A56AB"/>
    <w:rsid w:val="007A578F"/>
    <w:rsid w:val="007B1F0C"/>
    <w:rsid w:val="007C7341"/>
    <w:rsid w:val="007D5A61"/>
    <w:rsid w:val="007E56C5"/>
    <w:rsid w:val="007E7162"/>
    <w:rsid w:val="007E78EC"/>
    <w:rsid w:val="007F2DC8"/>
    <w:rsid w:val="007F37D4"/>
    <w:rsid w:val="007F65B4"/>
    <w:rsid w:val="007F6602"/>
    <w:rsid w:val="00800531"/>
    <w:rsid w:val="00805339"/>
    <w:rsid w:val="00805A64"/>
    <w:rsid w:val="00820837"/>
    <w:rsid w:val="00826C97"/>
    <w:rsid w:val="008272F0"/>
    <w:rsid w:val="008308D9"/>
    <w:rsid w:val="00841C1E"/>
    <w:rsid w:val="00842319"/>
    <w:rsid w:val="00845EBD"/>
    <w:rsid w:val="00846C8C"/>
    <w:rsid w:val="00847238"/>
    <w:rsid w:val="008472E6"/>
    <w:rsid w:val="0084730E"/>
    <w:rsid w:val="00855069"/>
    <w:rsid w:val="0085518B"/>
    <w:rsid w:val="0085528C"/>
    <w:rsid w:val="0085542A"/>
    <w:rsid w:val="00855C54"/>
    <w:rsid w:val="008604CB"/>
    <w:rsid w:val="00862972"/>
    <w:rsid w:val="008638D9"/>
    <w:rsid w:val="008655A9"/>
    <w:rsid w:val="00866EC2"/>
    <w:rsid w:val="008711DA"/>
    <w:rsid w:val="00872BDA"/>
    <w:rsid w:val="008732DD"/>
    <w:rsid w:val="008739FC"/>
    <w:rsid w:val="008769FC"/>
    <w:rsid w:val="00876D20"/>
    <w:rsid w:val="008858AE"/>
    <w:rsid w:val="008913EB"/>
    <w:rsid w:val="00891FB2"/>
    <w:rsid w:val="0089671E"/>
    <w:rsid w:val="0089766F"/>
    <w:rsid w:val="00897888"/>
    <w:rsid w:val="008A0766"/>
    <w:rsid w:val="008A227A"/>
    <w:rsid w:val="008A2CD2"/>
    <w:rsid w:val="008B3350"/>
    <w:rsid w:val="008B3E61"/>
    <w:rsid w:val="008B759F"/>
    <w:rsid w:val="008D4FC3"/>
    <w:rsid w:val="008D5E0A"/>
    <w:rsid w:val="008D7EA5"/>
    <w:rsid w:val="008E3BC8"/>
    <w:rsid w:val="008E40F2"/>
    <w:rsid w:val="008E7641"/>
    <w:rsid w:val="008F22F1"/>
    <w:rsid w:val="008F2C05"/>
    <w:rsid w:val="00900FF2"/>
    <w:rsid w:val="00905D34"/>
    <w:rsid w:val="00906B25"/>
    <w:rsid w:val="00906FF5"/>
    <w:rsid w:val="00912737"/>
    <w:rsid w:val="00922BBE"/>
    <w:rsid w:val="00932132"/>
    <w:rsid w:val="00934943"/>
    <w:rsid w:val="009400EC"/>
    <w:rsid w:val="00941758"/>
    <w:rsid w:val="009427D9"/>
    <w:rsid w:val="00943EA6"/>
    <w:rsid w:val="009443CD"/>
    <w:rsid w:val="00950697"/>
    <w:rsid w:val="00954C3C"/>
    <w:rsid w:val="00956D56"/>
    <w:rsid w:val="0096116A"/>
    <w:rsid w:val="0097153F"/>
    <w:rsid w:val="00977389"/>
    <w:rsid w:val="00980797"/>
    <w:rsid w:val="00981D8B"/>
    <w:rsid w:val="0098351E"/>
    <w:rsid w:val="009874F7"/>
    <w:rsid w:val="009875D9"/>
    <w:rsid w:val="009924D2"/>
    <w:rsid w:val="00993267"/>
    <w:rsid w:val="009A0C70"/>
    <w:rsid w:val="009A468F"/>
    <w:rsid w:val="009B09D1"/>
    <w:rsid w:val="009B0F29"/>
    <w:rsid w:val="009B1214"/>
    <w:rsid w:val="009B17FC"/>
    <w:rsid w:val="009B220A"/>
    <w:rsid w:val="009B5FE3"/>
    <w:rsid w:val="009B642D"/>
    <w:rsid w:val="009B793A"/>
    <w:rsid w:val="009C1D69"/>
    <w:rsid w:val="009C20E8"/>
    <w:rsid w:val="009D14C3"/>
    <w:rsid w:val="009D3778"/>
    <w:rsid w:val="009D4CF0"/>
    <w:rsid w:val="009D50AB"/>
    <w:rsid w:val="009E0634"/>
    <w:rsid w:val="009E2E5B"/>
    <w:rsid w:val="009E36CF"/>
    <w:rsid w:val="009E47FF"/>
    <w:rsid w:val="009E6BAA"/>
    <w:rsid w:val="009E712A"/>
    <w:rsid w:val="009E7E1D"/>
    <w:rsid w:val="009F202F"/>
    <w:rsid w:val="009F2CB6"/>
    <w:rsid w:val="00A02689"/>
    <w:rsid w:val="00A0282C"/>
    <w:rsid w:val="00A06CD9"/>
    <w:rsid w:val="00A0798E"/>
    <w:rsid w:val="00A10676"/>
    <w:rsid w:val="00A109BD"/>
    <w:rsid w:val="00A11D3F"/>
    <w:rsid w:val="00A162A5"/>
    <w:rsid w:val="00A17E91"/>
    <w:rsid w:val="00A2305B"/>
    <w:rsid w:val="00A314F0"/>
    <w:rsid w:val="00A35428"/>
    <w:rsid w:val="00A36D9A"/>
    <w:rsid w:val="00A40687"/>
    <w:rsid w:val="00A446F9"/>
    <w:rsid w:val="00A4719F"/>
    <w:rsid w:val="00A47453"/>
    <w:rsid w:val="00A47743"/>
    <w:rsid w:val="00A506F6"/>
    <w:rsid w:val="00A50E6F"/>
    <w:rsid w:val="00A53800"/>
    <w:rsid w:val="00A56BF0"/>
    <w:rsid w:val="00A64159"/>
    <w:rsid w:val="00A65828"/>
    <w:rsid w:val="00A70171"/>
    <w:rsid w:val="00A74405"/>
    <w:rsid w:val="00A81206"/>
    <w:rsid w:val="00A87599"/>
    <w:rsid w:val="00A937F0"/>
    <w:rsid w:val="00A940E9"/>
    <w:rsid w:val="00A94B7D"/>
    <w:rsid w:val="00A9605A"/>
    <w:rsid w:val="00AA1D4F"/>
    <w:rsid w:val="00AA392C"/>
    <w:rsid w:val="00AA4328"/>
    <w:rsid w:val="00AA6FF1"/>
    <w:rsid w:val="00AA7307"/>
    <w:rsid w:val="00AA7852"/>
    <w:rsid w:val="00AB0A54"/>
    <w:rsid w:val="00AB0D04"/>
    <w:rsid w:val="00AB1071"/>
    <w:rsid w:val="00AB242E"/>
    <w:rsid w:val="00AB6041"/>
    <w:rsid w:val="00AB7339"/>
    <w:rsid w:val="00AC13F1"/>
    <w:rsid w:val="00AC25A9"/>
    <w:rsid w:val="00AC376A"/>
    <w:rsid w:val="00AC5D18"/>
    <w:rsid w:val="00AD0D98"/>
    <w:rsid w:val="00AD19E4"/>
    <w:rsid w:val="00AD46A2"/>
    <w:rsid w:val="00B03D88"/>
    <w:rsid w:val="00B05416"/>
    <w:rsid w:val="00B05530"/>
    <w:rsid w:val="00B055DC"/>
    <w:rsid w:val="00B10704"/>
    <w:rsid w:val="00B15236"/>
    <w:rsid w:val="00B16415"/>
    <w:rsid w:val="00B17799"/>
    <w:rsid w:val="00B213BD"/>
    <w:rsid w:val="00B22DF8"/>
    <w:rsid w:val="00B23C72"/>
    <w:rsid w:val="00B34743"/>
    <w:rsid w:val="00B361C8"/>
    <w:rsid w:val="00B37072"/>
    <w:rsid w:val="00B46BCD"/>
    <w:rsid w:val="00B4723F"/>
    <w:rsid w:val="00B5020B"/>
    <w:rsid w:val="00B51F29"/>
    <w:rsid w:val="00B52041"/>
    <w:rsid w:val="00B54F3C"/>
    <w:rsid w:val="00B56927"/>
    <w:rsid w:val="00B57558"/>
    <w:rsid w:val="00B576F4"/>
    <w:rsid w:val="00B613BD"/>
    <w:rsid w:val="00B624C8"/>
    <w:rsid w:val="00B630CA"/>
    <w:rsid w:val="00B65403"/>
    <w:rsid w:val="00B657B4"/>
    <w:rsid w:val="00B67D3F"/>
    <w:rsid w:val="00B743D4"/>
    <w:rsid w:val="00B77CFA"/>
    <w:rsid w:val="00B80788"/>
    <w:rsid w:val="00B842AE"/>
    <w:rsid w:val="00B86831"/>
    <w:rsid w:val="00B87E43"/>
    <w:rsid w:val="00B904CD"/>
    <w:rsid w:val="00B904F0"/>
    <w:rsid w:val="00B91B75"/>
    <w:rsid w:val="00B930E1"/>
    <w:rsid w:val="00B939F4"/>
    <w:rsid w:val="00BB2C97"/>
    <w:rsid w:val="00BB3941"/>
    <w:rsid w:val="00BB770B"/>
    <w:rsid w:val="00BC0911"/>
    <w:rsid w:val="00BC49B5"/>
    <w:rsid w:val="00BC4F8D"/>
    <w:rsid w:val="00BD0E89"/>
    <w:rsid w:val="00BD1D16"/>
    <w:rsid w:val="00BD6442"/>
    <w:rsid w:val="00BD654B"/>
    <w:rsid w:val="00BD7F9F"/>
    <w:rsid w:val="00BE1ADA"/>
    <w:rsid w:val="00BE57BC"/>
    <w:rsid w:val="00BE68B1"/>
    <w:rsid w:val="00BF3BF0"/>
    <w:rsid w:val="00C00B6C"/>
    <w:rsid w:val="00C04D6B"/>
    <w:rsid w:val="00C11F97"/>
    <w:rsid w:val="00C1259C"/>
    <w:rsid w:val="00C16AC2"/>
    <w:rsid w:val="00C21E4B"/>
    <w:rsid w:val="00C30AE6"/>
    <w:rsid w:val="00C33163"/>
    <w:rsid w:val="00C33279"/>
    <w:rsid w:val="00C36F3D"/>
    <w:rsid w:val="00C43471"/>
    <w:rsid w:val="00C456DE"/>
    <w:rsid w:val="00C45B56"/>
    <w:rsid w:val="00C45E33"/>
    <w:rsid w:val="00C51021"/>
    <w:rsid w:val="00C52592"/>
    <w:rsid w:val="00C56919"/>
    <w:rsid w:val="00C602AF"/>
    <w:rsid w:val="00C61B9F"/>
    <w:rsid w:val="00C62BB7"/>
    <w:rsid w:val="00C721B5"/>
    <w:rsid w:val="00C72F75"/>
    <w:rsid w:val="00C74251"/>
    <w:rsid w:val="00C744D6"/>
    <w:rsid w:val="00C804FD"/>
    <w:rsid w:val="00C807BA"/>
    <w:rsid w:val="00C8340B"/>
    <w:rsid w:val="00C85088"/>
    <w:rsid w:val="00C93F1A"/>
    <w:rsid w:val="00C95166"/>
    <w:rsid w:val="00CA0234"/>
    <w:rsid w:val="00CA2709"/>
    <w:rsid w:val="00CA38CD"/>
    <w:rsid w:val="00CA494E"/>
    <w:rsid w:val="00CB1186"/>
    <w:rsid w:val="00CB374B"/>
    <w:rsid w:val="00CB5A4C"/>
    <w:rsid w:val="00CB6D39"/>
    <w:rsid w:val="00CB7B01"/>
    <w:rsid w:val="00CB7C8F"/>
    <w:rsid w:val="00CE2667"/>
    <w:rsid w:val="00CE586D"/>
    <w:rsid w:val="00CF02DB"/>
    <w:rsid w:val="00CF072C"/>
    <w:rsid w:val="00CF0FE2"/>
    <w:rsid w:val="00CF5D9B"/>
    <w:rsid w:val="00D03DAA"/>
    <w:rsid w:val="00D05DC7"/>
    <w:rsid w:val="00D0654D"/>
    <w:rsid w:val="00D07A18"/>
    <w:rsid w:val="00D11E64"/>
    <w:rsid w:val="00D20807"/>
    <w:rsid w:val="00D23145"/>
    <w:rsid w:val="00D27C79"/>
    <w:rsid w:val="00D35DA5"/>
    <w:rsid w:val="00D378B4"/>
    <w:rsid w:val="00D41EDB"/>
    <w:rsid w:val="00D42024"/>
    <w:rsid w:val="00D44EBA"/>
    <w:rsid w:val="00D453AC"/>
    <w:rsid w:val="00D45F1D"/>
    <w:rsid w:val="00D46654"/>
    <w:rsid w:val="00D500A5"/>
    <w:rsid w:val="00D53B18"/>
    <w:rsid w:val="00D55635"/>
    <w:rsid w:val="00D5751C"/>
    <w:rsid w:val="00D60E16"/>
    <w:rsid w:val="00D71A32"/>
    <w:rsid w:val="00D80962"/>
    <w:rsid w:val="00D815D8"/>
    <w:rsid w:val="00D8234D"/>
    <w:rsid w:val="00D84D4F"/>
    <w:rsid w:val="00D9550C"/>
    <w:rsid w:val="00DA181C"/>
    <w:rsid w:val="00DA2810"/>
    <w:rsid w:val="00DA4119"/>
    <w:rsid w:val="00DA6BB9"/>
    <w:rsid w:val="00DB08E5"/>
    <w:rsid w:val="00DB0992"/>
    <w:rsid w:val="00DB2679"/>
    <w:rsid w:val="00DB26B0"/>
    <w:rsid w:val="00DB3605"/>
    <w:rsid w:val="00DC13AE"/>
    <w:rsid w:val="00DC1D0D"/>
    <w:rsid w:val="00DD0D61"/>
    <w:rsid w:val="00DD2506"/>
    <w:rsid w:val="00DD5057"/>
    <w:rsid w:val="00DD5AD6"/>
    <w:rsid w:val="00DE08C4"/>
    <w:rsid w:val="00DE0DF4"/>
    <w:rsid w:val="00DE1874"/>
    <w:rsid w:val="00DF16A3"/>
    <w:rsid w:val="00DF217B"/>
    <w:rsid w:val="00DF6067"/>
    <w:rsid w:val="00DF6E06"/>
    <w:rsid w:val="00E05126"/>
    <w:rsid w:val="00E058B3"/>
    <w:rsid w:val="00E14A22"/>
    <w:rsid w:val="00E2014B"/>
    <w:rsid w:val="00E2236F"/>
    <w:rsid w:val="00E25782"/>
    <w:rsid w:val="00E2695F"/>
    <w:rsid w:val="00E27601"/>
    <w:rsid w:val="00E27E72"/>
    <w:rsid w:val="00E3559C"/>
    <w:rsid w:val="00E361E9"/>
    <w:rsid w:val="00E36B6E"/>
    <w:rsid w:val="00E36F1F"/>
    <w:rsid w:val="00E420B9"/>
    <w:rsid w:val="00E46B91"/>
    <w:rsid w:val="00E4789B"/>
    <w:rsid w:val="00E50F08"/>
    <w:rsid w:val="00E5259C"/>
    <w:rsid w:val="00E55E8B"/>
    <w:rsid w:val="00E6103C"/>
    <w:rsid w:val="00E65420"/>
    <w:rsid w:val="00E70CC0"/>
    <w:rsid w:val="00E80961"/>
    <w:rsid w:val="00E815AC"/>
    <w:rsid w:val="00E81B70"/>
    <w:rsid w:val="00E86AA3"/>
    <w:rsid w:val="00E87D6A"/>
    <w:rsid w:val="00E9045B"/>
    <w:rsid w:val="00E92495"/>
    <w:rsid w:val="00E95600"/>
    <w:rsid w:val="00E97A22"/>
    <w:rsid w:val="00E97DC5"/>
    <w:rsid w:val="00EA082D"/>
    <w:rsid w:val="00EA0850"/>
    <w:rsid w:val="00EA3B92"/>
    <w:rsid w:val="00EA434E"/>
    <w:rsid w:val="00EA5F6E"/>
    <w:rsid w:val="00EA7A5A"/>
    <w:rsid w:val="00EA7AE3"/>
    <w:rsid w:val="00EB0584"/>
    <w:rsid w:val="00EB1993"/>
    <w:rsid w:val="00EB1F37"/>
    <w:rsid w:val="00EB5564"/>
    <w:rsid w:val="00EB7E15"/>
    <w:rsid w:val="00EC30B6"/>
    <w:rsid w:val="00EC3252"/>
    <w:rsid w:val="00EC69CA"/>
    <w:rsid w:val="00EC75E7"/>
    <w:rsid w:val="00ED13DA"/>
    <w:rsid w:val="00ED60A3"/>
    <w:rsid w:val="00EE0E3F"/>
    <w:rsid w:val="00EE125C"/>
    <w:rsid w:val="00EE1E50"/>
    <w:rsid w:val="00EE65F1"/>
    <w:rsid w:val="00EF514B"/>
    <w:rsid w:val="00EF7787"/>
    <w:rsid w:val="00F00280"/>
    <w:rsid w:val="00F061E5"/>
    <w:rsid w:val="00F1035B"/>
    <w:rsid w:val="00F16574"/>
    <w:rsid w:val="00F2034F"/>
    <w:rsid w:val="00F21B87"/>
    <w:rsid w:val="00F241F2"/>
    <w:rsid w:val="00F24B63"/>
    <w:rsid w:val="00F24FC4"/>
    <w:rsid w:val="00F25550"/>
    <w:rsid w:val="00F266FF"/>
    <w:rsid w:val="00F27B62"/>
    <w:rsid w:val="00F35A05"/>
    <w:rsid w:val="00F40022"/>
    <w:rsid w:val="00F406C5"/>
    <w:rsid w:val="00F40D4B"/>
    <w:rsid w:val="00F43927"/>
    <w:rsid w:val="00F45528"/>
    <w:rsid w:val="00F46179"/>
    <w:rsid w:val="00F472C4"/>
    <w:rsid w:val="00F5026F"/>
    <w:rsid w:val="00F53D02"/>
    <w:rsid w:val="00F56C8F"/>
    <w:rsid w:val="00F5737E"/>
    <w:rsid w:val="00F63B7B"/>
    <w:rsid w:val="00F63EC0"/>
    <w:rsid w:val="00F65B49"/>
    <w:rsid w:val="00F664A8"/>
    <w:rsid w:val="00F701D4"/>
    <w:rsid w:val="00F71032"/>
    <w:rsid w:val="00F834A1"/>
    <w:rsid w:val="00F83D81"/>
    <w:rsid w:val="00F83E31"/>
    <w:rsid w:val="00F85305"/>
    <w:rsid w:val="00F8562E"/>
    <w:rsid w:val="00F875E2"/>
    <w:rsid w:val="00F91C57"/>
    <w:rsid w:val="00F91F55"/>
    <w:rsid w:val="00F938C9"/>
    <w:rsid w:val="00F96079"/>
    <w:rsid w:val="00F972E9"/>
    <w:rsid w:val="00F97B2E"/>
    <w:rsid w:val="00FA0DD1"/>
    <w:rsid w:val="00FA4C14"/>
    <w:rsid w:val="00FA6630"/>
    <w:rsid w:val="00FA7274"/>
    <w:rsid w:val="00FB1C45"/>
    <w:rsid w:val="00FC03C1"/>
    <w:rsid w:val="00FC0DAF"/>
    <w:rsid w:val="00FC3060"/>
    <w:rsid w:val="00FC473B"/>
    <w:rsid w:val="00FC6194"/>
    <w:rsid w:val="00FC74A0"/>
    <w:rsid w:val="00FD17A0"/>
    <w:rsid w:val="00FD63DF"/>
    <w:rsid w:val="00FE429E"/>
    <w:rsid w:val="00FF0E8C"/>
    <w:rsid w:val="00FF3AF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 w:type="paragraph" w:styleId="Bibliography">
    <w:name w:val="Bibliography"/>
    <w:basedOn w:val="Normal"/>
    <w:next w:val="Normal"/>
    <w:uiPriority w:val="37"/>
    <w:unhideWhenUsed/>
    <w:rsid w:val="00B67D3F"/>
    <w:pPr>
      <w:tabs>
        <w:tab w:val="left" w:pos="380"/>
      </w:tabs>
      <w:spacing w:after="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34</Pages>
  <Words>52000</Words>
  <Characters>286523</Characters>
  <Application>Microsoft Office Word</Application>
  <DocSecurity>0</DocSecurity>
  <Lines>4213</Lines>
  <Paragraphs>14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Balaena Institute whitehead</cp:lastModifiedBy>
  <cp:revision>8</cp:revision>
  <cp:lastPrinted>2025-09-24T23:34:00Z</cp:lastPrinted>
  <dcterms:created xsi:type="dcterms:W3CDTF">2025-10-08T15:01:00Z</dcterms:created>
  <dcterms:modified xsi:type="dcterms:W3CDTF">2025-10-16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7.0.26"&gt;&lt;session id="tZk1b2mV"/&gt;&lt;style id="http://www.zotero.org/styles/nature" hasBibliography="1" bibliographyStyleHasBeenSet="1"/&gt;&lt;prefs&gt;&lt;pref name="fieldType" value="Field"/&gt;&lt;pref name="automaticJournalAbbreviati</vt:lpwstr>
  </property>
  <property fmtid="{D5CDD505-2E9C-101B-9397-08002B2CF9AE}" pid="4" name="ZOTERO_PREF_2">
    <vt:lpwstr>ons" value="true"/&gt;&lt;pref name="delayCitationUpdates" value="true"/&gt;&lt;/prefs&gt;&lt;/data&gt;</vt:lpwstr>
  </property>
</Properties>
</file>